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D1CF7B" w14:textId="77777777" w:rsidR="00DE673B" w:rsidRPr="000A4C6D" w:rsidRDefault="0066111D" w:rsidP="00C97D04">
      <w:pPr>
        <w:pStyle w:val="Style1"/>
        <w:rPr>
          <w:b/>
          <w:bCs/>
        </w:rPr>
      </w:pPr>
      <w:bookmarkStart w:id="0" w:name="_Ref57031732"/>
      <w:bookmarkStart w:id="1" w:name="_Ref57032081"/>
      <w:bookmarkStart w:id="2" w:name="_Toc57036386"/>
      <w:bookmarkStart w:id="3" w:name="_Toc59538569"/>
      <w:r w:rsidRPr="000A4C6D">
        <w:rPr>
          <w:b/>
          <w:bCs/>
        </w:rPr>
        <w:t xml:space="preserve">Validity and </w:t>
      </w:r>
      <w:r w:rsidR="00DE673B" w:rsidRPr="000A4C6D">
        <w:rPr>
          <w:b/>
          <w:bCs/>
        </w:rPr>
        <w:t>Reliability of Valedo</w:t>
      </w:r>
      <w:r w:rsidR="00DE673B" w:rsidRPr="000A4C6D">
        <w:rPr>
          <w:b/>
          <w:bCs/>
          <w:noProof/>
        </w:rPr>
        <w:t>®</w:t>
      </w:r>
      <w:r w:rsidR="00DE673B" w:rsidRPr="000A4C6D">
        <w:rPr>
          <w:b/>
          <w:bCs/>
        </w:rPr>
        <w:t xml:space="preserve"> System to Measu</w:t>
      </w:r>
      <w:r w:rsidRPr="000A4C6D">
        <w:rPr>
          <w:b/>
          <w:bCs/>
        </w:rPr>
        <w:t xml:space="preserve">re Trunk Range of Motion During </w:t>
      </w:r>
      <w:r w:rsidR="00DE673B" w:rsidRPr="000A4C6D">
        <w:rPr>
          <w:b/>
          <w:bCs/>
        </w:rPr>
        <w:t>Streamlined Wolf Motor Function Test in Chronic Stroke and Aged-matched Healthy Participants</w:t>
      </w:r>
      <w:bookmarkEnd w:id="0"/>
      <w:bookmarkEnd w:id="1"/>
      <w:bookmarkEnd w:id="2"/>
      <w:bookmarkEnd w:id="3"/>
    </w:p>
    <w:p w14:paraId="24119CB8" w14:textId="77777777" w:rsidR="00E23C45" w:rsidRPr="001C2835" w:rsidRDefault="00E23C45" w:rsidP="001C2835">
      <w:pPr>
        <w:pStyle w:val="Style1"/>
        <w:rPr>
          <w:rFonts w:asciiTheme="majorHAnsi" w:hAnsiTheme="majorHAnsi" w:cstheme="majorHAnsi"/>
        </w:rPr>
      </w:pPr>
    </w:p>
    <w:p w14:paraId="0817613C" w14:textId="667EBEC4" w:rsidR="001C2835" w:rsidRPr="001C2835" w:rsidRDefault="000A4C6D" w:rsidP="001C2835">
      <w:pPr>
        <w:rPr>
          <w:rFonts w:asciiTheme="majorHAnsi" w:hAnsiTheme="majorHAnsi" w:cstheme="majorHAnsi"/>
          <w:lang w:eastAsia="en-GB"/>
        </w:rPr>
      </w:pPr>
      <w:r w:rsidRPr="001C2835">
        <w:rPr>
          <w:rFonts w:asciiTheme="majorHAnsi" w:hAnsiTheme="majorHAnsi" w:cstheme="majorHAnsi"/>
          <w:b/>
          <w:bCs/>
          <w:lang w:eastAsia="en-GB"/>
        </w:rPr>
        <w:t>Authors:</w:t>
      </w:r>
      <w:r w:rsidRPr="001C2835">
        <w:rPr>
          <w:rFonts w:asciiTheme="majorHAnsi" w:hAnsiTheme="majorHAnsi" w:cstheme="majorHAnsi"/>
          <w:lang w:eastAsia="en-GB"/>
        </w:rPr>
        <w:t xml:space="preserve"> Norah Alhwoaimel</w:t>
      </w:r>
      <w:r w:rsidRPr="001C2835">
        <w:rPr>
          <w:rFonts w:asciiTheme="majorHAnsi" w:hAnsiTheme="majorHAnsi" w:cstheme="majorHAnsi"/>
          <w:vertAlign w:val="superscript"/>
          <w:lang w:eastAsia="en-GB"/>
        </w:rPr>
        <w:t>1,</w:t>
      </w:r>
      <w:r w:rsidRPr="001C2835">
        <w:rPr>
          <w:rFonts w:asciiTheme="majorHAnsi" w:hAnsiTheme="majorHAnsi" w:cstheme="majorHAnsi"/>
          <w:lang w:eastAsia="en-GB"/>
        </w:rPr>
        <w:t xml:space="preserve">, </w:t>
      </w:r>
      <w:r w:rsidR="000550AE" w:rsidRPr="001C2835">
        <w:rPr>
          <w:rFonts w:asciiTheme="majorHAnsi" w:hAnsiTheme="majorHAnsi" w:cstheme="majorHAnsi"/>
          <w:lang w:eastAsia="en-GB"/>
        </w:rPr>
        <w:t>Martin Warner</w:t>
      </w:r>
      <w:r w:rsidR="00870A76" w:rsidRPr="001C2835">
        <w:rPr>
          <w:rFonts w:asciiTheme="majorHAnsi" w:hAnsiTheme="majorHAnsi" w:cstheme="majorHAnsi"/>
          <w:vertAlign w:val="superscript"/>
          <w:lang w:eastAsia="en-GB"/>
        </w:rPr>
        <w:t>2</w:t>
      </w:r>
      <w:r w:rsidRPr="001C2835">
        <w:rPr>
          <w:rFonts w:asciiTheme="majorHAnsi" w:hAnsiTheme="majorHAnsi" w:cstheme="majorHAnsi"/>
          <w:lang w:eastAsia="en-GB"/>
        </w:rPr>
        <w:t>,</w:t>
      </w:r>
      <w:r w:rsidRPr="001C2835" w:rsidDel="00C23B54">
        <w:rPr>
          <w:rFonts w:asciiTheme="majorHAnsi" w:hAnsiTheme="majorHAnsi" w:cstheme="majorHAnsi"/>
          <w:lang w:eastAsia="en-GB"/>
        </w:rPr>
        <w:t xml:space="preserve"> </w:t>
      </w:r>
      <w:r w:rsidRPr="001C2835">
        <w:rPr>
          <w:rFonts w:asciiTheme="majorHAnsi" w:hAnsiTheme="majorHAnsi" w:cstheme="majorHAnsi"/>
          <w:lang w:eastAsia="en-GB"/>
        </w:rPr>
        <w:t>Ann-Marie Hughes</w:t>
      </w:r>
      <w:r w:rsidR="00870A76" w:rsidRPr="001C2835">
        <w:rPr>
          <w:rFonts w:asciiTheme="majorHAnsi" w:hAnsiTheme="majorHAnsi" w:cstheme="majorHAnsi"/>
          <w:vertAlign w:val="superscript"/>
          <w:lang w:eastAsia="en-GB"/>
        </w:rPr>
        <w:t>2</w:t>
      </w:r>
      <w:r w:rsidRPr="001C2835">
        <w:rPr>
          <w:rFonts w:asciiTheme="majorHAnsi" w:hAnsiTheme="majorHAnsi" w:cstheme="majorHAnsi"/>
          <w:lang w:eastAsia="en-GB"/>
        </w:rPr>
        <w:t xml:space="preserve">, </w:t>
      </w:r>
      <w:r w:rsidR="00053959" w:rsidRPr="001C2835">
        <w:rPr>
          <w:rFonts w:asciiTheme="majorHAnsi" w:hAnsiTheme="majorHAnsi" w:cstheme="majorHAnsi"/>
          <w:lang w:eastAsia="en-GB"/>
        </w:rPr>
        <w:t>Giulia Busselli</w:t>
      </w:r>
      <w:r w:rsidRPr="001C2835">
        <w:rPr>
          <w:rFonts w:asciiTheme="majorHAnsi" w:hAnsiTheme="majorHAnsi" w:cstheme="majorHAnsi"/>
          <w:vertAlign w:val="superscript"/>
          <w:lang w:eastAsia="en-GB"/>
        </w:rPr>
        <w:t>3,</w:t>
      </w:r>
      <w:r w:rsidRPr="001C2835">
        <w:rPr>
          <w:rFonts w:asciiTheme="majorHAnsi" w:hAnsiTheme="majorHAnsi" w:cstheme="majorHAnsi"/>
          <w:lang w:eastAsia="en-GB"/>
        </w:rPr>
        <w:t xml:space="preserve">, </w:t>
      </w:r>
      <w:r w:rsidR="000550AE" w:rsidRPr="001C2835">
        <w:rPr>
          <w:rFonts w:asciiTheme="majorHAnsi" w:hAnsiTheme="majorHAnsi" w:cstheme="majorHAnsi"/>
          <w:lang w:eastAsia="en-GB"/>
        </w:rPr>
        <w:t>Ruth Turk</w:t>
      </w:r>
      <w:r w:rsidR="00870A76" w:rsidRPr="001C2835">
        <w:rPr>
          <w:rFonts w:asciiTheme="majorHAnsi" w:hAnsiTheme="majorHAnsi" w:cstheme="majorHAnsi"/>
          <w:vertAlign w:val="superscript"/>
          <w:lang w:eastAsia="en-GB"/>
        </w:rPr>
        <w:t>2</w:t>
      </w:r>
      <w:r w:rsidRPr="001C2835">
        <w:rPr>
          <w:rFonts w:asciiTheme="majorHAnsi" w:hAnsiTheme="majorHAnsi" w:cstheme="majorHAnsi"/>
          <w:lang w:eastAsia="en-GB"/>
        </w:rPr>
        <w:t xml:space="preserve"> </w:t>
      </w:r>
    </w:p>
    <w:p w14:paraId="03F9E882" w14:textId="77777777" w:rsidR="001C2835" w:rsidRPr="001C2835" w:rsidRDefault="001C2835" w:rsidP="001C2835">
      <w:pPr>
        <w:jc w:val="left"/>
        <w:rPr>
          <w:rFonts w:asciiTheme="majorHAnsi" w:hAnsiTheme="majorHAnsi" w:cstheme="majorHAnsi"/>
        </w:rPr>
      </w:pPr>
      <w:r w:rsidRPr="001C2835">
        <w:rPr>
          <w:rFonts w:asciiTheme="majorHAnsi" w:hAnsiTheme="majorHAnsi" w:cstheme="majorHAnsi"/>
          <w:vertAlign w:val="superscript"/>
        </w:rPr>
        <w:t>1</w:t>
      </w:r>
      <w:r w:rsidRPr="001C2835">
        <w:rPr>
          <w:rFonts w:asciiTheme="majorHAnsi" w:hAnsiTheme="majorHAnsi" w:cstheme="majorHAnsi"/>
        </w:rPr>
        <w:t xml:space="preserve"> College of Applied Medical Sciences, Prince Sattam Bin Abdulaziz University, Al-kharj, Saudi Arabia </w:t>
      </w:r>
    </w:p>
    <w:p w14:paraId="25596F10" w14:textId="27695DEA" w:rsidR="001C2835" w:rsidRPr="001C2835" w:rsidRDefault="001C2835" w:rsidP="001C2835">
      <w:pPr>
        <w:jc w:val="left"/>
        <w:rPr>
          <w:rFonts w:asciiTheme="majorHAnsi" w:hAnsiTheme="majorHAnsi" w:cstheme="majorHAnsi"/>
          <w:b/>
        </w:rPr>
      </w:pPr>
      <w:r w:rsidRPr="001C2835">
        <w:rPr>
          <w:rFonts w:asciiTheme="majorHAnsi" w:hAnsiTheme="majorHAnsi" w:cstheme="majorHAnsi"/>
          <w:vertAlign w:val="superscript"/>
        </w:rPr>
        <w:t xml:space="preserve">2 </w:t>
      </w:r>
      <w:r w:rsidRPr="001C2835">
        <w:rPr>
          <w:rFonts w:asciiTheme="majorHAnsi" w:hAnsiTheme="majorHAnsi" w:cstheme="majorHAnsi"/>
        </w:rPr>
        <w:t>School of Health Sciences, University of Southampton, Southampton, UK</w:t>
      </w:r>
    </w:p>
    <w:p w14:paraId="59F3735A" w14:textId="1044A564" w:rsidR="001C2835" w:rsidRDefault="001C2835" w:rsidP="001C2835">
      <w:pPr>
        <w:rPr>
          <w:rFonts w:asciiTheme="majorHAnsi" w:hAnsiTheme="majorHAnsi" w:cstheme="majorHAnsi"/>
        </w:rPr>
      </w:pPr>
      <w:r w:rsidRPr="001C2835">
        <w:rPr>
          <w:rFonts w:asciiTheme="majorHAnsi" w:hAnsiTheme="majorHAnsi" w:cstheme="majorHAnsi"/>
          <w:vertAlign w:val="superscript"/>
        </w:rPr>
        <w:t xml:space="preserve">3 </w:t>
      </w:r>
      <w:r w:rsidRPr="001C2835">
        <w:rPr>
          <w:rFonts w:asciiTheme="majorHAnsi" w:hAnsiTheme="majorHAnsi" w:cstheme="majorHAnsi"/>
        </w:rPr>
        <w:t xml:space="preserve">Department of Neurosciences, Biomedicine and Movement Sciences, University of Verona, Italy; UOC Neurorehabilitation, AOUI Verona, Italy. </w:t>
      </w:r>
    </w:p>
    <w:p w14:paraId="34899677" w14:textId="1D5E225B" w:rsidR="001C2835" w:rsidRPr="001C2835" w:rsidRDefault="001C2835" w:rsidP="001C2835">
      <w:pPr>
        <w:rPr>
          <w:rFonts w:asciiTheme="majorHAnsi" w:hAnsiTheme="majorHAnsi" w:cstheme="majorHAnsi"/>
        </w:rPr>
      </w:pPr>
      <w:r w:rsidRPr="001C2835">
        <w:rPr>
          <w:rFonts w:asciiTheme="majorHAnsi" w:hAnsiTheme="majorHAnsi" w:cstheme="majorHAnsi"/>
          <w:b/>
          <w:bCs/>
        </w:rPr>
        <w:t xml:space="preserve">Corresponding author email: </w:t>
      </w:r>
      <w:r w:rsidRPr="001C2835">
        <w:rPr>
          <w:rFonts w:asciiTheme="majorHAnsi" w:hAnsiTheme="majorHAnsi" w:cstheme="majorHAnsi"/>
        </w:rPr>
        <w:t>n.alhwoaimel@psau.edu.sa</w:t>
      </w:r>
    </w:p>
    <w:p w14:paraId="2A4E3490" w14:textId="1559973B" w:rsidR="000A4C6D" w:rsidRDefault="000A4C6D" w:rsidP="00F36DB5">
      <w:pPr>
        <w:spacing w:line="240" w:lineRule="auto"/>
        <w:rPr>
          <w:rFonts w:asciiTheme="majorHAnsi" w:hAnsiTheme="majorHAnsi" w:cstheme="majorHAnsi"/>
        </w:rPr>
      </w:pPr>
      <w:r w:rsidRPr="00526C98">
        <w:rPr>
          <w:rFonts w:asciiTheme="majorHAnsi" w:hAnsiTheme="majorHAnsi" w:cstheme="majorHAnsi"/>
          <w:b/>
        </w:rPr>
        <w:t xml:space="preserve">Address: </w:t>
      </w:r>
      <w:r w:rsidR="00F104EB" w:rsidRPr="00526C98">
        <w:rPr>
          <w:rFonts w:asciiTheme="majorHAnsi" w:hAnsiTheme="majorHAnsi" w:cstheme="majorHAnsi"/>
          <w:lang w:eastAsia="en-GB"/>
        </w:rPr>
        <w:t>Prince Sattam University</w:t>
      </w:r>
      <w:r w:rsidRPr="00526C98">
        <w:rPr>
          <w:rFonts w:asciiTheme="majorHAnsi" w:hAnsiTheme="majorHAnsi" w:cstheme="majorHAnsi"/>
        </w:rPr>
        <w:t xml:space="preserve">, </w:t>
      </w:r>
    </w:p>
    <w:p w14:paraId="290B7AAB" w14:textId="55EEB00A" w:rsidR="00F36DB5" w:rsidRPr="00526C98" w:rsidRDefault="00F36DB5" w:rsidP="00F36DB5">
      <w:pPr>
        <w:spacing w:line="240" w:lineRule="auto"/>
        <w:rPr>
          <w:rFonts w:asciiTheme="majorHAnsi" w:hAnsiTheme="majorHAnsi" w:cstheme="majorHAnsi"/>
          <w:b/>
        </w:rPr>
      </w:pPr>
      <w:r>
        <w:rPr>
          <w:rFonts w:asciiTheme="majorHAnsi" w:hAnsiTheme="majorHAnsi" w:cstheme="majorHAnsi"/>
        </w:rPr>
        <w:t xml:space="preserve">College of Applied Medical Sciences </w:t>
      </w:r>
    </w:p>
    <w:p w14:paraId="15433B74" w14:textId="6F7C4658" w:rsidR="000A4C6D" w:rsidRPr="00526C98" w:rsidRDefault="00F36DB5" w:rsidP="000A4C6D">
      <w:pPr>
        <w:spacing w:line="240" w:lineRule="auto"/>
        <w:rPr>
          <w:rFonts w:asciiTheme="majorHAnsi" w:hAnsiTheme="majorHAnsi" w:cstheme="majorHAnsi"/>
        </w:rPr>
      </w:pPr>
      <w:r>
        <w:rPr>
          <w:rFonts w:asciiTheme="majorHAnsi" w:hAnsiTheme="majorHAnsi" w:cstheme="majorHAnsi"/>
        </w:rPr>
        <w:t>Alkharj</w:t>
      </w:r>
      <w:r w:rsidR="00DA3696">
        <w:rPr>
          <w:rFonts w:asciiTheme="majorHAnsi" w:hAnsiTheme="majorHAnsi" w:cstheme="majorHAnsi"/>
        </w:rPr>
        <w:t xml:space="preserve">, Saudi Arabia </w:t>
      </w:r>
    </w:p>
    <w:p w14:paraId="4D2513A4" w14:textId="77777777" w:rsidR="001C2835" w:rsidRDefault="001C2835" w:rsidP="00F36DB5">
      <w:pPr>
        <w:pStyle w:val="Style1"/>
      </w:pPr>
    </w:p>
    <w:p w14:paraId="0CE9C509" w14:textId="3F58CFB4" w:rsidR="00F36DB5" w:rsidRPr="009D621F" w:rsidRDefault="00F36DB5" w:rsidP="00F36DB5">
      <w:pPr>
        <w:pStyle w:val="Style1"/>
      </w:pPr>
      <w:r>
        <w:t xml:space="preserve">Word count: 6332 </w:t>
      </w:r>
    </w:p>
    <w:p w14:paraId="52B5FC36" w14:textId="77777777" w:rsidR="0066111D" w:rsidRPr="009D621F" w:rsidRDefault="0066111D" w:rsidP="00C97D04">
      <w:pPr>
        <w:pStyle w:val="Style1"/>
      </w:pPr>
    </w:p>
    <w:p w14:paraId="2A997464" w14:textId="48B84958" w:rsidR="0066111D" w:rsidRPr="009D621F" w:rsidRDefault="0066111D" w:rsidP="00C97D04">
      <w:pPr>
        <w:pStyle w:val="Style1"/>
        <w:rPr>
          <w:lang w:val="en-US"/>
        </w:rPr>
      </w:pPr>
      <w:r w:rsidRPr="001C2835">
        <w:rPr>
          <w:b/>
          <w:bCs/>
          <w:lang w:val="en-US"/>
        </w:rPr>
        <w:t>Abstract</w:t>
      </w:r>
      <w:r w:rsidRPr="009D621F">
        <w:rPr>
          <w:lang w:val="en-US"/>
        </w:rPr>
        <w:t xml:space="preserve"> </w:t>
      </w:r>
      <w:r w:rsidR="0011017E">
        <w:rPr>
          <w:lang w:val="en-US"/>
        </w:rPr>
        <w:t>(273 words)</w:t>
      </w:r>
    </w:p>
    <w:p w14:paraId="2CABE08C" w14:textId="12AE7E01" w:rsidR="00E23C45" w:rsidRPr="009D621F" w:rsidRDefault="00150FFA" w:rsidP="00F36DB5">
      <w:pPr>
        <w:pStyle w:val="Style1"/>
      </w:pPr>
      <w:r w:rsidRPr="009D621F">
        <w:rPr>
          <w:b/>
          <w:bCs/>
          <w:shd w:val="clear" w:color="auto" w:fill="FFFFFF"/>
        </w:rPr>
        <w:t>Background:</w:t>
      </w:r>
      <w:r w:rsidR="00232C22" w:rsidRPr="009D621F">
        <w:rPr>
          <w:shd w:val="clear" w:color="auto" w:fill="FFFFFF"/>
        </w:rPr>
        <w:t xml:space="preserve"> </w:t>
      </w:r>
      <w:r w:rsidRPr="009D621F">
        <w:t xml:space="preserve">Upper limb impairment post stroke </w:t>
      </w:r>
      <w:r w:rsidR="00C35798" w:rsidRPr="009D621F">
        <w:t xml:space="preserve">is </w:t>
      </w:r>
      <w:r w:rsidRPr="009D621F">
        <w:t xml:space="preserve">often measured </w:t>
      </w:r>
      <w:r w:rsidR="00C35798" w:rsidRPr="009D621F">
        <w:t xml:space="preserve">using </w:t>
      </w:r>
      <w:r w:rsidRPr="009D621F">
        <w:t xml:space="preserve">clinical function tests </w:t>
      </w:r>
      <w:r w:rsidR="00C35798" w:rsidRPr="009D621F">
        <w:t>based on</w:t>
      </w:r>
      <w:r w:rsidRPr="009D621F">
        <w:t xml:space="preserve"> ordinal scales. However, the</w:t>
      </w:r>
      <w:r w:rsidR="00C35798" w:rsidRPr="009D621F">
        <w:t>se</w:t>
      </w:r>
      <w:r w:rsidRPr="009D621F">
        <w:t xml:space="preserve"> d</w:t>
      </w:r>
      <w:r w:rsidR="00C35798" w:rsidRPr="009D621F">
        <w:t>o</w:t>
      </w:r>
      <w:r w:rsidRPr="009D621F">
        <w:t xml:space="preserve"> not consider </w:t>
      </w:r>
      <w:r w:rsidR="002C36ED" w:rsidRPr="009D621F">
        <w:t xml:space="preserve">the quality of movements </w:t>
      </w:r>
      <w:r w:rsidRPr="009D621F">
        <w:t xml:space="preserve">such as trunk involvement during UL task performance. </w:t>
      </w:r>
      <w:r w:rsidR="00C35798" w:rsidRPr="009D621F">
        <w:t>T</w:t>
      </w:r>
      <w:r w:rsidRPr="009D621F">
        <w:t xml:space="preserve">his study proposes </w:t>
      </w:r>
      <w:r w:rsidR="00C35798" w:rsidRPr="009D621F">
        <w:t>using an</w:t>
      </w:r>
      <w:r w:rsidRPr="009D621F">
        <w:t xml:space="preserve"> inertial measurement system to measure trunk range of motion</w:t>
      </w:r>
      <w:r w:rsidR="00232C22" w:rsidRPr="009D621F">
        <w:t xml:space="preserve"> (ROM)</w:t>
      </w:r>
      <w:r w:rsidRPr="009D621F">
        <w:t xml:space="preserve"> during UL activity. </w:t>
      </w:r>
      <w:r w:rsidRPr="009D621F">
        <w:rPr>
          <w:b/>
          <w:bCs/>
        </w:rPr>
        <w:t>Objective:</w:t>
      </w:r>
      <w:r w:rsidRPr="009D621F">
        <w:t xml:space="preserve"> </w:t>
      </w:r>
      <w:r w:rsidR="00C35798" w:rsidRPr="009D621F">
        <w:t>T</w:t>
      </w:r>
      <w:r w:rsidRPr="009D621F">
        <w:t xml:space="preserve">his study investigates the </w:t>
      </w:r>
      <w:r w:rsidR="0066111D" w:rsidRPr="009D621F">
        <w:rPr>
          <w:shd w:val="clear" w:color="auto" w:fill="FFFFFF"/>
        </w:rPr>
        <w:t xml:space="preserve">validity and reliability </w:t>
      </w:r>
      <w:r w:rsidRPr="009D621F">
        <w:rPr>
          <w:shd w:val="clear" w:color="auto" w:fill="FFFFFF"/>
        </w:rPr>
        <w:t>of</w:t>
      </w:r>
      <w:r w:rsidR="0066111D" w:rsidRPr="009D621F">
        <w:rPr>
          <w:shd w:val="clear" w:color="auto" w:fill="FFFFFF"/>
        </w:rPr>
        <w:t xml:space="preserve"> us</w:t>
      </w:r>
      <w:r w:rsidRPr="009D621F">
        <w:rPr>
          <w:shd w:val="clear" w:color="auto" w:fill="FFFFFF"/>
        </w:rPr>
        <w:t>ing</w:t>
      </w:r>
      <w:r w:rsidR="0066111D" w:rsidRPr="009D621F">
        <w:rPr>
          <w:shd w:val="clear" w:color="auto" w:fill="FFFFFF"/>
        </w:rPr>
        <w:t xml:space="preserve"> </w:t>
      </w:r>
      <w:r w:rsidR="00C35798" w:rsidRPr="009D621F">
        <w:rPr>
          <w:shd w:val="clear" w:color="auto" w:fill="FFFFFF"/>
        </w:rPr>
        <w:t xml:space="preserve">the </w:t>
      </w:r>
      <w:r w:rsidR="0066111D" w:rsidRPr="009D621F">
        <w:rPr>
          <w:shd w:val="clear" w:color="auto" w:fill="FFFFFF"/>
        </w:rPr>
        <w:t xml:space="preserve">Valedo® </w:t>
      </w:r>
      <w:r w:rsidRPr="009D621F">
        <w:rPr>
          <w:shd w:val="clear" w:color="auto" w:fill="FFFFFF"/>
        </w:rPr>
        <w:t>system</w:t>
      </w:r>
      <w:r w:rsidR="0066111D" w:rsidRPr="009D621F">
        <w:rPr>
          <w:shd w:val="clear" w:color="auto" w:fill="FFFFFF"/>
        </w:rPr>
        <w:t xml:space="preserve"> to measure trunk </w:t>
      </w:r>
      <w:r w:rsidR="00232C22" w:rsidRPr="009D621F">
        <w:rPr>
          <w:shd w:val="clear" w:color="auto" w:fill="FFFFFF"/>
        </w:rPr>
        <w:t>ROM</w:t>
      </w:r>
      <w:r w:rsidR="0066111D" w:rsidRPr="009D621F">
        <w:rPr>
          <w:shd w:val="clear" w:color="auto" w:fill="FFFFFF"/>
        </w:rPr>
        <w:t xml:space="preserve"> during </w:t>
      </w:r>
      <w:r w:rsidR="00C35798" w:rsidRPr="009D621F">
        <w:rPr>
          <w:shd w:val="clear" w:color="auto" w:fill="FFFFFF"/>
        </w:rPr>
        <w:t xml:space="preserve">performance of the </w:t>
      </w:r>
      <w:r w:rsidR="0066111D" w:rsidRPr="009D621F">
        <w:rPr>
          <w:shd w:val="clear" w:color="auto" w:fill="FFFFFF"/>
        </w:rPr>
        <w:t xml:space="preserve">streamlined Wolf Motor Function Test (SWMFT). </w:t>
      </w:r>
      <w:r w:rsidR="00232C22" w:rsidRPr="009D621F">
        <w:rPr>
          <w:b/>
          <w:bCs/>
        </w:rPr>
        <w:t xml:space="preserve">Methods: </w:t>
      </w:r>
      <w:r w:rsidR="00232C22" w:rsidRPr="009D621F">
        <w:t xml:space="preserve">Forty participants (20 with chronic stroke, 20 healthy, age-matched) </w:t>
      </w:r>
      <w:r w:rsidR="0066111D" w:rsidRPr="009D621F">
        <w:rPr>
          <w:shd w:val="clear" w:color="auto" w:fill="FFFFFF"/>
        </w:rPr>
        <w:t xml:space="preserve">performed the SWMFT while wearing Valedo® sensors on their trunks to capture trunk movements. </w:t>
      </w:r>
      <w:r w:rsidR="00C35798" w:rsidRPr="009D621F">
        <w:rPr>
          <w:shd w:val="clear" w:color="auto" w:fill="FFFFFF"/>
        </w:rPr>
        <w:t>A p</w:t>
      </w:r>
      <w:r w:rsidR="00232C22" w:rsidRPr="009D621F">
        <w:rPr>
          <w:shd w:val="clear" w:color="auto" w:fill="FFFFFF"/>
        </w:rPr>
        <w:t xml:space="preserve">aired sample T-test was used to examine the validity of the system in distinguishing between </w:t>
      </w:r>
      <w:r w:rsidR="00C35798" w:rsidRPr="009D621F">
        <w:rPr>
          <w:shd w:val="clear" w:color="auto" w:fill="FFFFFF"/>
        </w:rPr>
        <w:t xml:space="preserve">the </w:t>
      </w:r>
      <w:r w:rsidR="00232C22" w:rsidRPr="009D621F">
        <w:rPr>
          <w:shd w:val="clear" w:color="auto" w:fill="FFFFFF"/>
        </w:rPr>
        <w:t>healthy and stroke group, and between</w:t>
      </w:r>
      <w:r w:rsidR="00C35798" w:rsidRPr="009D621F">
        <w:rPr>
          <w:shd w:val="clear" w:color="auto" w:fill="FFFFFF"/>
        </w:rPr>
        <w:t xml:space="preserve"> the</w:t>
      </w:r>
      <w:r w:rsidR="00232C22" w:rsidRPr="009D621F">
        <w:rPr>
          <w:shd w:val="clear" w:color="auto" w:fill="FFFFFF"/>
        </w:rPr>
        <w:t xml:space="preserve"> affected and unaffected side</w:t>
      </w:r>
      <w:r w:rsidR="00C35798" w:rsidRPr="009D621F">
        <w:rPr>
          <w:shd w:val="clear" w:color="auto" w:fill="FFFFFF"/>
        </w:rPr>
        <w:t>s</w:t>
      </w:r>
      <w:r w:rsidR="00232C22" w:rsidRPr="009D621F">
        <w:rPr>
          <w:shd w:val="clear" w:color="auto" w:fill="FFFFFF"/>
        </w:rPr>
        <w:t xml:space="preserve"> in </w:t>
      </w:r>
      <w:r w:rsidR="00C35798" w:rsidRPr="009D621F">
        <w:rPr>
          <w:shd w:val="clear" w:color="auto" w:fill="FFFFFF"/>
        </w:rPr>
        <w:t xml:space="preserve">the </w:t>
      </w:r>
      <w:r w:rsidR="00232C22" w:rsidRPr="009D621F">
        <w:rPr>
          <w:shd w:val="clear" w:color="auto" w:fill="FFFFFF"/>
        </w:rPr>
        <w:t>stroke group. Interclass correlation coefficients were used to assess the inter-rater and intra-rater reliability (between-days) with 95% CI.</w:t>
      </w:r>
      <w:r w:rsidR="00232C22" w:rsidRPr="009D621F">
        <w:t xml:space="preserve"> </w:t>
      </w:r>
      <w:r w:rsidR="00232C22" w:rsidRPr="009D621F">
        <w:rPr>
          <w:b/>
          <w:bCs/>
        </w:rPr>
        <w:t xml:space="preserve">Results: </w:t>
      </w:r>
      <w:r w:rsidR="0066111D" w:rsidRPr="009D621F">
        <w:rPr>
          <w:shd w:val="clear" w:color="auto" w:fill="FFFFFF"/>
        </w:rPr>
        <w:t xml:space="preserve">The Valedo® system was able to distinguish between stroke and healthy participants; </w:t>
      </w:r>
      <w:r w:rsidR="0066111D" w:rsidRPr="009D621F">
        <w:t>stroke participants employed greater trunk range of movements than the healthy controls in all tasks (</w:t>
      </w:r>
      <w:r w:rsidR="0066111D" w:rsidRPr="009D621F">
        <w:rPr>
          <w:i/>
          <w:iCs/>
        </w:rPr>
        <w:t>p </w:t>
      </w:r>
      <w:r w:rsidR="0066111D" w:rsidRPr="009D621F">
        <w:t>&lt; 0.01). Furthermore, using trunk parameters recorded by the Valedo® system enabled differentiation between the affected and the unaffected hand</w:t>
      </w:r>
      <w:r w:rsidR="00C35798" w:rsidRPr="009D621F">
        <w:t>s</w:t>
      </w:r>
      <w:r w:rsidR="0066111D" w:rsidRPr="009D621F">
        <w:t xml:space="preserve"> of people within the stroke group</w:t>
      </w:r>
      <w:r w:rsidR="0066111D" w:rsidRPr="009D621F">
        <w:rPr>
          <w:shd w:val="clear" w:color="auto" w:fill="FFFFFF"/>
        </w:rPr>
        <w:t xml:space="preserve">. The reliability for the stroke group was good to excellent with </w:t>
      </w:r>
      <w:r w:rsidR="0066111D" w:rsidRPr="009D621F">
        <w:t xml:space="preserve">intrarater reliability </w:t>
      </w:r>
      <w:r w:rsidR="00232C22" w:rsidRPr="009D621F">
        <w:t>(</w:t>
      </w:r>
      <w:r w:rsidR="0066111D" w:rsidRPr="009D621F">
        <w:t xml:space="preserve">ICC = 0.71–0.92) and interrater reliability (ICC = 0.63–0.95). </w:t>
      </w:r>
      <w:r w:rsidR="00232C22" w:rsidRPr="009D621F">
        <w:rPr>
          <w:b/>
          <w:bCs/>
        </w:rPr>
        <w:t>Conclusions:</w:t>
      </w:r>
      <w:r w:rsidR="00232C22" w:rsidRPr="009D621F">
        <w:t xml:space="preserve"> </w:t>
      </w:r>
      <w:r w:rsidR="00C35798" w:rsidRPr="009D621F">
        <w:t xml:space="preserve">The </w:t>
      </w:r>
      <w:r w:rsidR="00232C22" w:rsidRPr="009D621F">
        <w:t xml:space="preserve">Valedo system demonstrates an acceptable level of validity and reliability for measuring trunk ROM during </w:t>
      </w:r>
      <w:r w:rsidR="00C35798" w:rsidRPr="009D621F">
        <w:t xml:space="preserve">the </w:t>
      </w:r>
      <w:r w:rsidR="00232C22" w:rsidRPr="009D621F">
        <w:t>SWMFT</w:t>
      </w:r>
      <w:r w:rsidR="00232C22" w:rsidRPr="009D621F" w:rsidDel="00526C98">
        <w:t xml:space="preserve"> </w:t>
      </w:r>
      <w:r w:rsidR="00232C22" w:rsidRPr="009D621F">
        <w:t>in research and clinical practice. Future studies with</w:t>
      </w:r>
      <w:r w:rsidR="00C35798" w:rsidRPr="009D621F">
        <w:t xml:space="preserve"> a</w:t>
      </w:r>
      <w:r w:rsidR="00232C22" w:rsidRPr="009D621F">
        <w:t xml:space="preserve"> large</w:t>
      </w:r>
      <w:r w:rsidR="00C35798" w:rsidRPr="009D621F">
        <w:t>r</w:t>
      </w:r>
      <w:r w:rsidR="00232C22" w:rsidRPr="009D621F">
        <w:t xml:space="preserve"> sample size, different level</w:t>
      </w:r>
      <w:r w:rsidR="00C35798" w:rsidRPr="009D621F">
        <w:t>s</w:t>
      </w:r>
      <w:r w:rsidR="00232C22" w:rsidRPr="009D621F">
        <w:t xml:space="preserve"> of UL impairment and different stages of stroke </w:t>
      </w:r>
      <w:r w:rsidR="00C35798" w:rsidRPr="009D621F">
        <w:t xml:space="preserve">are </w:t>
      </w:r>
      <w:r w:rsidR="00232C22" w:rsidRPr="009D621F">
        <w:t xml:space="preserve">warranted. </w:t>
      </w:r>
    </w:p>
    <w:p w14:paraId="0B4F1487" w14:textId="7CF02CBF" w:rsidR="00DE673B" w:rsidRPr="009D621F" w:rsidRDefault="00DE673B" w:rsidP="0066111D">
      <w:pPr>
        <w:pStyle w:val="Heading2"/>
        <w:numPr>
          <w:ilvl w:val="0"/>
          <w:numId w:val="0"/>
        </w:numPr>
        <w:spacing w:before="0" w:after="0"/>
        <w:rPr>
          <w:sz w:val="22"/>
          <w:szCs w:val="20"/>
        </w:rPr>
      </w:pPr>
      <w:bookmarkStart w:id="4" w:name="_Toc57036387"/>
      <w:bookmarkStart w:id="5" w:name="_Toc59538570"/>
      <w:r w:rsidRPr="009D621F">
        <w:rPr>
          <w:sz w:val="22"/>
          <w:szCs w:val="20"/>
        </w:rPr>
        <w:lastRenderedPageBreak/>
        <w:t>Introduction</w:t>
      </w:r>
      <w:bookmarkEnd w:id="4"/>
      <w:bookmarkEnd w:id="5"/>
    </w:p>
    <w:p w14:paraId="7576AFE2" w14:textId="668FC102" w:rsidR="00B06A39" w:rsidRPr="009D621F" w:rsidRDefault="00B06A39" w:rsidP="00C97D04">
      <w:pPr>
        <w:pStyle w:val="Style1"/>
        <w:rPr>
          <w:b/>
          <w:bCs/>
        </w:rPr>
      </w:pPr>
      <w:r w:rsidRPr="009D621F">
        <w:t xml:space="preserve">More than 62% of stroke survivors have UL motor deficits </w:t>
      </w:r>
      <w:r w:rsidRPr="009D621F">
        <w:fldChar w:fldCharType="begin">
          <w:fldData xml:space="preserve">PEVuZE5vdGU+PENpdGU+PEF1dGhvcj5DbGVyeTwvQXV0aG9yPjxZZWFyPjIwMjA8L1llYXI+PFJl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</w:fldData>
        </w:fldChar>
      </w:r>
      <w:r w:rsidRPr="009D621F">
        <w:instrText xml:space="preserve"> ADDIN EN.CITE </w:instrText>
      </w:r>
      <w:r w:rsidRPr="009D621F">
        <w:fldChar w:fldCharType="begin">
          <w:fldData xml:space="preserve">PEVuZE5vdGU+PENpdGU+PEF1dGhvcj5DbGVyeTwvQXV0aG9yPjxZZWFyPjIwMjA8L1llYXI+PFJl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</w:fldData>
        </w:fldChar>
      </w:r>
      <w:r w:rsidRPr="009D621F">
        <w:instrText xml:space="preserve"> ADDIN EN.CITE.DATA </w:instrText>
      </w:r>
      <w:r w:rsidRPr="009D621F">
        <w:fldChar w:fldCharType="end"/>
      </w:r>
      <w:r w:rsidRPr="009D621F">
        <w:fldChar w:fldCharType="separate"/>
      </w:r>
      <w:r w:rsidRPr="009D621F">
        <w:rPr>
          <w:noProof/>
        </w:rPr>
        <w:t>(Clery et al., 2020)</w:t>
      </w:r>
      <w:r w:rsidRPr="009D621F">
        <w:fldChar w:fldCharType="end"/>
      </w:r>
      <w:r w:rsidRPr="009D621F">
        <w:t xml:space="preserve">. </w:t>
      </w:r>
      <w:r w:rsidR="00DE673B" w:rsidRPr="009D621F">
        <w:t xml:space="preserve">Persistent UL impairment is highly prevalent after stroke, and impairments of the arm and hand are the major contributors to daily activity limitations </w:t>
      </w:r>
      <w:r w:rsidR="00DE673B" w:rsidRPr="009D621F">
        <w:fldChar w:fldCharType="begin"/>
      </w:r>
      <w:r w:rsidR="0082064D" w:rsidRPr="009D621F">
        <w:instrText xml:space="preserve"> ADDIN EN.CITE &lt;EndNote&gt;&lt;Cite&gt;&lt;Author&gt;Bae&lt;/Author&gt;&lt;Year&gt;2015&lt;/Year&gt;&lt;RecNum&gt;1824&lt;/RecNum&gt;&lt;DisplayText&gt;(Bae et al., 2015)&lt;/DisplayText&gt;&lt;record&gt;&lt;rec-number&gt;1824&lt;/rec-number&gt;&lt;foreign-keys&gt;&lt;key app="EN" db-id="a2zsvd05qrz0rkez096v5207vedezszzrxvp" timestamp="0"&gt;1824&lt;/key&gt;&lt;/foreign-keys&gt;&lt;ref-type name="Journal Article"&gt;17&lt;/ref-type&gt;&lt;contributors&gt;&lt;authors&gt;&lt;author&gt;Bae, J. H.&lt;/author&gt;&lt;author&gt;Kang, S. H.&lt;/author&gt;&lt;author&gt;Seo, K. M.&lt;/author&gt;&lt;author&gt;Kim, D. K.&lt;/author&gt;&lt;author&gt;Shin, H. I.&lt;/author&gt;&lt;author&gt;Shin, H. E.&lt;/author&gt;&lt;/authors&gt;&lt;/contributors&gt;&lt;auth-address&gt;Departments of Physical Medicine and Rehabilitation, Chung-Ang University College of Medicine, Seoul, Korea.&lt;/auth-address&gt;&lt;titles&gt;&lt;title&gt;Relationship Between Grip and Pinch Strength and Activities of Daily Living in Stroke Patients&lt;/title&gt;&lt;secondary-title&gt;Ann Rehabil Med&lt;/secondary-title&gt;&lt;/titles&gt;&lt;pages&gt;752-62&lt;/pages&gt;&lt;volume&gt;39&lt;/volume&gt;&lt;number&gt;5&lt;/number&gt;&lt;edition&gt;2015/11/26&lt;/edition&gt;&lt;keywords&gt;&lt;keyword&gt;Activities of daily living&lt;/keyword&gt;&lt;keyword&gt;Functional laterality&lt;/keyword&gt;&lt;keyword&gt;Hand strength&lt;/keyword&gt;&lt;keyword&gt;Pinch strength&lt;/keyword&gt;&lt;keyword&gt;Stroke&lt;/keyword&gt;&lt;/keywords&gt;&lt;dates&gt;&lt;year&gt;2015&lt;/year&gt;&lt;pub-dates&gt;&lt;date&gt;Oct&lt;/date&gt;&lt;/pub-dates&gt;&lt;/dates&gt;&lt;isbn&gt;2234-0645 (Print)&amp;#xD;2234-0645 (Linking)&lt;/isbn&gt;&lt;accession-num&gt;26605173&lt;/accession-num&gt;&lt;urls&gt;&lt;related-urls&gt;&lt;url&gt;https://www.ncbi.nlm.nih.gov/pubmed/26605173&lt;/url&gt;&lt;/related-urls&gt;&lt;/urls&gt;&lt;custom2&gt;PMC4654082&lt;/custom2&gt;&lt;electronic-resource-num&gt;10.5535/arm.2015.39.5.752&lt;/electronic-resource-num&gt;&lt;/record&gt;&lt;/Cite&gt;&lt;/EndNote&gt;</w:instrText>
      </w:r>
      <w:r w:rsidR="00DE673B" w:rsidRPr="009D621F">
        <w:fldChar w:fldCharType="separate"/>
      </w:r>
      <w:r w:rsidR="00DE673B" w:rsidRPr="009D621F">
        <w:rPr>
          <w:noProof/>
        </w:rPr>
        <w:t>(Bae et al., 2015)</w:t>
      </w:r>
      <w:r w:rsidR="00DE673B" w:rsidRPr="009D621F">
        <w:fldChar w:fldCharType="end"/>
      </w:r>
      <w:r w:rsidR="00DE673B" w:rsidRPr="009D621F">
        <w:t xml:space="preserve">. UL impairments after stroke include </w:t>
      </w:r>
      <w:r w:rsidR="00DE673B" w:rsidRPr="009D621F">
        <w:rPr>
          <w:shd w:val="clear" w:color="auto" w:fill="FFFFFF"/>
        </w:rPr>
        <w:t xml:space="preserve">paresis, </w:t>
      </w:r>
      <w:r w:rsidR="00DE673B" w:rsidRPr="009D621F">
        <w:t>impaired control of voluntary movement</w:t>
      </w:r>
      <w:r w:rsidR="00DE673B" w:rsidRPr="009D621F">
        <w:rPr>
          <w:shd w:val="clear" w:color="auto" w:fill="FFFFFF"/>
        </w:rPr>
        <w:t xml:space="preserve">, abnormal muscle tone and/or changes in somatosensation resulting in slow, inaccurate and </w:t>
      </w:r>
      <w:r w:rsidR="00DE673B" w:rsidRPr="009D621F">
        <w:t xml:space="preserve">uncoordinated task-related movement </w:t>
      </w:r>
      <w:r w:rsidR="00DE673B" w:rsidRPr="009D621F">
        <w:fldChar w:fldCharType="begin"/>
      </w:r>
      <w:r w:rsidR="0082064D" w:rsidRPr="009D621F">
        <w:instrText xml:space="preserve"> ADDIN EN.CITE &lt;EndNote&gt;&lt;Cite&gt;&lt;Author&gt;Alt Murphy&lt;/Author&gt;&lt;Year&gt;2015&lt;/Year&gt;&lt;RecNum&gt;794&lt;/RecNum&gt;&lt;DisplayText&gt;(Alt Murphy and Häger, 2015)&lt;/DisplayText&gt;&lt;record&gt;&lt;rec-number&gt;794&lt;/rec-number&gt;&lt;foreign-keys&gt;&lt;key app="EN" db-id="a2zsvd05qrz0rkez096v5207vedezszzrxvp" timestamp="0"&gt;794&lt;/key&gt;&lt;/foreign-keys&gt;&lt;ref-type name="Journal Article"&gt;17&lt;/ref-type&gt;&lt;contributors&gt;&lt;authors&gt;&lt;author&gt;Alt Murphy, Margit&lt;/author&gt;&lt;author&gt;Häger, Charlotte K.&lt;/author&gt;&lt;/authors&gt;&lt;/contributors&gt;&lt;titles&gt;&lt;title&gt;Kinematic analysis of the upper extremity after stroke – how far have we reached and what have we grasped?&lt;/title&gt;&lt;secondary-title&gt;Physical Therapy Reviews&lt;/secondary-title&gt;&lt;/titles&gt;&lt;pages&gt;137-155&lt;/pages&gt;&lt;volume&gt;20&lt;/volume&gt;&lt;number&gt;3&lt;/number&gt;&lt;dates&gt;&lt;year&gt;2015&lt;/year&gt;&lt;pub-dates&gt;&lt;date&gt;2015/06/01&lt;/date&gt;&lt;/pub-dates&gt;&lt;/dates&gt;&lt;publisher&gt;Taylor &amp;amp; Francis&lt;/publisher&gt;&lt;isbn&gt;1083-3196&lt;/isbn&gt;&lt;urls&gt;&lt;related-urls&gt;&lt;url&gt;https://doi.org/10.1179/1743288X15Y.0000000002&lt;/url&gt;&lt;/related-urls&gt;&lt;/urls&gt;&lt;electronic-resource-num&gt;10.1179/1743288X15Y.0000000002&lt;/electronic-resource-num&gt;&lt;/record&gt;&lt;/Cite&gt;&lt;/EndNote&gt;</w:instrText>
      </w:r>
      <w:r w:rsidR="00DE673B" w:rsidRPr="009D621F">
        <w:fldChar w:fldCharType="separate"/>
      </w:r>
      <w:r w:rsidR="00DE673B" w:rsidRPr="009D621F">
        <w:rPr>
          <w:noProof/>
        </w:rPr>
        <w:t>(Alt Murphy and Häger, 2015)</w:t>
      </w:r>
      <w:r w:rsidR="00DE673B" w:rsidRPr="009D621F">
        <w:fldChar w:fldCharType="end"/>
      </w:r>
      <w:r w:rsidR="00DE673B" w:rsidRPr="009D621F">
        <w:t>.</w:t>
      </w:r>
      <w:r w:rsidRPr="009D621F">
        <w:t xml:space="preserve"> These impairments </w:t>
      </w:r>
      <w:r w:rsidR="00BA58B9" w:rsidRPr="009D621F">
        <w:t xml:space="preserve">can have manifold consequences in </w:t>
      </w:r>
      <w:r w:rsidR="003C2214" w:rsidRPr="009D621F">
        <w:t>quality of life by reducing the capacity to carry out basic self-care tasks and to fulfil life-roles (e.g. domestic life, socialising and recreation)</w:t>
      </w:r>
      <w:r w:rsidR="00D6684B" w:rsidRPr="009D621F">
        <w:t xml:space="preserve"> </w:t>
      </w:r>
      <w:r w:rsidR="00D6684B" w:rsidRPr="009D621F">
        <w:fldChar w:fldCharType="begin">
          <w:fldData xml:space="preserve">PEVuZE5vdGU+PENpdGU+PEF1dGhvcj5Qb2x0YXdza2k8L0F1dGhvcj48WWVhcj4yMDE2PC9ZZWFy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</w:fldData>
        </w:fldChar>
      </w:r>
      <w:r w:rsidR="00D6684B" w:rsidRPr="009D621F">
        <w:instrText xml:space="preserve"> ADDIN EN.CITE </w:instrText>
      </w:r>
      <w:r w:rsidR="00D6684B" w:rsidRPr="009D621F">
        <w:fldChar w:fldCharType="begin">
          <w:fldData xml:space="preserve">PEVuZE5vdGU+PENpdGU+PEF1dGhvcj5Qb2x0YXdza2k8L0F1dGhvcj48WWVhcj4yMDE2PC9ZZWFy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</w:fldData>
        </w:fldChar>
      </w:r>
      <w:r w:rsidR="00D6684B" w:rsidRPr="009D621F">
        <w:instrText xml:space="preserve"> ADDIN EN.CITE.DATA </w:instrText>
      </w:r>
      <w:r w:rsidR="00D6684B" w:rsidRPr="009D621F">
        <w:fldChar w:fldCharType="end"/>
      </w:r>
      <w:r w:rsidR="00D6684B" w:rsidRPr="009D621F">
        <w:fldChar w:fldCharType="separate"/>
      </w:r>
      <w:r w:rsidR="00D6684B" w:rsidRPr="009D621F">
        <w:rPr>
          <w:noProof/>
        </w:rPr>
        <w:t>(Poltawski et al., 2016)</w:t>
      </w:r>
      <w:r w:rsidR="00D6684B" w:rsidRPr="009D621F">
        <w:fldChar w:fldCharType="end"/>
      </w:r>
      <w:r w:rsidR="00D6684B" w:rsidRPr="009D621F">
        <w:t xml:space="preserve">. </w:t>
      </w:r>
    </w:p>
    <w:p w14:paraId="59535325" w14:textId="77777777" w:rsidR="00B06A39" w:rsidRPr="009D621F" w:rsidRDefault="00B06A39" w:rsidP="00C97D04">
      <w:pPr>
        <w:pStyle w:val="Style1"/>
      </w:pPr>
    </w:p>
    <w:p w14:paraId="55E579D5" w14:textId="468E5E16" w:rsidR="00E44242" w:rsidRPr="009D621F" w:rsidRDefault="00DE673B" w:rsidP="00C97D04">
      <w:pPr>
        <w:pStyle w:val="Style1"/>
      </w:pPr>
      <w:r w:rsidRPr="009D621F">
        <w:t xml:space="preserve"> Compensatory movement patterns are adopted by stroke survivors during UL task accomplishment to compensate for UL motor deficits, thereby hindering the potential for motor recovery after stroke </w:t>
      </w:r>
      <w:r w:rsidRPr="009D621F">
        <w:fldChar w:fldCharType="begin">
          <w:fldData xml:space="preserve">PEVuZE5vdGU+PENpdGU+PEF1dGhvcj5MZXZpbjwvQXV0aG9yPjxZZWFyPjIwMTY8L1llYXI+PFJl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</w:fldData>
        </w:fldChar>
      </w:r>
      <w:r w:rsidR="0082064D" w:rsidRPr="009D621F">
        <w:instrText xml:space="preserve"> ADDIN EN.CITE </w:instrText>
      </w:r>
      <w:r w:rsidR="0082064D" w:rsidRPr="009D621F">
        <w:fldChar w:fldCharType="begin">
          <w:fldData xml:space="preserve">PEVuZE5vdGU+PENpdGU+PEF1dGhvcj5MZXZpbjwvQXV0aG9yPjxZZWFyPjIwMTY8L1llYXI+PFJl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</w:fldData>
        </w:fldChar>
      </w:r>
      <w:r w:rsidR="0082064D" w:rsidRPr="009D621F">
        <w:instrText xml:space="preserve"> ADDIN EN.CITE.DATA </w:instrText>
      </w:r>
      <w:r w:rsidR="0082064D" w:rsidRPr="009D621F">
        <w:fldChar w:fldCharType="end"/>
      </w:r>
      <w:r w:rsidRPr="009D621F">
        <w:fldChar w:fldCharType="separate"/>
      </w:r>
      <w:r w:rsidRPr="009D621F">
        <w:rPr>
          <w:noProof/>
        </w:rPr>
        <w:t>(Levin et al., 2016)</w:t>
      </w:r>
      <w:r w:rsidRPr="009D621F">
        <w:fldChar w:fldCharType="end"/>
      </w:r>
      <w:r w:rsidRPr="009D621F">
        <w:t xml:space="preserve">. Trunk compensatory movement during reaching tasks has been well recognized as a critical factor in studies of UL performance after stroke </w:t>
      </w:r>
      <w:r w:rsidRPr="009D621F">
        <w:fldChar w:fldCharType="begin"/>
      </w:r>
      <w:r w:rsidR="0082064D" w:rsidRPr="009D621F">
        <w:instrText xml:space="preserve"> ADDIN EN.CITE &lt;EndNote&gt;&lt;Cite&gt;&lt;Author&gt;Cirstea&lt;/Author&gt;&lt;Year&gt;2000&lt;/Year&gt;&lt;RecNum&gt;694&lt;/RecNum&gt;&lt;DisplayText&gt;(Cirstea and Levin, 2000)&lt;/DisplayText&gt;&lt;record&gt;&lt;rec-number&gt;694&lt;/rec-number&gt;&lt;foreign-keys&gt;&lt;key app="EN" db-id="a2zsvd05qrz0rkez096v5207vedezszzrxvp" timestamp="0"&gt;694&lt;/key&gt;&lt;/foreign-keys&gt;&lt;ref-type name="Journal Article"&gt;17&lt;/ref-type&gt;&lt;contributors&gt;&lt;authors&gt;&lt;author&gt;Cirstea, M. C.&lt;/author&gt;&lt;author&gt;Levin, M. F.&lt;/author&gt;&lt;/authors&gt;&lt;/contributors&gt;&lt;auth-address&gt;Neurological Science Research Centre, University of Montreal, Research Centre, Rehabilitation Institute of Montreal, Montreal, Canada.&lt;/auth-address&gt;&lt;titles&gt;&lt;title&gt;Compensatory strategies for reaching in stroke&lt;/title&gt;&lt;secondary-title&gt;Brain&lt;/secondary-title&gt;&lt;/titles&gt;&lt;pages&gt;940-53&lt;/pages&gt;&lt;volume&gt;123 ( Pt 5)&lt;/volume&gt;&lt;edition&gt;2000/04/25&lt;/edition&gt;&lt;keywords&gt;&lt;keyword&gt;Adult&lt;/keyword&gt;&lt;keyword&gt;Aged&lt;/keyword&gt;&lt;keyword&gt;Biomechanical Phenomena&lt;/keyword&gt;&lt;keyword&gt;Dominance, Cerebral&lt;/keyword&gt;&lt;keyword&gt;Female&lt;/keyword&gt;&lt;keyword&gt;Humans&lt;/keyword&gt;&lt;keyword&gt;Joints/physiopathology&lt;/keyword&gt;&lt;keyword&gt;Male&lt;/keyword&gt;&lt;keyword&gt;Middle Aged&lt;/keyword&gt;&lt;keyword&gt;Motor Activity/*physiology&lt;/keyword&gt;&lt;keyword&gt;Movement/*physiology&lt;/keyword&gt;&lt;keyword&gt;Paresis/*physiopathology&lt;/keyword&gt;&lt;keyword&gt;Posture&lt;/keyword&gt;&lt;keyword&gt;*Psychomotor Performance&lt;/keyword&gt;&lt;keyword&gt;Reference Values&lt;/keyword&gt;&lt;keyword&gt;Stroke/*physiopathology&lt;/keyword&gt;&lt;keyword&gt;Time Factors&lt;/keyword&gt;&lt;/keywords&gt;&lt;dates&gt;&lt;year&gt;2000&lt;/year&gt;&lt;pub-dates&gt;&lt;date&gt;May&lt;/date&gt;&lt;/pub-dates&gt;&lt;/dates&gt;&lt;isbn&gt;0006-8950 (Print)&amp;#xD;0006-8950 (Linking)&lt;/isbn&gt;&lt;accession-num&gt;10775539&lt;/accession-num&gt;&lt;urls&gt;&lt;related-urls&gt;&lt;url&gt;https://www.ncbi.nlm.nih.gov/pubmed/10775539&lt;/url&gt;&lt;/related-urls&gt;&lt;/urls&gt;&lt;/record&gt;&lt;/Cite&gt;&lt;/EndNote&gt;</w:instrText>
      </w:r>
      <w:r w:rsidRPr="009D621F">
        <w:fldChar w:fldCharType="separate"/>
      </w:r>
      <w:r w:rsidRPr="009D621F">
        <w:rPr>
          <w:noProof/>
        </w:rPr>
        <w:t>(Cirstea and Levin, 2000)</w:t>
      </w:r>
      <w:r w:rsidRPr="009D621F">
        <w:fldChar w:fldCharType="end"/>
      </w:r>
      <w:r w:rsidRPr="009D621F">
        <w:t>.</w:t>
      </w:r>
      <w:r w:rsidR="00E44242" w:rsidRPr="009D621F">
        <w:t xml:space="preserve"> Persistent usage of compensatory trunk movement strategies by stroke patients to accomplish tasks might reinforce maladaptive plasticity due to encouraging  abnormal movement patterns which may affect motor recovery in the longer term </w:t>
      </w:r>
      <w:r w:rsidR="00E44242" w:rsidRPr="009D621F">
        <w:fldChar w:fldCharType="begin"/>
      </w:r>
      <w:r w:rsidR="00E44242" w:rsidRPr="009D621F">
        <w:instrText xml:space="preserve"> ADDIN EN.CITE &lt;EndNote&gt;&lt;Cite&gt;&lt;Author&gt;Jang&lt;/Author&gt;&lt;Year&gt;2013&lt;/Year&gt;&lt;RecNum&gt;459&lt;/RecNum&gt;&lt;DisplayText&gt;(Jang, 2013)&lt;/DisplayText&gt;&lt;record&gt;&lt;rec-number&gt;459&lt;/rec-number&gt;&lt;foreign-keys&gt;&lt;key app="EN" db-id="a2zsvd05qrz0rkez096v5207vedezszzrxvp" timestamp="0"&gt;459&lt;/key&gt;&lt;/foreign-keys&gt;&lt;ref-type name="Journal Article"&gt;17&lt;/ref-type&gt;&lt;contributors&gt;&lt;authors&gt;&lt;author&gt;Jang, S. H.&lt;/author&gt;&lt;/authors&gt;&lt;/contributors&gt;&lt;auth-address&gt;Department of Physical Medicine and Rehabilitation, College of Medicine, Yeungnam University, Taegu, Republic of Korea. strokerehab@hanmail.net&lt;/auth-address&gt;&lt;titles&gt;&lt;title&gt;Motor function-related maladaptive plasticity in stroke: a review&lt;/title&gt;&lt;secondary-title&gt;NeuroRehabilitation&lt;/secondary-title&gt;&lt;/titles&gt;&lt;pages&gt;311-6&lt;/pages&gt;&lt;volume&gt;32&lt;/volume&gt;&lt;number&gt;2&lt;/number&gt;&lt;keywords&gt;&lt;keyword&gt;Adaptation, Physiological/*physiology&lt;/keyword&gt;&lt;keyword&gt;Humans&lt;/keyword&gt;&lt;keyword&gt;Motor Activity/*physiology&lt;/keyword&gt;&lt;keyword&gt;Motor Cortex/*physiopathology&lt;/keyword&gt;&lt;keyword&gt;Neuronal Plasticity/*physiology&lt;/keyword&gt;&lt;keyword&gt;Recovery of Function&lt;/keyword&gt;&lt;keyword&gt;Stroke/*physiopathology&lt;/keyword&gt;&lt;keyword&gt;Stroke Rehabilitation&lt;/keyword&gt;&lt;/keywords&gt;&lt;dates&gt;&lt;year&gt;2013&lt;/year&gt;&lt;/dates&gt;&lt;isbn&gt;1878-6448 (Electronic)&amp;#xD;1053-8135 (Linking)&lt;/isbn&gt;&lt;accession-num&gt;23535793&lt;/accession-num&gt;&lt;urls&gt;&lt;related-urls&gt;&lt;url&gt;https://www.ncbi.nlm.nih.gov/pubmed/23535793&lt;/url&gt;&lt;/related-urls&gt;&lt;/urls&gt;&lt;electronic-resource-num&gt;10.3233/NRE-130849&lt;/electronic-resource-num&gt;&lt;/record&gt;&lt;/Cite&gt;&lt;/EndNote&gt;</w:instrText>
      </w:r>
      <w:r w:rsidR="00E44242" w:rsidRPr="009D621F">
        <w:fldChar w:fldCharType="separate"/>
      </w:r>
      <w:r w:rsidR="00E44242" w:rsidRPr="009D621F">
        <w:rPr>
          <w:noProof/>
        </w:rPr>
        <w:t>(Jang, 2013)</w:t>
      </w:r>
      <w:r w:rsidR="00E44242" w:rsidRPr="009D621F">
        <w:fldChar w:fldCharType="end"/>
      </w:r>
      <w:r w:rsidR="00E44242" w:rsidRPr="009D621F">
        <w:t>.</w:t>
      </w:r>
      <w:r w:rsidR="002E1E6C" w:rsidRPr="009D621F">
        <w:t xml:space="preserve"> In rehabilitation intervention studies, it is critical to know the effect of the intervention on motor function, to be able to determine whether improvements in function occur due to recovery of the lost motor function or to the use of compensatory movement patterns.</w:t>
      </w:r>
    </w:p>
    <w:p w14:paraId="0D7B7FE0" w14:textId="77777777" w:rsidR="00E44242" w:rsidRPr="009D621F" w:rsidRDefault="00E44242" w:rsidP="00C97D04">
      <w:pPr>
        <w:pStyle w:val="Style1"/>
      </w:pPr>
    </w:p>
    <w:p w14:paraId="4B9133F6" w14:textId="7714851F" w:rsidR="00DE673B" w:rsidRPr="009D621F" w:rsidRDefault="00DE673B" w:rsidP="00C97D04">
      <w:pPr>
        <w:pStyle w:val="Style1"/>
      </w:pPr>
      <w:r w:rsidRPr="009D621F">
        <w:t>Clinical function tests (e.g</w:t>
      </w:r>
      <w:r w:rsidRPr="009D621F">
        <w:rPr>
          <w:i/>
        </w:rPr>
        <w:t xml:space="preserve">. </w:t>
      </w:r>
      <w:r w:rsidR="0066111D" w:rsidRPr="009D621F">
        <w:rPr>
          <w:iCs/>
        </w:rPr>
        <w:t>Fugl-Meyer Assessment</w:t>
      </w:r>
      <w:r w:rsidR="0066111D" w:rsidRPr="009D621F">
        <w:rPr>
          <w:i/>
        </w:rPr>
        <w:t xml:space="preserve"> </w:t>
      </w:r>
      <w:r w:rsidRPr="009D621F">
        <w:rPr>
          <w:shd w:val="clear" w:color="auto" w:fill="FFFFFF"/>
        </w:rPr>
        <w:t xml:space="preserve">for upper limb (FMA-UL) and </w:t>
      </w:r>
      <w:r w:rsidRPr="009D621F">
        <w:t xml:space="preserve">Wolf Motor Function Test (WMFT) </w:t>
      </w:r>
      <w:r w:rsidRPr="009D621F">
        <w:rPr>
          <w:shd w:val="clear" w:color="auto" w:fill="FFFFFF"/>
        </w:rPr>
        <w:t>are</w:t>
      </w:r>
      <w:r w:rsidRPr="009D621F">
        <w:t xml:space="preserve"> frequently used to assess UL </w:t>
      </w:r>
      <w:r w:rsidR="0066111D" w:rsidRPr="009D621F">
        <w:t xml:space="preserve">motor recovery and </w:t>
      </w:r>
      <w:r w:rsidRPr="009D621F">
        <w:t xml:space="preserve">function </w:t>
      </w:r>
      <w:r w:rsidR="0066111D" w:rsidRPr="009D621F">
        <w:t>a</w:t>
      </w:r>
      <w:r w:rsidRPr="009D621F">
        <w:t xml:space="preserve">fter stroke </w:t>
      </w:r>
      <w:r w:rsidRPr="009D621F">
        <w:fldChar w:fldCharType="begin">
          <w:fldData xml:space="preserve">PEVuZE5vdGU+PENpdGU+PEF1dGhvcj5Xb2xmPC9BdXRob3I+PFllYXI+MjAwMTwvWWVhcj48UmVj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</w:fldData>
        </w:fldChar>
      </w:r>
      <w:r w:rsidR="0082064D" w:rsidRPr="009D621F">
        <w:instrText xml:space="preserve"> ADDIN EN.CITE </w:instrText>
      </w:r>
      <w:r w:rsidR="0082064D" w:rsidRPr="009D621F">
        <w:fldChar w:fldCharType="begin">
          <w:fldData xml:space="preserve">PEVuZE5vdGU+PENpdGU+PEF1dGhvcj5Xb2xmPC9BdXRob3I+PFllYXI+MjAwMTwvWWVhcj48UmVj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</w:fldData>
        </w:fldChar>
      </w:r>
      <w:r w:rsidR="0082064D" w:rsidRPr="009D621F">
        <w:instrText xml:space="preserve"> ADDIN EN.CITE.DATA </w:instrText>
      </w:r>
      <w:r w:rsidR="0082064D" w:rsidRPr="009D621F">
        <w:fldChar w:fldCharType="end"/>
      </w:r>
      <w:r w:rsidRPr="009D621F">
        <w:fldChar w:fldCharType="separate"/>
      </w:r>
      <w:r w:rsidRPr="009D621F">
        <w:rPr>
          <w:noProof/>
        </w:rPr>
        <w:t>(Wolf et al., 2001, Duncan et al., 1983)</w:t>
      </w:r>
      <w:r w:rsidRPr="009D621F">
        <w:fldChar w:fldCharType="end"/>
      </w:r>
      <w:r w:rsidRPr="009D621F">
        <w:t xml:space="preserve">. However, most UL function tests mainly quantify function using ordinal scales to measure the degree of task completion or the time taken to complete the task without considering movement quality </w:t>
      </w:r>
      <w:r w:rsidRPr="009D621F">
        <w:fldChar w:fldCharType="begin"/>
      </w:r>
      <w:r w:rsidR="0082064D" w:rsidRPr="009D621F">
        <w:instrText xml:space="preserve"> ADDIN EN.CITE &lt;EndNote&gt;&lt;Cite&gt;&lt;Author&gt;Demers&lt;/Author&gt;&lt;Year&gt;2017&lt;/Year&gt;&lt;RecNum&gt;797&lt;/RecNum&gt;&lt;DisplayText&gt;(Demers and Levin, 2017)&lt;/DisplayText&gt;&lt;record&gt;&lt;rec-number&gt;797&lt;/rec-number&gt;&lt;foreign-keys&gt;&lt;key app="EN" db-id="a2zsvd05qrz0rkez096v5207vedezszzrxvp" timestamp="0"&gt;797&lt;/key&gt;&lt;/foreign-keys&gt;&lt;ref-type name="Journal Article"&gt;17&lt;/ref-type&gt;&lt;contributors&gt;&lt;authors&gt;&lt;author&gt;Demers, M.&lt;/author&gt;&lt;author&gt;Levin, M. F.&lt;/author&gt;&lt;/authors&gt;&lt;/contributors&gt;&lt;auth-address&gt;1 McGill University, Montreal, Canada.&amp;#xD;2 Center for Interdisciplinary Research in Rehabilitation of Greater Montreal, Montreal, Canada.&lt;/auth-address&gt;&lt;titles&gt;&lt;title&gt;Do Activity Level Outcome Measures Commonly Used in Neurological Practice Assess Upper-Limb Movement Quality?&lt;/title&gt;&lt;secondary-title&gt;Neurorehabil Neural Repair&lt;/secondary-title&gt;&lt;/titles&gt;&lt;pages&gt;623-637&lt;/pages&gt;&lt;volume&gt;31&lt;/volume&gt;&lt;number&gt;7&lt;/number&gt;&lt;edition&gt;2017/07/06&lt;/edition&gt;&lt;keywords&gt;&lt;keyword&gt;Humans&lt;/keyword&gt;&lt;keyword&gt;*Movement&lt;/keyword&gt;&lt;keyword&gt;Nervous System Diseases/*diagnosis/physiopathology&lt;/keyword&gt;&lt;keyword&gt;Neurology/methods&lt;/keyword&gt;&lt;keyword&gt;*Outcome Assessment (Health Care)&lt;/keyword&gt;&lt;keyword&gt;Practice Guidelines as Topic&lt;/keyword&gt;&lt;keyword&gt;*Upper Extremity/physiopathology&lt;/keyword&gt;&lt;keyword&gt;compensation&lt;/keyword&gt;&lt;keyword&gt;movement quality&lt;/keyword&gt;&lt;keyword&gt;neurology&lt;/keyword&gt;&lt;keyword&gt;outcome measure (MeSH: outcome assessment)&lt;/keyword&gt;&lt;keyword&gt;paresis&lt;/keyword&gt;&lt;keyword&gt;recovery&lt;/keyword&gt;&lt;keyword&gt;upper extremity&lt;/keyword&gt;&lt;/keywords&gt;&lt;dates&gt;&lt;year&gt;2017&lt;/year&gt;&lt;pub-dates&gt;&lt;date&gt;Jul&lt;/date&gt;&lt;/pub-dates&gt;&lt;/dates&gt;&lt;isbn&gt;1552-6844 (Electronic)&amp;#xD;1545-9683 (Linking)&lt;/isbn&gt;&lt;accession-num&gt;28675943&lt;/accession-num&gt;&lt;urls&gt;&lt;related-urls&gt;&lt;url&gt;https://www.ncbi.nlm.nih.gov/pubmed/28675943&lt;/url&gt;&lt;/related-urls&gt;&lt;/urls&gt;&lt;electronic-resource-num&gt;10.1177/1545968317714576&lt;/electronic-resource-num&gt;&lt;/record&gt;&lt;/Cite&gt;&lt;/EndNote&gt;</w:instrText>
      </w:r>
      <w:r w:rsidRPr="009D621F">
        <w:fldChar w:fldCharType="separate"/>
      </w:r>
      <w:r w:rsidRPr="009D621F">
        <w:rPr>
          <w:noProof/>
        </w:rPr>
        <w:t>(Demers and Levin, 2017)</w:t>
      </w:r>
      <w:r w:rsidRPr="009D621F">
        <w:fldChar w:fldCharType="end"/>
      </w:r>
      <w:r w:rsidRPr="009D621F">
        <w:t xml:space="preserve">. </w:t>
      </w:r>
      <w:r w:rsidR="0073495D" w:rsidRPr="009D621F">
        <w:t xml:space="preserve">Movement quality can be obtained by kinematic analysis of several indices (i.e., speed, smoothness and range of motion (ROM). </w:t>
      </w:r>
    </w:p>
    <w:p w14:paraId="1C8339A3" w14:textId="77777777" w:rsidR="00DE673B" w:rsidRPr="009D621F" w:rsidRDefault="00DE673B" w:rsidP="00C97D04">
      <w:pPr>
        <w:pStyle w:val="Style1"/>
      </w:pPr>
    </w:p>
    <w:p w14:paraId="7146F0D0" w14:textId="7EBD72B8" w:rsidR="00DE673B" w:rsidRPr="009D621F" w:rsidRDefault="00DE673B" w:rsidP="00C97D04">
      <w:pPr>
        <w:pStyle w:val="Style1"/>
        <w:rPr>
          <w:lang w:val="en-US"/>
        </w:rPr>
      </w:pPr>
      <w:r w:rsidRPr="009D621F">
        <w:t xml:space="preserve">It is challenging to use observational clinical function tests to distinguish between true motor recovery and the use of alternative (compensatory) movement patterns during task performance </w:t>
      </w:r>
      <w:r w:rsidRPr="009D621F">
        <w:fldChar w:fldCharType="begin">
          <w:fldData xml:space="preserve">PEVuZE5vdGU+PENpdGU+PEF1dGhvcj5BbHQgTXVycGh5PC9BdXRob3I+PFllYXI+MjAxNTwvWWVh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</w:fldData>
        </w:fldChar>
      </w:r>
      <w:r w:rsidR="0082064D" w:rsidRPr="009D621F">
        <w:instrText xml:space="preserve"> ADDIN EN.CITE </w:instrText>
      </w:r>
      <w:r w:rsidR="0082064D" w:rsidRPr="009D621F">
        <w:fldChar w:fldCharType="begin">
          <w:fldData xml:space="preserve">PEVuZE5vdGU+PENpdGU+PEF1dGhvcj5BbHQgTXVycGh5PC9BdXRob3I+PFllYXI+MjAxNTwvWWVh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</w:fldData>
        </w:fldChar>
      </w:r>
      <w:r w:rsidR="0082064D" w:rsidRPr="009D621F">
        <w:instrText xml:space="preserve"> ADDIN EN.CITE.DATA </w:instrText>
      </w:r>
      <w:r w:rsidR="0082064D" w:rsidRPr="009D621F">
        <w:fldChar w:fldCharType="end"/>
      </w:r>
      <w:r w:rsidRPr="009D621F">
        <w:fldChar w:fldCharType="separate"/>
      </w:r>
      <w:r w:rsidRPr="009D621F">
        <w:rPr>
          <w:noProof/>
        </w:rPr>
        <w:t>(Alt Murphy et al., 2015)</w:t>
      </w:r>
      <w:r w:rsidRPr="009D621F">
        <w:fldChar w:fldCharType="end"/>
      </w:r>
      <w:r w:rsidRPr="009D621F">
        <w:t xml:space="preserve">. Therefore, it has been suggested that 3D kinematic measures should be considered to distinguish between compensation and true motor recovery </w:t>
      </w:r>
      <w:r w:rsidRPr="009D621F">
        <w:fldChar w:fldCharType="begin">
          <w:fldData xml:space="preserve">PEVuZE5vdGU+PENpdGU+PEF1dGhvcj5Ld2Fra2VsPC9BdXRob3I+PFllYXI+MjAxNzwvWWVhcj48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==
</w:fldData>
        </w:fldChar>
      </w:r>
      <w:r w:rsidR="0082064D" w:rsidRPr="009D621F">
        <w:instrText xml:space="preserve"> ADDIN EN.CITE </w:instrText>
      </w:r>
      <w:r w:rsidR="0082064D" w:rsidRPr="009D621F">
        <w:fldChar w:fldCharType="begin">
          <w:fldData xml:space="preserve">PEVuZE5vdGU+PENpdGU+PEF1dGhvcj5Ld2Fra2VsPC9BdXRob3I+PFllYXI+MjAxNzwvWWVhcj48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==
</w:fldData>
        </w:fldChar>
      </w:r>
      <w:r w:rsidR="0082064D" w:rsidRPr="009D621F">
        <w:instrText xml:space="preserve"> ADDIN EN.CITE.DATA </w:instrText>
      </w:r>
      <w:r w:rsidR="0082064D" w:rsidRPr="009D621F">
        <w:fldChar w:fldCharType="end"/>
      </w:r>
      <w:r w:rsidRPr="009D621F">
        <w:fldChar w:fldCharType="separate"/>
      </w:r>
      <w:r w:rsidRPr="009D621F">
        <w:rPr>
          <w:noProof/>
        </w:rPr>
        <w:t>(Kwakkel et al., 2017)</w:t>
      </w:r>
      <w:r w:rsidRPr="009D621F">
        <w:fldChar w:fldCharType="end"/>
      </w:r>
      <w:r w:rsidRPr="009D621F">
        <w:t>. However, motion analysis systems require a large installation space, are costly and are not readily clinically available. An alternative objective and reliable measurement system is needed to allow clinicians to assess and monitor movement dysfunction changes after stroke. Wearable sensors, such as IMUs that are easily portable, low in cost and easy to set up, might help to overcome these limitations. The Valedo</w:t>
      </w:r>
      <w:r w:rsidRPr="009D621F">
        <w:rPr>
          <w:noProof/>
        </w:rPr>
        <w:t>®</w:t>
      </w:r>
      <w:r w:rsidRPr="009D621F">
        <w:t xml:space="preserve"> system is an IMU comprised of three lightweight </w:t>
      </w:r>
      <w:r w:rsidRPr="009D621F">
        <w:lastRenderedPageBreak/>
        <w:t xml:space="preserve">sensors that measure the angular tilt and velocity of body segments with respect to magnetic ﬁelds and gravity </w:t>
      </w:r>
      <w:r w:rsidRPr="009D621F">
        <w:fldChar w:fldCharType="begin">
          <w:fldData xml:space="preserve">PEVuZE5vdGU+PENpdGU+PEF1dGhvcj5CYXVlcjwvQXV0aG9yPjxZZWFyPjIwMTU8L1llYXI+PFJl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</w:fldData>
        </w:fldChar>
      </w:r>
      <w:r w:rsidR="0082064D" w:rsidRPr="009D621F">
        <w:instrText xml:space="preserve"> ADDIN EN.CITE </w:instrText>
      </w:r>
      <w:r w:rsidR="0082064D" w:rsidRPr="009D621F">
        <w:fldChar w:fldCharType="begin">
          <w:fldData xml:space="preserve">PEVuZE5vdGU+PENpdGU+PEF1dGhvcj5CYXVlcjwvQXV0aG9yPjxZZWFyPjIwMTU8L1llYXI+PFJl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</w:fldData>
        </w:fldChar>
      </w:r>
      <w:r w:rsidR="0082064D" w:rsidRPr="009D621F">
        <w:instrText xml:space="preserve"> ADDIN EN.CITE.DATA </w:instrText>
      </w:r>
      <w:r w:rsidR="0082064D" w:rsidRPr="009D621F">
        <w:fldChar w:fldCharType="end"/>
      </w:r>
      <w:r w:rsidRPr="009D621F">
        <w:fldChar w:fldCharType="separate"/>
      </w:r>
      <w:r w:rsidRPr="009D621F">
        <w:rPr>
          <w:noProof/>
        </w:rPr>
        <w:t>(Bauer et al., 2015)</w:t>
      </w:r>
      <w:r w:rsidRPr="009D621F">
        <w:fldChar w:fldCharType="end"/>
      </w:r>
      <w:r w:rsidRPr="009D621F">
        <w:t>. The validity and reliability of the Valedo</w:t>
      </w:r>
      <w:r w:rsidRPr="009D621F">
        <w:rPr>
          <w:noProof/>
        </w:rPr>
        <w:t>®</w:t>
      </w:r>
      <w:r w:rsidRPr="009D621F">
        <w:t xml:space="preserve"> system in measuring trunk movement among healthy adults (age range: 27–52) have been established by Bauer et al. (2015). The system showed sufficient psychometric properties with high validity (r</w:t>
      </w:r>
      <w:r w:rsidRPr="009D621F">
        <w:rPr>
          <w:vertAlign w:val="superscript"/>
        </w:rPr>
        <w:t xml:space="preserve">2 </w:t>
      </w:r>
      <w:r w:rsidRPr="009D621F">
        <w:t xml:space="preserve">coefﬁcients </w:t>
      </w:r>
      <w:r w:rsidRPr="009D621F">
        <w:rPr>
          <w:u w:val="single"/>
        </w:rPr>
        <w:t>&gt;</w:t>
      </w:r>
      <w:r w:rsidRPr="009D621F">
        <w:t xml:space="preserve">0.94) and test </w:t>
      </w:r>
      <w:r w:rsidRPr="009D621F">
        <w:rPr>
          <w:lang w:val="en-US"/>
        </w:rPr>
        <w:t xml:space="preserve">inter-rater </w:t>
      </w:r>
      <w:r w:rsidRPr="009D621F">
        <w:t>reliability (3%–9% coefﬁcient of variation). However, the validity and reliability of the Valedo</w:t>
      </w:r>
      <w:r w:rsidRPr="009D621F">
        <w:rPr>
          <w:noProof/>
        </w:rPr>
        <w:t>®</w:t>
      </w:r>
      <w:r w:rsidRPr="009D621F">
        <w:t xml:space="preserve"> system for the stroke population during the performance of UL activities ha</w:t>
      </w:r>
      <w:r w:rsidR="00F61C6B" w:rsidRPr="009D621F">
        <w:t>s</w:t>
      </w:r>
      <w:r w:rsidRPr="009D621F">
        <w:t xml:space="preserve"> still not been established. The aim of this study</w:t>
      </w:r>
      <w:r w:rsidRPr="009D621F">
        <w:rPr>
          <w:vertAlign w:val="superscript"/>
        </w:rPr>
        <w:t xml:space="preserve"> </w:t>
      </w:r>
      <w:r w:rsidRPr="009D621F">
        <w:rPr>
          <w:lang w:val="en-US"/>
        </w:rPr>
        <w:t xml:space="preserve">is to investigate the validity and inter-rater and intra-rater reliability of the </w:t>
      </w:r>
      <w:r w:rsidRPr="009D621F">
        <w:t>Valedo</w:t>
      </w:r>
      <w:r w:rsidRPr="009D621F">
        <w:rPr>
          <w:noProof/>
        </w:rPr>
        <w:t>®</w:t>
      </w:r>
      <w:r w:rsidRPr="009D621F">
        <w:t xml:space="preserve"> system in measuring trunk movement during performance of the SWMFT by </w:t>
      </w:r>
      <w:r w:rsidRPr="009D621F">
        <w:rPr>
          <w:lang w:val="en-US"/>
        </w:rPr>
        <w:t xml:space="preserve">stroke survivors and age-matched healthy participants. </w:t>
      </w:r>
    </w:p>
    <w:p w14:paraId="49914A28" w14:textId="77777777" w:rsidR="00E23C45" w:rsidRPr="009D621F" w:rsidRDefault="00E23C45" w:rsidP="00C97D04">
      <w:pPr>
        <w:pStyle w:val="Style1"/>
        <w:rPr>
          <w:lang w:val="en-US"/>
        </w:rPr>
      </w:pPr>
    </w:p>
    <w:p w14:paraId="65D6BE44" w14:textId="75F75E7A" w:rsidR="00DE673B" w:rsidRPr="009D621F" w:rsidRDefault="00DE673B" w:rsidP="0066111D">
      <w:pPr>
        <w:pStyle w:val="Heading2"/>
        <w:numPr>
          <w:ilvl w:val="0"/>
          <w:numId w:val="0"/>
        </w:numPr>
        <w:spacing w:before="0" w:after="0"/>
        <w:ind w:left="851" w:hanging="851"/>
        <w:rPr>
          <w:sz w:val="22"/>
          <w:szCs w:val="20"/>
        </w:rPr>
      </w:pPr>
      <w:bookmarkStart w:id="6" w:name="_Toc57036389"/>
      <w:bookmarkStart w:id="7" w:name="_Toc59538572"/>
      <w:r w:rsidRPr="009D621F">
        <w:rPr>
          <w:sz w:val="22"/>
          <w:szCs w:val="20"/>
        </w:rPr>
        <w:t>Methods</w:t>
      </w:r>
      <w:bookmarkEnd w:id="6"/>
      <w:bookmarkEnd w:id="7"/>
    </w:p>
    <w:p w14:paraId="7A4E1975" w14:textId="77777777" w:rsidR="00DE673B" w:rsidRPr="009D621F" w:rsidRDefault="0066111D" w:rsidP="0066111D">
      <w:pPr>
        <w:pStyle w:val="Heading3"/>
        <w:numPr>
          <w:ilvl w:val="0"/>
          <w:numId w:val="0"/>
        </w:numPr>
        <w:spacing w:before="0" w:after="0"/>
        <w:ind w:left="1021" w:hanging="1021"/>
        <w:rPr>
          <w:szCs w:val="28"/>
        </w:rPr>
      </w:pPr>
      <w:r w:rsidRPr="009D621F">
        <w:rPr>
          <w:szCs w:val="28"/>
        </w:rPr>
        <w:t xml:space="preserve">1) </w:t>
      </w:r>
      <w:r w:rsidR="00DE673B" w:rsidRPr="009D621F">
        <w:rPr>
          <w:szCs w:val="28"/>
        </w:rPr>
        <w:t>Participants</w:t>
      </w:r>
    </w:p>
    <w:p w14:paraId="213386C8" w14:textId="73405BC7" w:rsidR="00DE673B" w:rsidRPr="009D621F" w:rsidRDefault="00DE673B" w:rsidP="00C97D04">
      <w:pPr>
        <w:pStyle w:val="Style1"/>
      </w:pPr>
      <w:r w:rsidRPr="009D621F">
        <w:t xml:space="preserve">A purposive sample of 20 adult chronic stroke </w:t>
      </w:r>
      <w:r w:rsidR="006D0C3D" w:rsidRPr="009D621F">
        <w:t>survivors</w:t>
      </w:r>
      <w:r w:rsidRPr="009D621F">
        <w:t xml:space="preserve"> with UL impairment and 20 age-matched healthy participants was recruited</w:t>
      </w:r>
      <w:r w:rsidR="00775FE6" w:rsidRPr="009D621F">
        <w:t xml:space="preserve"> from t</w:t>
      </w:r>
      <w:r w:rsidRPr="009D621F">
        <w:t>he</w:t>
      </w:r>
      <w:r w:rsidR="00C97D04" w:rsidRPr="009D621F">
        <w:t xml:space="preserve"> University of Southampton -</w:t>
      </w:r>
      <w:r w:rsidRPr="009D621F">
        <w:t xml:space="preserve"> School of Health Sciences’ Research Participant Register</w:t>
      </w:r>
      <w:r w:rsidR="00775FE6" w:rsidRPr="009D621F">
        <w:t>,</w:t>
      </w:r>
      <w:r w:rsidR="0066111D" w:rsidRPr="009D621F">
        <w:t xml:space="preserve"> and</w:t>
      </w:r>
      <w:r w:rsidR="00775FE6" w:rsidRPr="009D621F">
        <w:t xml:space="preserve"> </w:t>
      </w:r>
      <w:r w:rsidRPr="009D621F">
        <w:t xml:space="preserve">local stroke clubs (Portsmouth, Romsey and Worthing). </w:t>
      </w:r>
      <w:r w:rsidR="00775FE6" w:rsidRPr="009D621F">
        <w:t xml:space="preserve">The inclusion and exclusion criteria for both groups </w:t>
      </w:r>
      <w:r w:rsidR="00F61C6B" w:rsidRPr="009D621F">
        <w:t xml:space="preserve">is </w:t>
      </w:r>
      <w:r w:rsidR="00775FE6" w:rsidRPr="009D621F">
        <w:t xml:space="preserve">presented in </w:t>
      </w:r>
      <w:r w:rsidRPr="009D621F">
        <w:fldChar w:fldCharType="begin"/>
      </w:r>
      <w:r w:rsidRPr="009D621F">
        <w:instrText xml:space="preserve"> REF _Ref57035633 \h  \* MERGEFORMAT </w:instrText>
      </w:r>
      <w:r w:rsidRPr="009D621F">
        <w:fldChar w:fldCharType="separate"/>
      </w:r>
      <w:r w:rsidR="0066111D" w:rsidRPr="009D621F">
        <w:t xml:space="preserve">Table </w:t>
      </w:r>
      <w:r w:rsidR="0066111D" w:rsidRPr="009D621F">
        <w:rPr>
          <w:noProof/>
        </w:rPr>
        <w:t>1</w:t>
      </w:r>
      <w:r w:rsidRPr="009D621F">
        <w:fldChar w:fldCharType="end"/>
      </w:r>
      <w:r w:rsidR="00775FE6" w:rsidRPr="009D621F">
        <w:t xml:space="preserve">. </w:t>
      </w:r>
    </w:p>
    <w:p w14:paraId="50C66213" w14:textId="77777777" w:rsidR="00DE673B" w:rsidRPr="009D621F" w:rsidRDefault="00DE673B" w:rsidP="00C97D04">
      <w:pPr>
        <w:pStyle w:val="Style1"/>
      </w:pPr>
    </w:p>
    <w:p w14:paraId="65AD4E50" w14:textId="0888AB6A" w:rsidR="00DE673B" w:rsidRPr="009D621F" w:rsidRDefault="00DE673B" w:rsidP="00C97D04">
      <w:pPr>
        <w:pStyle w:val="Style1"/>
      </w:pPr>
      <w:bookmarkStart w:id="8" w:name="_Ref57035633"/>
      <w:bookmarkStart w:id="9" w:name="_Toc51324618"/>
      <w:bookmarkStart w:id="10" w:name="_Toc57036513"/>
      <w:bookmarkStart w:id="11" w:name="_Toc59612418"/>
      <w:r w:rsidRPr="009D621F">
        <w:t xml:space="preserve">Table </w:t>
      </w:r>
      <w:fldSimple w:instr=" SEQ Table \* ARABIC \s 1 ">
        <w:r w:rsidR="0066111D" w:rsidRPr="009D621F">
          <w:rPr>
            <w:noProof/>
          </w:rPr>
          <w:t>1</w:t>
        </w:r>
      </w:fldSimple>
      <w:bookmarkEnd w:id="8"/>
      <w:r w:rsidRPr="009D621F">
        <w:t>: Inclusion and exclusion criteria for</w:t>
      </w:r>
      <w:r w:rsidR="006D0C3D" w:rsidRPr="009D621F">
        <w:t xml:space="preserve"> stroke and</w:t>
      </w:r>
      <w:r w:rsidRPr="009D621F">
        <w:t xml:space="preserve"> healthy participants</w:t>
      </w:r>
      <w:bookmarkEnd w:id="9"/>
      <w:bookmarkEnd w:id="10"/>
      <w:bookmarkEnd w:id="11"/>
    </w:p>
    <w:tbl>
      <w:tblPr>
        <w:tblW w:w="10060" w:type="dxa"/>
        <w:tblLayout w:type="fixed"/>
        <w:tblCellMar>
          <w:left w:w="10" w:type="dxa"/>
          <w:right w:w="10" w:type="dxa"/>
        </w:tblCellMar>
        <w:tblLook w:val="04A0" w:firstRow="1" w:lastRow="0" w:firstColumn="1" w:lastColumn="0" w:noHBand="0" w:noVBand="1"/>
      </w:tblPr>
      <w:tblGrid>
        <w:gridCol w:w="2848"/>
        <w:gridCol w:w="3668"/>
        <w:gridCol w:w="3544"/>
      </w:tblGrid>
      <w:tr w:rsidR="00DE673B" w:rsidRPr="009D621F" w14:paraId="2EA21291" w14:textId="77777777" w:rsidTr="006D0C3D">
        <w:trPr>
          <w:trHeight w:val="421"/>
        </w:trPr>
        <w:tc>
          <w:tcPr>
            <w:tcW w:w="2848"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0" w:type="dxa"/>
              <w:left w:w="108" w:type="dxa"/>
              <w:bottom w:w="0" w:type="dxa"/>
              <w:right w:w="108" w:type="dxa"/>
            </w:tcMar>
          </w:tcPr>
          <w:p w14:paraId="44A243FB" w14:textId="2CED0E02" w:rsidR="006D0C3D" w:rsidRPr="009D621F" w:rsidRDefault="006D0C3D" w:rsidP="00C97D04">
            <w:pPr>
              <w:pStyle w:val="Style1"/>
            </w:pPr>
            <w:r w:rsidRPr="009D621F">
              <w:t>Inclusion criteria for stroke</w:t>
            </w:r>
          </w:p>
        </w:tc>
        <w:tc>
          <w:tcPr>
            <w:tcW w:w="3668"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016C3C2" w14:textId="438696A8" w:rsidR="00DE673B" w:rsidRPr="009D621F" w:rsidRDefault="006D0C3D" w:rsidP="00C97D04">
            <w:pPr>
              <w:pStyle w:val="Style1"/>
            </w:pPr>
            <w:r w:rsidRPr="009D621F">
              <w:t>Inclusion criteria for healthy</w:t>
            </w:r>
          </w:p>
        </w:tc>
        <w:tc>
          <w:tcPr>
            <w:tcW w:w="354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0" w:type="dxa"/>
              <w:left w:w="108" w:type="dxa"/>
              <w:bottom w:w="0" w:type="dxa"/>
              <w:right w:w="108" w:type="dxa"/>
            </w:tcMar>
          </w:tcPr>
          <w:p w14:paraId="2460BF92" w14:textId="77777777" w:rsidR="00DE673B" w:rsidRPr="009D621F" w:rsidRDefault="00DE673B" w:rsidP="00C97D04">
            <w:pPr>
              <w:pStyle w:val="Style1"/>
            </w:pPr>
            <w:r w:rsidRPr="009D621F">
              <w:t xml:space="preserve">Exclusion criteria for both groups </w:t>
            </w:r>
          </w:p>
        </w:tc>
      </w:tr>
      <w:tr w:rsidR="00DE673B" w:rsidRPr="009D621F" w14:paraId="7AE72FCA" w14:textId="77777777" w:rsidTr="006D0C3D">
        <w:trPr>
          <w:trHeight w:val="1525"/>
        </w:trPr>
        <w:tc>
          <w:tcPr>
            <w:tcW w:w="28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133C9A" w14:textId="77777777" w:rsidR="006D0C3D" w:rsidRPr="009D621F" w:rsidRDefault="006D0C3D" w:rsidP="00C97D04">
            <w:pPr>
              <w:pStyle w:val="Style1"/>
              <w:numPr>
                <w:ilvl w:val="0"/>
                <w:numId w:val="18"/>
              </w:numPr>
            </w:pPr>
            <w:r w:rsidRPr="009D621F">
              <w:t>Aged 18 years or over</w:t>
            </w:r>
          </w:p>
          <w:p w14:paraId="62089BBD" w14:textId="77777777" w:rsidR="006D0C3D" w:rsidRPr="009D621F" w:rsidRDefault="006D0C3D" w:rsidP="00C97D04">
            <w:pPr>
              <w:pStyle w:val="Style1"/>
              <w:numPr>
                <w:ilvl w:val="0"/>
                <w:numId w:val="18"/>
              </w:numPr>
            </w:pPr>
            <w:r w:rsidRPr="009D621F">
              <w:t>Able to understand the purpose of the study and follow simple instructions (assessed by telephone screening)</w:t>
            </w:r>
          </w:p>
          <w:p w14:paraId="7F4B798C" w14:textId="77777777" w:rsidR="006D0C3D" w:rsidRPr="009D621F" w:rsidRDefault="006D0C3D" w:rsidP="00C97D04">
            <w:pPr>
              <w:pStyle w:val="Style1"/>
              <w:numPr>
                <w:ilvl w:val="0"/>
                <w:numId w:val="18"/>
              </w:numPr>
            </w:pPr>
            <w:r w:rsidRPr="009D621F">
              <w:t>More than 6 months from stroke.</w:t>
            </w:r>
          </w:p>
          <w:p w14:paraId="0D82F28A" w14:textId="77777777" w:rsidR="006D0C3D" w:rsidRPr="009D621F" w:rsidRDefault="006D0C3D" w:rsidP="00C97D04">
            <w:pPr>
              <w:pStyle w:val="Style1"/>
              <w:numPr>
                <w:ilvl w:val="0"/>
                <w:numId w:val="18"/>
              </w:numPr>
            </w:pPr>
            <w:r w:rsidRPr="009D621F">
              <w:t>Able to maintain seated position</w:t>
            </w:r>
          </w:p>
          <w:p w14:paraId="211F4A61" w14:textId="71946B01" w:rsidR="00DE673B" w:rsidRPr="009D621F" w:rsidRDefault="006D0C3D" w:rsidP="00C97D04">
            <w:pPr>
              <w:pStyle w:val="Style1"/>
              <w:numPr>
                <w:ilvl w:val="0"/>
                <w:numId w:val="18"/>
              </w:numPr>
            </w:pPr>
            <w:r w:rsidRPr="009D621F">
              <w:t>Able to lift the hand from lap to a table in front or able to move the arm sideways across a table</w:t>
            </w:r>
          </w:p>
        </w:tc>
        <w:tc>
          <w:tcPr>
            <w:tcW w:w="3668" w:type="dxa"/>
            <w:tcBorders>
              <w:top w:val="single" w:sz="4" w:space="0" w:color="000000"/>
              <w:left w:val="single" w:sz="4" w:space="0" w:color="000000"/>
              <w:bottom w:val="single" w:sz="4" w:space="0" w:color="000000"/>
              <w:right w:val="single" w:sz="4" w:space="0" w:color="000000"/>
            </w:tcBorders>
          </w:tcPr>
          <w:p w14:paraId="092AD9D3" w14:textId="77777777" w:rsidR="006D0C3D" w:rsidRPr="009D621F" w:rsidRDefault="006D0C3D" w:rsidP="00C97D04">
            <w:pPr>
              <w:pStyle w:val="Style1"/>
              <w:numPr>
                <w:ilvl w:val="0"/>
                <w:numId w:val="18"/>
              </w:numPr>
            </w:pPr>
            <w:r w:rsidRPr="009D621F">
              <w:t>Aged 18 years or over</w:t>
            </w:r>
          </w:p>
          <w:p w14:paraId="58C9E7C0" w14:textId="0C8D9C54" w:rsidR="00DE673B" w:rsidRPr="009D621F" w:rsidRDefault="006D0C3D" w:rsidP="00C97D04">
            <w:pPr>
              <w:pStyle w:val="Style1"/>
              <w:numPr>
                <w:ilvl w:val="0"/>
                <w:numId w:val="18"/>
              </w:numPr>
            </w:pPr>
            <w:r w:rsidRPr="009D621F">
              <w:t>Able to understand the purpose of the study and follow simple instructions (e.g. put hand on table and fold towel).</w:t>
            </w:r>
          </w:p>
        </w:tc>
        <w:tc>
          <w:tcPr>
            <w:tcW w:w="354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CC9F31" w14:textId="77777777" w:rsidR="00DE673B" w:rsidRPr="009D621F" w:rsidRDefault="00DE673B" w:rsidP="00C97D04">
            <w:pPr>
              <w:pStyle w:val="Style1"/>
              <w:numPr>
                <w:ilvl w:val="0"/>
                <w:numId w:val="18"/>
              </w:numPr>
            </w:pPr>
            <w:r w:rsidRPr="009D621F">
              <w:t>History of spontaneous fractures.</w:t>
            </w:r>
          </w:p>
          <w:p w14:paraId="490410F6" w14:textId="77777777" w:rsidR="00DE673B" w:rsidRPr="009D621F" w:rsidRDefault="00DE673B" w:rsidP="00C97D04">
            <w:pPr>
              <w:pStyle w:val="Style1"/>
              <w:numPr>
                <w:ilvl w:val="0"/>
                <w:numId w:val="18"/>
              </w:numPr>
            </w:pPr>
            <w:r w:rsidRPr="009D621F">
              <w:t>Uncontrolled epileptic seizures (less of consciousness or uncontrolled rapid movements).</w:t>
            </w:r>
          </w:p>
          <w:p w14:paraId="3C0B985E" w14:textId="77777777" w:rsidR="00DE673B" w:rsidRPr="009D621F" w:rsidRDefault="00DE673B" w:rsidP="00C97D04">
            <w:pPr>
              <w:pStyle w:val="Style1"/>
              <w:numPr>
                <w:ilvl w:val="0"/>
                <w:numId w:val="18"/>
              </w:numPr>
            </w:pPr>
            <w:r w:rsidRPr="009D621F">
              <w:t>Acute shoulder, elbow or hand pain or problems that affect the movement of the arm.</w:t>
            </w:r>
          </w:p>
          <w:p w14:paraId="23E11050" w14:textId="77777777" w:rsidR="00DE673B" w:rsidRPr="009D621F" w:rsidRDefault="00DE673B" w:rsidP="00C97D04">
            <w:pPr>
              <w:pStyle w:val="Style1"/>
              <w:numPr>
                <w:ilvl w:val="0"/>
                <w:numId w:val="18"/>
              </w:numPr>
            </w:pPr>
            <w:r w:rsidRPr="009D621F">
              <w:t>Implanted ferromagnetic materials or active devices within the body (i.e. pacemaker, acoustic devices).</w:t>
            </w:r>
          </w:p>
          <w:p w14:paraId="0C3B8F74" w14:textId="77777777" w:rsidR="00DE673B" w:rsidRPr="009D621F" w:rsidRDefault="00DE673B" w:rsidP="00C97D04">
            <w:pPr>
              <w:pStyle w:val="Style1"/>
              <w:numPr>
                <w:ilvl w:val="0"/>
                <w:numId w:val="18"/>
              </w:numPr>
            </w:pPr>
            <w:r w:rsidRPr="009D621F">
              <w:t>Skin disease or lesions in correspondence of: sternum, L1, S1 (i.e. Psoriasis or eczema).</w:t>
            </w:r>
          </w:p>
          <w:p w14:paraId="63FB0611" w14:textId="77777777" w:rsidR="00DE673B" w:rsidRPr="009D621F" w:rsidRDefault="00DE673B" w:rsidP="00C97D04">
            <w:pPr>
              <w:pStyle w:val="Style1"/>
              <w:numPr>
                <w:ilvl w:val="0"/>
                <w:numId w:val="18"/>
              </w:numPr>
            </w:pPr>
            <w:r w:rsidRPr="009D621F">
              <w:lastRenderedPageBreak/>
              <w:t>Severe communication disorders - unable to follow simple instructions (i.e. to cross one leg, to clap hands, or unable to ask a simple question if needed).</w:t>
            </w:r>
          </w:p>
          <w:p w14:paraId="3024AB78" w14:textId="77777777" w:rsidR="00DE673B" w:rsidRPr="009D621F" w:rsidRDefault="00DE673B" w:rsidP="00C97D04">
            <w:pPr>
              <w:pStyle w:val="Style1"/>
              <w:numPr>
                <w:ilvl w:val="0"/>
                <w:numId w:val="18"/>
              </w:numPr>
            </w:pPr>
            <w:r w:rsidRPr="009D621F">
              <w:t>Pregnancy</w:t>
            </w:r>
          </w:p>
          <w:p w14:paraId="09D2E6A6" w14:textId="77777777" w:rsidR="00DE673B" w:rsidRPr="009D621F" w:rsidRDefault="00DE673B" w:rsidP="00C97D04">
            <w:pPr>
              <w:pStyle w:val="Style1"/>
              <w:numPr>
                <w:ilvl w:val="0"/>
                <w:numId w:val="18"/>
              </w:numPr>
            </w:pPr>
            <w:r w:rsidRPr="009D621F">
              <w:t>Complete arm paralysis</w:t>
            </w:r>
          </w:p>
        </w:tc>
      </w:tr>
    </w:tbl>
    <w:p w14:paraId="12214F26" w14:textId="77777777" w:rsidR="00DE673B" w:rsidRPr="009D621F" w:rsidRDefault="00DE673B" w:rsidP="00DE673B">
      <w:pPr>
        <w:ind w:left="360"/>
        <w:rPr>
          <w:rFonts w:asciiTheme="minorHAnsi" w:eastAsia="Arial" w:hAnsiTheme="minorHAnsi" w:cstheme="minorHAnsi"/>
          <w:b/>
          <w:bCs/>
        </w:rPr>
        <w:sectPr w:rsidR="00DE673B" w:rsidRPr="009D621F" w:rsidSect="000E6993">
          <w:type w:val="continuous"/>
          <w:pgSz w:w="11910" w:h="16840"/>
          <w:pgMar w:top="1440" w:right="1080" w:bottom="1440" w:left="1080" w:header="720" w:footer="720" w:gutter="0"/>
          <w:cols w:space="720"/>
        </w:sectPr>
      </w:pPr>
    </w:p>
    <w:p w14:paraId="22E61489" w14:textId="77777777" w:rsidR="00DE673B" w:rsidRPr="009D621F" w:rsidRDefault="0066111D" w:rsidP="0066111D">
      <w:pPr>
        <w:pStyle w:val="Heading3"/>
        <w:numPr>
          <w:ilvl w:val="0"/>
          <w:numId w:val="0"/>
        </w:numPr>
        <w:spacing w:before="0" w:after="0"/>
        <w:ind w:left="1021" w:hanging="1021"/>
        <w:rPr>
          <w:rFonts w:asciiTheme="minorHAnsi" w:hAnsiTheme="minorHAnsi" w:cstheme="minorHAnsi"/>
        </w:rPr>
      </w:pPr>
      <w:bookmarkStart w:id="12" w:name="_Toc57036393"/>
      <w:bookmarkStart w:id="13" w:name="_Toc59538576"/>
      <w:r w:rsidRPr="009D621F">
        <w:rPr>
          <w:rFonts w:asciiTheme="minorHAnsi" w:hAnsiTheme="minorHAnsi" w:cstheme="minorHAnsi"/>
        </w:rPr>
        <w:lastRenderedPageBreak/>
        <w:t xml:space="preserve">2) </w:t>
      </w:r>
      <w:r w:rsidR="00DE673B" w:rsidRPr="009D621F">
        <w:rPr>
          <w:rFonts w:asciiTheme="minorHAnsi" w:hAnsiTheme="minorHAnsi" w:cstheme="minorHAnsi"/>
        </w:rPr>
        <w:t>Measurement Protocol</w:t>
      </w:r>
      <w:bookmarkEnd w:id="12"/>
      <w:bookmarkEnd w:id="13"/>
    </w:p>
    <w:p w14:paraId="6FAE9A4B" w14:textId="2E82F424" w:rsidR="00DE673B" w:rsidRPr="009D621F" w:rsidRDefault="00DE673B" w:rsidP="00C97D04">
      <w:pPr>
        <w:pStyle w:val="Style1"/>
      </w:pPr>
      <w:r w:rsidRPr="009D621F">
        <w:t xml:space="preserve">The WMFT has been recommended for assessing upper extremity function in research and clinical practice </w:t>
      </w:r>
      <w:r w:rsidRPr="009D621F">
        <w:fldChar w:fldCharType="begin">
          <w:fldData xml:space="preserve">PEVuZE5vdGU+PENpdGU+PEF1dGhvcj5BbHQgTXVycGh5PC9BdXRob3I+PFllYXI+MjAxNTwvWWVh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</w:fldData>
        </w:fldChar>
      </w:r>
      <w:r w:rsidR="0082064D" w:rsidRPr="009D621F">
        <w:instrText xml:space="preserve"> ADDIN EN.CITE </w:instrText>
      </w:r>
      <w:r w:rsidR="0082064D" w:rsidRPr="009D621F">
        <w:fldChar w:fldCharType="begin">
          <w:fldData xml:space="preserve">PEVuZE5vdGU+PENpdGU+PEF1dGhvcj5BbHQgTXVycGh5PC9BdXRob3I+PFllYXI+MjAxNTwvWWVh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</w:fldData>
        </w:fldChar>
      </w:r>
      <w:r w:rsidR="0082064D" w:rsidRPr="009D621F">
        <w:instrText xml:space="preserve"> ADDIN EN.CITE.DATA </w:instrText>
      </w:r>
      <w:r w:rsidR="0082064D" w:rsidRPr="009D621F">
        <w:fldChar w:fldCharType="end"/>
      </w:r>
      <w:r w:rsidRPr="009D621F">
        <w:fldChar w:fldCharType="separate"/>
      </w:r>
      <w:r w:rsidRPr="009D621F">
        <w:rPr>
          <w:noProof/>
        </w:rPr>
        <w:t>(Alt Murphy et al., 2015)</w:t>
      </w:r>
      <w:r w:rsidRPr="009D621F">
        <w:fldChar w:fldCharType="end"/>
      </w:r>
      <w:r w:rsidR="00F61C6B" w:rsidRPr="009D621F">
        <w:t>, however it is lengthy to administer and potentially might cause fatigue for stroke patients with low levels of exercise tolerance</w:t>
      </w:r>
      <w:r w:rsidRPr="009D621F">
        <w:t xml:space="preserve">. Two </w:t>
      </w:r>
      <w:r w:rsidR="00F61C6B" w:rsidRPr="009D621F">
        <w:t xml:space="preserve">streamlined </w:t>
      </w:r>
      <w:r w:rsidRPr="009D621F">
        <w:t xml:space="preserve">versions of </w:t>
      </w:r>
      <w:r w:rsidR="00F61C6B" w:rsidRPr="009D621F">
        <w:t xml:space="preserve">the </w:t>
      </w:r>
      <w:r w:rsidRPr="009D621F">
        <w:t xml:space="preserve">WMFT </w:t>
      </w:r>
      <w:r w:rsidR="00F61C6B" w:rsidRPr="009D621F">
        <w:t xml:space="preserve">(SWMFT) </w:t>
      </w:r>
      <w:r w:rsidRPr="009D621F">
        <w:t>are recommended based on Rasch analysis</w:t>
      </w:r>
      <w:r w:rsidR="00C01431" w:rsidRPr="009D621F">
        <w:t>, one for subacute stroke and one for chronic stroke patients</w:t>
      </w:r>
      <w:r w:rsidRPr="009D621F">
        <w:t xml:space="preserve"> </w:t>
      </w:r>
      <w:r w:rsidRPr="009D621F">
        <w:fldChar w:fldCharType="begin">
          <w:fldData xml:space="preserve">PEVuZE5vdGU+PENpdGU+PEF1dGhvcj5DaGVuPC9BdXRob3I+PFllYXI+MjAxMjwvWWVhcj48UmVj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==
</w:fldData>
        </w:fldChar>
      </w:r>
      <w:r w:rsidR="0082064D" w:rsidRPr="009D621F">
        <w:instrText xml:space="preserve"> ADDIN EN.CITE </w:instrText>
      </w:r>
      <w:r w:rsidR="0082064D" w:rsidRPr="009D621F">
        <w:fldChar w:fldCharType="begin">
          <w:fldData xml:space="preserve">PEVuZE5vdGU+PENpdGU+PEF1dGhvcj5DaGVuPC9BdXRob3I+PFllYXI+MjAxMjwvWWVhcj48UmVj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==
</w:fldData>
        </w:fldChar>
      </w:r>
      <w:r w:rsidR="0082064D" w:rsidRPr="009D621F">
        <w:instrText xml:space="preserve"> ADDIN EN.CITE.DATA </w:instrText>
      </w:r>
      <w:r w:rsidR="0082064D" w:rsidRPr="009D621F">
        <w:fldChar w:fldCharType="end"/>
      </w:r>
      <w:r w:rsidRPr="009D621F">
        <w:fldChar w:fldCharType="separate"/>
      </w:r>
      <w:r w:rsidRPr="009D621F">
        <w:rPr>
          <w:noProof/>
        </w:rPr>
        <w:t>(Chen et al., 2012, Bogard et al., 2009)</w:t>
      </w:r>
      <w:r w:rsidRPr="009D621F">
        <w:fldChar w:fldCharType="end"/>
      </w:r>
      <w:r w:rsidRPr="009D621F">
        <w:t>.</w:t>
      </w:r>
      <w:r w:rsidR="00A9209C" w:rsidRPr="009D621F">
        <w:t xml:space="preserve"> The SWMFT has sufficient psychometric properties and a high sensitivity to change </w:t>
      </w:r>
      <w:r w:rsidR="00534514" w:rsidRPr="009D621F">
        <w:t xml:space="preserve">for </w:t>
      </w:r>
      <w:r w:rsidR="00A9209C" w:rsidRPr="009D621F">
        <w:t xml:space="preserve"> individuals with stroke over time, based on a Rasch analysis study </w:t>
      </w:r>
      <w:r w:rsidR="00A9209C" w:rsidRPr="009D621F">
        <w:fldChar w:fldCharType="begin">
          <w:fldData xml:space="preserve">PEVuZE5vdGU+PENpdGU+PEF1dGhvcj5DaGVuPC9BdXRob3I+PFllYXI+MjAxMjwvWWVhcj48UmVj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</w:fldData>
        </w:fldChar>
      </w:r>
      <w:r w:rsidR="00A9209C" w:rsidRPr="009D621F">
        <w:instrText xml:space="preserve"> ADDIN EN.CITE </w:instrText>
      </w:r>
      <w:r w:rsidR="00A9209C" w:rsidRPr="009D621F">
        <w:fldChar w:fldCharType="begin">
          <w:fldData xml:space="preserve">PEVuZE5vdGU+PENpdGU+PEF1dGhvcj5DaGVuPC9BdXRob3I+PFllYXI+MjAxMjwvWWVhcj48UmVj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</w:fldData>
        </w:fldChar>
      </w:r>
      <w:r w:rsidR="00A9209C" w:rsidRPr="009D621F">
        <w:instrText xml:space="preserve"> ADDIN EN.CITE.DATA </w:instrText>
      </w:r>
      <w:r w:rsidR="00A9209C" w:rsidRPr="009D621F">
        <w:fldChar w:fldCharType="end"/>
      </w:r>
      <w:r w:rsidR="00A9209C" w:rsidRPr="009D621F">
        <w:fldChar w:fldCharType="separate"/>
      </w:r>
      <w:r w:rsidR="00A9209C" w:rsidRPr="009D621F">
        <w:rPr>
          <w:noProof/>
        </w:rPr>
        <w:t>(Chen et al., 2012, Wu et al., 2011)</w:t>
      </w:r>
      <w:r w:rsidR="00A9209C" w:rsidRPr="009D621F">
        <w:fldChar w:fldCharType="end"/>
      </w:r>
      <w:r w:rsidR="00A9209C" w:rsidRPr="009D621F">
        <w:t>.</w:t>
      </w:r>
      <w:r w:rsidRPr="009D621F">
        <w:t xml:space="preserve"> </w:t>
      </w:r>
      <w:r w:rsidR="00C01431" w:rsidRPr="009D621F">
        <w:t>B</w:t>
      </w:r>
      <w:r w:rsidRPr="009D621F">
        <w:t>oth versions</w:t>
      </w:r>
      <w:r w:rsidR="00C01431" w:rsidRPr="009D621F">
        <w:t xml:space="preserve"> include</w:t>
      </w:r>
      <w:r w:rsidRPr="009D621F">
        <w:t xml:space="preserve"> four common tasks—hand to box (Front), lift can, lift pencil and fold towel. In addition, the subacute version of SWMFT (SWMFT-S) includes hand to table</w:t>
      </w:r>
      <w:r w:rsidRPr="009D621F">
        <w:rPr>
          <w:rStyle w:val="CommentReference"/>
        </w:rPr>
        <w:t xml:space="preserve"> </w:t>
      </w:r>
      <w:r w:rsidRPr="009D621F">
        <w:t>(Front) and reach and retrieve tasks, while the chronic version of SWMFT (SWMFT-C) includes extend elbow (1 lb weight) and turnkey in lock (Bogard et al. 2009) tasks. All eight</w:t>
      </w:r>
      <w:r w:rsidR="00A31F64" w:rsidRPr="009D621F">
        <w:t xml:space="preserve"> tasks were used in this study </w:t>
      </w:r>
      <w:r w:rsidRPr="009D621F">
        <w:t>to provide data that could be used for a comparison with subacute stroke patients in the future.</w:t>
      </w:r>
    </w:p>
    <w:p w14:paraId="186216E0" w14:textId="77777777" w:rsidR="00A31F64" w:rsidRPr="009D621F" w:rsidRDefault="00A31F64" w:rsidP="00C97D04">
      <w:pPr>
        <w:pStyle w:val="Style1"/>
      </w:pPr>
    </w:p>
    <w:p w14:paraId="06144AF2" w14:textId="77777777" w:rsidR="00A31F64" w:rsidRPr="009D621F" w:rsidRDefault="00A31F64" w:rsidP="00C97D04">
      <w:pPr>
        <w:pStyle w:val="Style1"/>
      </w:pPr>
      <w:r w:rsidRPr="009D621F">
        <w:t>Before starting the assessment, the participant was instructed to turn off their mobile phone to avoid interference with the Valedo</w:t>
      </w:r>
      <w:r w:rsidRPr="009D621F">
        <w:rPr>
          <w:noProof/>
        </w:rPr>
        <w:t>®</w:t>
      </w:r>
      <w:r w:rsidRPr="009D621F">
        <w:t xml:space="preserve"> sensors. The three Valedo</w:t>
      </w:r>
      <w:r w:rsidRPr="009D621F">
        <w:rPr>
          <w:noProof/>
        </w:rPr>
        <w:t>®</w:t>
      </w:r>
      <w:r w:rsidRPr="009D621F">
        <w:t xml:space="preserve"> sensors were placed on the participant’s trunk while standing using double-sided sticky tape. The sensors were placed as follows: sensor one on the sacral spinal level S1, sensor two on the L1 spinal level and sensor three on the sternum. The following anatomical body landmarks were used to identify the S1 and L1 levels: the anterior superior iliac spine (ASIS) along the iliac crest to L4 and from there moving upward and downward to locate L1 and S1 (</w:t>
      </w:r>
      <w:r w:rsidRPr="009D621F">
        <w:fldChar w:fldCharType="begin"/>
      </w:r>
      <w:r w:rsidRPr="009D621F">
        <w:instrText xml:space="preserve"> REF _Ref57035744 \h  \* MERGEFORMAT </w:instrText>
      </w:r>
      <w:r w:rsidRPr="009D621F">
        <w:fldChar w:fldCharType="separate"/>
      </w:r>
      <w:r w:rsidR="0066111D" w:rsidRPr="009D621F">
        <w:t xml:space="preserve">Figure </w:t>
      </w:r>
      <w:r w:rsidR="0066111D" w:rsidRPr="009D621F">
        <w:rPr>
          <w:noProof/>
          <w:cs/>
        </w:rPr>
        <w:t>‎</w:t>
      </w:r>
      <w:r w:rsidR="0066111D" w:rsidRPr="009D621F">
        <w:rPr>
          <w:noProof/>
        </w:rPr>
        <w:t>1</w:t>
      </w:r>
      <w:r w:rsidRPr="009D621F">
        <w:fldChar w:fldCharType="end"/>
      </w:r>
      <w:r w:rsidRPr="009D621F">
        <w:t xml:space="preserve">). </w:t>
      </w:r>
    </w:p>
    <w:p w14:paraId="538BE8E6" w14:textId="77777777" w:rsidR="00A31F64" w:rsidRPr="009D621F" w:rsidRDefault="00A31F64" w:rsidP="00C97D04">
      <w:pPr>
        <w:pStyle w:val="Style1"/>
      </w:pPr>
    </w:p>
    <w:p w14:paraId="3972A83B" w14:textId="2A32410F" w:rsidR="00E23C45" w:rsidRPr="009D621F" w:rsidRDefault="00720BBE" w:rsidP="00E23C45">
      <w:pPr>
        <w:ind w:left="360"/>
        <w:jc w:val="center"/>
      </w:pPr>
      <w:bookmarkStart w:id="14" w:name="_Ref57035744"/>
      <w:bookmarkStart w:id="15" w:name="_Toc51324637"/>
      <w:bookmarkStart w:id="16" w:name="_Toc57036552"/>
      <w:bookmarkStart w:id="17" w:name="_Toc59612458"/>
      <w:r w:rsidRPr="009D621F">
        <w:rPr>
          <w:noProof/>
          <w:lang w:val="en-US" w:eastAsia="en-US"/>
        </w:rPr>
        <w:drawing>
          <wp:inline distT="0" distB="0" distL="0" distR="0" wp14:anchorId="64F6A20E" wp14:editId="49EA044C">
            <wp:extent cx="3670110" cy="2523963"/>
            <wp:effectExtent l="0" t="0" r="6985" b="0"/>
            <wp:docPr id="1" name="Picture 1" descr="A picture containing person, swim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swimsui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670110" cy="2523963"/>
                    </a:xfrm>
                    <a:prstGeom prst="rect">
                      <a:avLst/>
                    </a:prstGeom>
                  </pic:spPr>
                </pic:pic>
              </a:graphicData>
            </a:graphic>
          </wp:inline>
        </w:drawing>
      </w:r>
    </w:p>
    <w:p w14:paraId="7EACAFC1" w14:textId="60619900" w:rsidR="00A31F64" w:rsidRDefault="00A31F64" w:rsidP="00E23C45">
      <w:pPr>
        <w:ind w:left="360"/>
        <w:jc w:val="center"/>
      </w:pPr>
      <w:r w:rsidRPr="009D621F">
        <w:t xml:space="preserve">Figure </w:t>
      </w:r>
      <w:r w:rsidRPr="009D621F">
        <w:rPr>
          <w:noProof/>
        </w:rPr>
        <w:fldChar w:fldCharType="begin"/>
      </w:r>
      <w:r w:rsidRPr="009D621F">
        <w:rPr>
          <w:noProof/>
        </w:rPr>
        <w:instrText xml:space="preserve"> STYLEREF 1 \s </w:instrText>
      </w:r>
      <w:r w:rsidRPr="009D621F">
        <w:rPr>
          <w:noProof/>
        </w:rPr>
        <w:fldChar w:fldCharType="separate"/>
      </w:r>
      <w:r w:rsidR="0066111D" w:rsidRPr="009D621F">
        <w:rPr>
          <w:noProof/>
          <w:cs/>
        </w:rPr>
        <w:t>‎</w:t>
      </w:r>
      <w:r w:rsidR="0066111D" w:rsidRPr="009D621F">
        <w:rPr>
          <w:noProof/>
        </w:rPr>
        <w:t>1</w:t>
      </w:r>
      <w:r w:rsidRPr="009D621F">
        <w:rPr>
          <w:noProof/>
        </w:rPr>
        <w:fldChar w:fldCharType="end"/>
      </w:r>
      <w:bookmarkEnd w:id="14"/>
      <w:r w:rsidRPr="009D621F">
        <w:t>: Sensor placements</w:t>
      </w:r>
      <w:bookmarkEnd w:id="15"/>
      <w:bookmarkEnd w:id="16"/>
      <w:bookmarkEnd w:id="17"/>
    </w:p>
    <w:p w14:paraId="1B378372" w14:textId="77777777" w:rsidR="004F1013" w:rsidRPr="009D621F" w:rsidRDefault="004F1013" w:rsidP="00E23C45">
      <w:pPr>
        <w:ind w:left="360"/>
        <w:jc w:val="center"/>
        <w:rPr>
          <w:rFonts w:asciiTheme="minorHAnsi" w:hAnsiTheme="minorHAnsi" w:cstheme="minorHAnsi"/>
          <w:lang w:val="en-US"/>
        </w:rPr>
      </w:pPr>
    </w:p>
    <w:p w14:paraId="41DF7487" w14:textId="4C406985" w:rsidR="00A31F64" w:rsidRPr="009D621F" w:rsidRDefault="00C01431" w:rsidP="00C97D04">
      <w:pPr>
        <w:pStyle w:val="Style1"/>
      </w:pPr>
      <w:r w:rsidRPr="009D621F">
        <w:t>T</w:t>
      </w:r>
      <w:r w:rsidR="00A31F64" w:rsidRPr="009D621F">
        <w:t xml:space="preserve">he participant </w:t>
      </w:r>
      <w:r w:rsidRPr="009D621F">
        <w:t>was</w:t>
      </w:r>
      <w:r w:rsidR="00A31F64" w:rsidRPr="009D621F">
        <w:t xml:space="preserve"> seated on a chair with back support, with 90</w:t>
      </w:r>
      <w:r w:rsidR="00A31F64" w:rsidRPr="009D621F">
        <w:rPr>
          <w:vertAlign w:val="superscript"/>
        </w:rPr>
        <w:t xml:space="preserve"> o </w:t>
      </w:r>
      <w:r w:rsidR="00A31F64" w:rsidRPr="009D621F">
        <w:t>knee and hip flexion, behind a height-adjustable table (Figure</w:t>
      </w:r>
      <w:r w:rsidR="0066111D" w:rsidRPr="009D621F">
        <w:t xml:space="preserve"> 2</w:t>
      </w:r>
      <w:r w:rsidR="00A31F64" w:rsidRPr="009D621F">
        <w:t xml:space="preserve">). Then, the participant was verbally instructed to perform </w:t>
      </w:r>
      <w:r w:rsidRPr="009D621F">
        <w:t xml:space="preserve">all </w:t>
      </w:r>
      <w:r w:rsidR="00A31F64" w:rsidRPr="009D621F">
        <w:t>eight tasks</w:t>
      </w:r>
      <w:r w:rsidRPr="009D621F">
        <w:t xml:space="preserve"> from the </w:t>
      </w:r>
      <w:r w:rsidRPr="009D621F">
        <w:lastRenderedPageBreak/>
        <w:t xml:space="preserve">SWMFT-S and SWMFT-C; </w:t>
      </w:r>
      <w:r w:rsidR="00A31F64" w:rsidRPr="009D621F">
        <w:t>the Valedo</w:t>
      </w:r>
      <w:r w:rsidR="00A31F64" w:rsidRPr="009D621F">
        <w:rPr>
          <w:noProof/>
        </w:rPr>
        <w:t>®</w:t>
      </w:r>
      <w:r w:rsidR="00A31F64" w:rsidRPr="009D621F">
        <w:t xml:space="preserve"> sensors recorded the trunk ROM for each task onto a laptop via Bluetooth. The recorded ROM data was exported as Excel sheets and processed using the MATLAB program (MATLAB R2019a). </w:t>
      </w:r>
    </w:p>
    <w:p w14:paraId="34862ACC" w14:textId="77777777" w:rsidR="00DE673B" w:rsidRPr="009D621F" w:rsidRDefault="00DE673B" w:rsidP="00C97D04">
      <w:pPr>
        <w:pStyle w:val="Style1"/>
      </w:pPr>
    </w:p>
    <w:p w14:paraId="1A24A017" w14:textId="77777777" w:rsidR="00DE673B" w:rsidRPr="009D621F" w:rsidRDefault="00DE673B" w:rsidP="00DE673B">
      <w:pPr>
        <w:pStyle w:val="Caption"/>
        <w:rPr>
          <w:rFonts w:asciiTheme="minorHAnsi" w:hAnsiTheme="minorHAnsi" w:cstheme="minorHAnsi"/>
          <w:b/>
          <w:bCs/>
        </w:rPr>
      </w:pPr>
      <w:r w:rsidRPr="009D621F">
        <w:rPr>
          <w:rFonts w:asciiTheme="minorHAnsi" w:hAnsiTheme="minorHAnsi" w:cstheme="minorHAnsi"/>
          <w:noProof/>
          <w:lang w:val="en-US"/>
        </w:rPr>
        <w:drawing>
          <wp:inline distT="0" distB="0" distL="0" distR="0" wp14:anchorId="202D40A6" wp14:editId="0315E518">
            <wp:extent cx="5731510" cy="2717896"/>
            <wp:effectExtent l="0" t="0" r="2540" b="0"/>
            <wp:docPr id="16397" name="Picture 16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 6.2.png"/>
                    <pic:cNvPicPr/>
                  </pic:nvPicPr>
                  <pic:blipFill>
                    <a:blip r:embed="rId9">
                      <a:extLst>
                        <a:ext uri="{28A0092B-C50C-407E-A947-70E740481C1C}">
                          <a14:useLocalDpi xmlns:a14="http://schemas.microsoft.com/office/drawing/2010/main" val="0"/>
                        </a:ext>
                      </a:extLst>
                    </a:blip>
                    <a:stretch>
                      <a:fillRect/>
                    </a:stretch>
                  </pic:blipFill>
                  <pic:spPr>
                    <a:xfrm>
                      <a:off x="0" y="0"/>
                      <a:ext cx="5733872" cy="2719016"/>
                    </a:xfrm>
                    <a:prstGeom prst="rect">
                      <a:avLst/>
                    </a:prstGeom>
                  </pic:spPr>
                </pic:pic>
              </a:graphicData>
            </a:graphic>
          </wp:inline>
        </w:drawing>
      </w:r>
    </w:p>
    <w:p w14:paraId="0A1E4CE1" w14:textId="77777777" w:rsidR="00DE673B" w:rsidRPr="009D621F" w:rsidRDefault="00DE673B" w:rsidP="00C97D04">
      <w:pPr>
        <w:pStyle w:val="Style1"/>
      </w:pPr>
      <w:bookmarkStart w:id="18" w:name="_Ref57035676"/>
      <w:bookmarkStart w:id="19" w:name="_Toc51324636"/>
      <w:bookmarkStart w:id="20" w:name="_Toc57036551"/>
      <w:bookmarkStart w:id="21" w:name="_Toc59612457"/>
      <w:r w:rsidRPr="009D621F">
        <w:t xml:space="preserve">Figure </w:t>
      </w:r>
      <w:r w:rsidRPr="009D621F">
        <w:rPr>
          <w:noProof/>
        </w:rPr>
        <w:fldChar w:fldCharType="begin"/>
      </w:r>
      <w:r w:rsidRPr="009D621F">
        <w:rPr>
          <w:noProof/>
        </w:rPr>
        <w:instrText xml:space="preserve"> SEQ Figure \* ARABIC \s 1 </w:instrText>
      </w:r>
      <w:r w:rsidRPr="009D621F">
        <w:rPr>
          <w:noProof/>
        </w:rPr>
        <w:fldChar w:fldCharType="separate"/>
      </w:r>
      <w:r w:rsidR="0066111D" w:rsidRPr="009D621F">
        <w:rPr>
          <w:noProof/>
        </w:rPr>
        <w:t>2</w:t>
      </w:r>
      <w:r w:rsidRPr="009D621F">
        <w:rPr>
          <w:noProof/>
        </w:rPr>
        <w:fldChar w:fldCharType="end"/>
      </w:r>
      <w:bookmarkEnd w:id="18"/>
      <w:r w:rsidRPr="009D621F">
        <w:t>: Stroke participant performing the eight tasks of SWMFT</w:t>
      </w:r>
      <w:bookmarkEnd w:id="19"/>
      <w:r w:rsidRPr="009D621F">
        <w:t>.</w:t>
      </w:r>
      <w:bookmarkEnd w:id="20"/>
      <w:bookmarkEnd w:id="21"/>
      <w:r w:rsidRPr="009D621F">
        <w:t xml:space="preserve"> </w:t>
      </w:r>
    </w:p>
    <w:p w14:paraId="477801E5" w14:textId="77777777" w:rsidR="00DE673B" w:rsidRPr="009D621F" w:rsidRDefault="00DE673B" w:rsidP="00C97D04">
      <w:pPr>
        <w:pStyle w:val="Style1"/>
      </w:pPr>
      <w:r w:rsidRPr="009D621F">
        <w:t>A: hand to table; B: hand to box; C: lift can; D: lift pencil; E: turn key in lock; F: folding towel; G: reach and retriev</w:t>
      </w:r>
      <w:r w:rsidR="000E6993" w:rsidRPr="009D621F">
        <w:t>e; H: extend elbow (1lb weight)</w:t>
      </w:r>
    </w:p>
    <w:p w14:paraId="61ED83D5" w14:textId="77777777" w:rsidR="00DE673B" w:rsidRPr="009D621F" w:rsidRDefault="00DE673B" w:rsidP="00DE673B">
      <w:pPr>
        <w:rPr>
          <w:rFonts w:asciiTheme="minorHAnsi" w:hAnsiTheme="minorHAnsi" w:cstheme="minorHAnsi"/>
        </w:rPr>
      </w:pPr>
    </w:p>
    <w:p w14:paraId="6FE773D1" w14:textId="77777777" w:rsidR="00DE673B" w:rsidRPr="009D621F" w:rsidRDefault="000E6993" w:rsidP="000E6993">
      <w:pPr>
        <w:rPr>
          <w:rFonts w:asciiTheme="minorHAnsi" w:hAnsiTheme="minorHAnsi" w:cstheme="minorHAnsi"/>
          <w:b/>
          <w:bCs/>
        </w:rPr>
      </w:pPr>
      <w:r w:rsidRPr="009D621F">
        <w:rPr>
          <w:rFonts w:asciiTheme="minorHAnsi" w:hAnsiTheme="minorHAnsi" w:cstheme="minorHAnsi"/>
          <w:b/>
          <w:bCs/>
        </w:rPr>
        <w:t xml:space="preserve">3) </w:t>
      </w:r>
      <w:r w:rsidR="00DE673B" w:rsidRPr="009D621F">
        <w:rPr>
          <w:rFonts w:asciiTheme="minorHAnsi" w:hAnsiTheme="minorHAnsi" w:cstheme="minorHAnsi"/>
          <w:b/>
          <w:bCs/>
        </w:rPr>
        <w:t>Trunk Range of Motion: Kinematic Analysis</w:t>
      </w:r>
    </w:p>
    <w:p w14:paraId="76CF586F" w14:textId="1DCBB211" w:rsidR="000E6993" w:rsidRPr="009D621F" w:rsidRDefault="00DE673B" w:rsidP="00F36DB5">
      <w:pPr>
        <w:pStyle w:val="Style1"/>
      </w:pPr>
      <w:r w:rsidRPr="009D621F">
        <w:t>The kinematic analysis of the trunk ROM during the performance of SWMFT tasks was conducted using the Valedo</w:t>
      </w:r>
      <w:r w:rsidRPr="009D621F">
        <w:rPr>
          <w:noProof/>
        </w:rPr>
        <w:t>®</w:t>
      </w:r>
      <w:r w:rsidRPr="009D621F">
        <w:t xml:space="preserve"> system. The Valedo</w:t>
      </w:r>
      <w:r w:rsidRPr="009D621F">
        <w:rPr>
          <w:lang w:eastAsia="en-GB"/>
        </w:rPr>
        <w:t>®</w:t>
      </w:r>
      <w:r w:rsidRPr="009D621F">
        <w:t xml:space="preserve"> sensors contained a tri-axillar gyroscope, accelerometer and magnetometer, wireless antenna and signal processing unit. The specifications of the Valedo</w:t>
      </w:r>
      <w:r w:rsidRPr="009D621F">
        <w:rPr>
          <w:lang w:eastAsia="en-GB"/>
        </w:rPr>
        <w:t xml:space="preserve">® </w:t>
      </w:r>
      <w:r w:rsidRPr="009D621F">
        <w:t>system indicated that the measurement units were able to record ±0.1</w:t>
      </w:r>
      <w:r w:rsidRPr="009D621F">
        <w:rPr>
          <w:vertAlign w:val="superscript"/>
        </w:rPr>
        <w:t>o</w:t>
      </w:r>
      <w:r w:rsidRPr="009D621F">
        <w:t xml:space="preserve"> ROM over a range of 360</w:t>
      </w:r>
      <w:r w:rsidRPr="009D621F">
        <w:rPr>
          <w:vertAlign w:val="superscript"/>
        </w:rPr>
        <w:t xml:space="preserve"> o</w:t>
      </w:r>
      <w:r w:rsidRPr="009D621F">
        <w:t xml:space="preserve"> around all axes (Valedo</w:t>
      </w:r>
      <w:r w:rsidRPr="009D621F">
        <w:rPr>
          <w:noProof/>
        </w:rPr>
        <w:t>®</w:t>
      </w:r>
      <w:r w:rsidRPr="009D621F">
        <w:t xml:space="preserve"> User Manual, Hocoma). The recorded data was transmitted to a laptop with a 200 Hz sampling frequency. The Valedo</w:t>
      </w:r>
      <w:r w:rsidRPr="009D621F">
        <w:rPr>
          <w:lang w:eastAsia="en-GB"/>
        </w:rPr>
        <w:t>®</w:t>
      </w:r>
      <w:r w:rsidRPr="009D621F">
        <w:t xml:space="preserve"> system output files show the rotation of the sensors in the X, Y and Z directions on the three body planes (sagittal, frontal and transverse) over the duration of the task. Output files were exported in Excel file format. </w:t>
      </w:r>
      <w:r w:rsidR="00273E48" w:rsidRPr="009D621F">
        <w:t xml:space="preserve">Initially the following parameters were exported for each task: flexion, axial rotation and lateral flexion on both sides for the sternal and sacral sensors. Following completion of the data collection, the data were analyzed to identify the most appropriate and important kinematic parameters to be reported in each task. </w:t>
      </w:r>
      <w:r w:rsidRPr="009D621F">
        <w:t>The parameter of interest for each SWMFT task was determined according to clinical reasonin</w:t>
      </w:r>
      <w:r w:rsidR="00273E48" w:rsidRPr="009D621F">
        <w:t xml:space="preserve">g and discussion with the team. </w:t>
      </w:r>
      <w:r w:rsidR="00273E48" w:rsidRPr="009D621F">
        <w:fldChar w:fldCharType="begin"/>
      </w:r>
      <w:r w:rsidR="00273E48" w:rsidRPr="009D621F">
        <w:instrText xml:space="preserve"> REF _Ref57035711 \h  \* MERGEFORMAT </w:instrText>
      </w:r>
      <w:r w:rsidR="00273E48" w:rsidRPr="009D621F">
        <w:fldChar w:fldCharType="separate"/>
      </w:r>
      <w:r w:rsidR="0066111D" w:rsidRPr="009D621F">
        <w:t xml:space="preserve">Table </w:t>
      </w:r>
      <w:r w:rsidR="0066111D" w:rsidRPr="009D621F">
        <w:rPr>
          <w:noProof/>
        </w:rPr>
        <w:t>2</w:t>
      </w:r>
      <w:r w:rsidR="00273E48" w:rsidRPr="009D621F">
        <w:fldChar w:fldCharType="end"/>
      </w:r>
      <w:r w:rsidR="00273E48" w:rsidRPr="009D621F">
        <w:t xml:space="preserve"> shows the parameter of interest for each task with clinical reasoning</w:t>
      </w:r>
      <w:r w:rsidR="00A9209C" w:rsidRPr="009D621F">
        <w:t xml:space="preserve"> supported by key literature.</w:t>
      </w:r>
    </w:p>
    <w:p w14:paraId="0B808B8B" w14:textId="77777777" w:rsidR="000E6993" w:rsidRPr="009D621F" w:rsidRDefault="000E6993" w:rsidP="00C97D04">
      <w:pPr>
        <w:pStyle w:val="Style1"/>
      </w:pPr>
    </w:p>
    <w:p w14:paraId="5D7618A7" w14:textId="77777777" w:rsidR="00273E48" w:rsidRPr="009D621F" w:rsidRDefault="00273E48" w:rsidP="00C97D04">
      <w:pPr>
        <w:pStyle w:val="Style1"/>
      </w:pPr>
    </w:p>
    <w:p w14:paraId="169CB19C" w14:textId="77777777" w:rsidR="000E6993" w:rsidRPr="009D621F" w:rsidRDefault="000E6993" w:rsidP="00C97D04">
      <w:pPr>
        <w:pStyle w:val="Style1"/>
        <w:sectPr w:rsidR="000E6993" w:rsidRPr="009D621F" w:rsidSect="000E6993">
          <w:type w:val="continuous"/>
          <w:pgSz w:w="11906" w:h="16838"/>
          <w:pgMar w:top="1440" w:right="1080" w:bottom="1440" w:left="1080" w:header="708" w:footer="708" w:gutter="0"/>
          <w:cols w:space="708"/>
          <w:docGrid w:linePitch="360"/>
        </w:sectPr>
      </w:pPr>
      <w:bookmarkStart w:id="22" w:name="_Ref57035711"/>
      <w:bookmarkStart w:id="23" w:name="_Toc51324619"/>
      <w:bookmarkStart w:id="24" w:name="_Toc57036514"/>
      <w:bookmarkStart w:id="25" w:name="_Toc59612419"/>
    </w:p>
    <w:p w14:paraId="14567994" w14:textId="29A23CEA" w:rsidR="00273E48" w:rsidRPr="009D621F" w:rsidRDefault="00273E48" w:rsidP="00C97D04">
      <w:pPr>
        <w:pStyle w:val="Style1"/>
      </w:pPr>
      <w:r w:rsidRPr="009D621F">
        <w:lastRenderedPageBreak/>
        <w:t xml:space="preserve">Table </w:t>
      </w:r>
      <w:fldSimple w:instr=" SEQ Table \* ARABIC \s 1 ">
        <w:r w:rsidR="0066111D" w:rsidRPr="009D621F">
          <w:rPr>
            <w:noProof/>
          </w:rPr>
          <w:t>2</w:t>
        </w:r>
      </w:fldSimple>
      <w:bookmarkEnd w:id="22"/>
      <w:r w:rsidRPr="009D621F">
        <w:t>: The parameters of interest for each SWMFT</w:t>
      </w:r>
      <w:bookmarkEnd w:id="23"/>
      <w:r w:rsidRPr="009D621F">
        <w:t xml:space="preserve"> task</w:t>
      </w:r>
      <w:bookmarkEnd w:id="24"/>
      <w:bookmarkEnd w:id="25"/>
      <w:r w:rsidR="00BF22B9" w:rsidRPr="009D621F">
        <w:t xml:space="preserve"> (when the affected hand was tested)</w:t>
      </w:r>
    </w:p>
    <w:tbl>
      <w:tblPr>
        <w:tblStyle w:val="TableGrid"/>
        <w:tblW w:w="13717" w:type="dxa"/>
        <w:tblLayout w:type="fixed"/>
        <w:tblLook w:val="04A0" w:firstRow="1" w:lastRow="0" w:firstColumn="1" w:lastColumn="0" w:noHBand="0" w:noVBand="1"/>
      </w:tblPr>
      <w:tblGrid>
        <w:gridCol w:w="5211"/>
        <w:gridCol w:w="4253"/>
        <w:gridCol w:w="4253"/>
      </w:tblGrid>
      <w:tr w:rsidR="00273E48" w:rsidRPr="009D621F" w14:paraId="34822B04" w14:textId="77777777" w:rsidTr="000E6993">
        <w:trPr>
          <w:trHeight w:val="296"/>
        </w:trPr>
        <w:tc>
          <w:tcPr>
            <w:tcW w:w="5211" w:type="dxa"/>
            <w:shd w:val="clear" w:color="auto" w:fill="D9D9D9" w:themeFill="background1" w:themeFillShade="D9"/>
          </w:tcPr>
          <w:p w14:paraId="5482D651" w14:textId="77777777" w:rsidR="00273E48" w:rsidRPr="009D621F" w:rsidRDefault="00273E48" w:rsidP="00C97D04">
            <w:pPr>
              <w:pStyle w:val="Style1"/>
            </w:pPr>
            <w:r w:rsidRPr="009D621F">
              <w:t>SWMFT tasks - Parameter of interest</w:t>
            </w:r>
          </w:p>
        </w:tc>
        <w:tc>
          <w:tcPr>
            <w:tcW w:w="4253" w:type="dxa"/>
            <w:shd w:val="clear" w:color="auto" w:fill="D9D9D9" w:themeFill="background1" w:themeFillShade="D9"/>
          </w:tcPr>
          <w:p w14:paraId="3A64BA11" w14:textId="77777777" w:rsidR="00273E48" w:rsidRPr="009D621F" w:rsidRDefault="00273E48" w:rsidP="00C97D04">
            <w:pPr>
              <w:pStyle w:val="Style1"/>
            </w:pPr>
            <w:r w:rsidRPr="009D621F">
              <w:t>Clinical observation</w:t>
            </w:r>
          </w:p>
        </w:tc>
        <w:tc>
          <w:tcPr>
            <w:tcW w:w="4253" w:type="dxa"/>
            <w:shd w:val="clear" w:color="auto" w:fill="D9D9D9" w:themeFill="background1" w:themeFillShade="D9"/>
          </w:tcPr>
          <w:p w14:paraId="4542F372" w14:textId="77777777" w:rsidR="00273E48" w:rsidRPr="009D621F" w:rsidRDefault="00273E48" w:rsidP="00C97D04">
            <w:pPr>
              <w:pStyle w:val="Style1"/>
            </w:pPr>
            <w:r w:rsidRPr="009D621F">
              <w:t>Supporting literature</w:t>
            </w:r>
          </w:p>
        </w:tc>
      </w:tr>
      <w:tr w:rsidR="00273E48" w:rsidRPr="009D621F" w14:paraId="4552A9AD" w14:textId="77777777" w:rsidTr="000E6993">
        <w:trPr>
          <w:trHeight w:val="950"/>
        </w:trPr>
        <w:tc>
          <w:tcPr>
            <w:tcW w:w="5211" w:type="dxa"/>
          </w:tcPr>
          <w:p w14:paraId="00B900B0" w14:textId="77777777" w:rsidR="00273E48" w:rsidRPr="009D621F" w:rsidRDefault="00273E48" w:rsidP="00C97D04">
            <w:pPr>
              <w:pStyle w:val="Style1"/>
            </w:pPr>
            <w:r w:rsidRPr="009D621F">
              <w:t>1. Hand to table and 2. Hand to box</w:t>
            </w:r>
          </w:p>
          <w:p w14:paraId="545C174F" w14:textId="77777777" w:rsidR="00273E48" w:rsidRPr="009D621F" w:rsidRDefault="00273E48" w:rsidP="00C97D04">
            <w:pPr>
              <w:pStyle w:val="Style1"/>
            </w:pPr>
            <w:r w:rsidRPr="009D621F">
              <w:t xml:space="preserve">Trunk flexion </w:t>
            </w:r>
          </w:p>
          <w:p w14:paraId="6BF71474" w14:textId="77777777" w:rsidR="00273E48" w:rsidRPr="009D621F" w:rsidRDefault="00273E48" w:rsidP="00C97D04">
            <w:pPr>
              <w:pStyle w:val="Style1"/>
            </w:pPr>
            <w:r w:rsidRPr="009D621F">
              <w:t>Trunk lateral flexion toward unaffected/dominant side</w:t>
            </w:r>
          </w:p>
          <w:p w14:paraId="00D89AE2" w14:textId="77777777" w:rsidR="00273E48" w:rsidRPr="009D621F" w:rsidRDefault="00273E48" w:rsidP="00C97D04">
            <w:pPr>
              <w:pStyle w:val="Style1"/>
            </w:pPr>
            <w:r w:rsidRPr="009D621F">
              <w:t>Trunk axial rotation toward affected/non-dominant side</w:t>
            </w:r>
          </w:p>
        </w:tc>
        <w:tc>
          <w:tcPr>
            <w:tcW w:w="4253" w:type="dxa"/>
          </w:tcPr>
          <w:p w14:paraId="10BA8395" w14:textId="77777777" w:rsidR="00273E48" w:rsidRPr="009D621F" w:rsidRDefault="00273E48" w:rsidP="00C97D04">
            <w:pPr>
              <w:pStyle w:val="Style1"/>
            </w:pPr>
            <w:r w:rsidRPr="009D621F">
              <w:t>1 - The direction of the movement is forward.</w:t>
            </w:r>
          </w:p>
          <w:p w14:paraId="5E569670" w14:textId="77777777" w:rsidR="00273E48" w:rsidRPr="009D621F" w:rsidRDefault="00273E48" w:rsidP="00C97D04">
            <w:pPr>
              <w:pStyle w:val="Style1"/>
            </w:pPr>
            <w:r w:rsidRPr="009D621F">
              <w:t>2 - From video observation: lateral flexion movement toward unaffected side in combination with axial rotation of the affected side observed during reaching to the table and to the top of the table/box.</w:t>
            </w:r>
          </w:p>
        </w:tc>
        <w:tc>
          <w:tcPr>
            <w:tcW w:w="4253" w:type="dxa"/>
          </w:tcPr>
          <w:p w14:paraId="3AD62B94" w14:textId="5BEB60C3" w:rsidR="00273E48" w:rsidRPr="009D621F" w:rsidRDefault="00273E48" w:rsidP="00C97D04">
            <w:pPr>
              <w:pStyle w:val="Style1"/>
            </w:pPr>
            <w:r w:rsidRPr="009D621F">
              <w:t xml:space="preserve">Significant trunk forward flexion and axial rotation shown during reaching forward while more trunk lateral flexion exerted during forward reaching in stroke subjects compared to healthy subjects from the sitting position </w:t>
            </w:r>
            <w:r w:rsidRPr="009D621F">
              <w:fldChar w:fldCharType="begin"/>
            </w:r>
            <w:r w:rsidR="0082064D" w:rsidRPr="009D621F">
              <w:instrText xml:space="preserve"> ADDIN EN.CITE &lt;EndNote&gt;&lt;Cite&gt;&lt;Author&gt;Messier&lt;/Author&gt;&lt;Year&gt;2006&lt;/Year&gt;&lt;RecNum&gt;394&lt;/RecNum&gt;&lt;DisplayText&gt;(Messier et al., 2006)&lt;/DisplayText&gt;&lt;record&gt;&lt;rec-number&gt;394&lt;/rec-number&gt;&lt;foreign-keys&gt;&lt;key app="EN" db-id="a2zsvd05qrz0rkez096v5207vedezszzrxvp" timestamp="0"&gt;394&lt;/key&gt;&lt;/foreign-keys&gt;&lt;ref-type name="Journal Article"&gt;17&lt;/ref-type&gt;&lt;contributors&gt;&lt;authors&gt;&lt;author&gt;Messier, Sylvie&lt;/author&gt;&lt;author&gt;Bourbonnais, Daniel&lt;/author&gt;&lt;author&gt;Desrosiers, Johanne&lt;/author&gt;&lt;author&gt;Roy, Yves&lt;/author&gt;&lt;/authors&gt;&lt;/contributors&gt;&lt;titles&gt;&lt;title&gt;Kinematic Analysis of Upper Limbs and Trunk Movement During Bilateral Movement After Stroke&lt;/title&gt;&lt;secondary-title&gt;Archives of Physical Medicine &amp;amp; Rehabilitation&lt;/secondary-title&gt;&lt;short-title&gt;Kinematic Analysis of Upper Limbs and Trunk Movement During Bilateral Movement After Stroke&lt;/short-title&gt;&lt;/titles&gt;&lt;pages&gt;1463-1470&lt;/pages&gt;&lt;volume&gt;87&lt;/volume&gt;&lt;number&gt;11&lt;/number&gt;&lt;keywords&gt;&lt;keyword&gt;*KINEMATICS&lt;/keyword&gt;&lt;keyword&gt;*ARM&lt;/keyword&gt;&lt;keyword&gt;*TORSO&lt;/keyword&gt;&lt;keyword&gt;*MOVEMENT&lt;/keyword&gt;&lt;keyword&gt;*CEREBROVASCULAR disease&lt;/keyword&gt;&lt;keyword&gt;*REHABILITATION&lt;/keyword&gt;&lt;keyword&gt;COMPARATIVE studies&lt;/keyword&gt;&lt;/keywords&gt;&lt;dates&gt;&lt;year&gt;2006&lt;/year&gt;&lt;/dates&gt;&lt;isbn&gt;00039993&lt;/isbn&gt;&lt;accession-num&gt;SPHS-1039043&lt;/accession-num&gt;&lt;urls&gt;&lt;related-urls&gt;&lt;url&gt;http://articles.sirc.ca/search.cfm?id=S-1039043&lt;/url&gt;&lt;url&gt;http://search.ebscohost.com/login.aspx?direct=true&amp;amp;db=sph&amp;amp;AN=SPHS-1039043&amp;amp;site=ehost-live&lt;/url&gt;&lt;/related-urls&gt;&lt;/urls&gt;&lt;remote-database-name&gt;sph&lt;/remote-database-name&gt;&lt;remote-database-provider&gt;EBSCOhost&lt;/remote-database-provider&gt;&lt;/record&gt;&lt;/Cite&gt;&lt;/EndNote&gt;</w:instrText>
            </w:r>
            <w:r w:rsidRPr="009D621F">
              <w:fldChar w:fldCharType="separate"/>
            </w:r>
            <w:r w:rsidRPr="009D621F">
              <w:rPr>
                <w:noProof/>
              </w:rPr>
              <w:t>(Messier et al., 2006)</w:t>
            </w:r>
            <w:r w:rsidRPr="009D621F">
              <w:fldChar w:fldCharType="end"/>
            </w:r>
            <w:r w:rsidRPr="009D621F">
              <w:t>.</w:t>
            </w:r>
          </w:p>
        </w:tc>
      </w:tr>
      <w:tr w:rsidR="00273E48" w:rsidRPr="009D621F" w14:paraId="550F49A2" w14:textId="77777777" w:rsidTr="000E6993">
        <w:trPr>
          <w:trHeight w:val="914"/>
        </w:trPr>
        <w:tc>
          <w:tcPr>
            <w:tcW w:w="5211" w:type="dxa"/>
          </w:tcPr>
          <w:p w14:paraId="0F4434AE" w14:textId="77777777" w:rsidR="00273E48" w:rsidRPr="009D621F" w:rsidRDefault="00273E48" w:rsidP="00C97D04">
            <w:pPr>
              <w:pStyle w:val="Style1"/>
            </w:pPr>
            <w:r w:rsidRPr="009D621F">
              <w:t>3. Lift can and 4. Lift pencil</w:t>
            </w:r>
          </w:p>
          <w:p w14:paraId="46A5C117" w14:textId="77777777" w:rsidR="00273E48" w:rsidRPr="009D621F" w:rsidRDefault="00273E48" w:rsidP="00C97D04">
            <w:pPr>
              <w:pStyle w:val="Style1"/>
            </w:pPr>
            <w:r w:rsidRPr="009D621F">
              <w:t xml:space="preserve">Trunk flexion </w:t>
            </w:r>
          </w:p>
          <w:p w14:paraId="5FED6CF0" w14:textId="77777777" w:rsidR="00273E48" w:rsidRPr="009D621F" w:rsidRDefault="00273E48" w:rsidP="00C97D04">
            <w:pPr>
              <w:pStyle w:val="Style1"/>
            </w:pPr>
            <w:r w:rsidRPr="009D621F">
              <w:t>Trunk lateral flexion toward unaffected/dominant side</w:t>
            </w:r>
          </w:p>
          <w:p w14:paraId="32792E5F" w14:textId="77777777" w:rsidR="00273E48" w:rsidRPr="009D621F" w:rsidRDefault="00273E48" w:rsidP="00C97D04">
            <w:pPr>
              <w:pStyle w:val="Style1"/>
            </w:pPr>
            <w:r w:rsidRPr="009D621F">
              <w:t>Trunk axial rotation toward affected/non-dominant side</w:t>
            </w:r>
          </w:p>
        </w:tc>
        <w:tc>
          <w:tcPr>
            <w:tcW w:w="4253" w:type="dxa"/>
          </w:tcPr>
          <w:p w14:paraId="6DF4BDAA" w14:textId="77777777" w:rsidR="00273E48" w:rsidRPr="009D621F" w:rsidRDefault="00273E48" w:rsidP="00C97D04">
            <w:pPr>
              <w:pStyle w:val="Style1"/>
            </w:pPr>
            <w:r w:rsidRPr="009D621F">
              <w:t xml:space="preserve">1 - The direction of the movement is forward. So, participants move forward in order to reach the can/pencil. </w:t>
            </w:r>
          </w:p>
          <w:p w14:paraId="611D03B7" w14:textId="77777777" w:rsidR="00273E48" w:rsidRPr="009D621F" w:rsidRDefault="00273E48" w:rsidP="00C97D04">
            <w:pPr>
              <w:pStyle w:val="Style1"/>
            </w:pPr>
            <w:r w:rsidRPr="009D621F">
              <w:t>2 - From video observation: stroke patients will need to do contralateral trunk flexion to be able to move their hand from their lap to reach the can/pencil in the middle of the table</w:t>
            </w:r>
          </w:p>
          <w:p w14:paraId="31245F1E" w14:textId="3AFFE588" w:rsidR="00273E48" w:rsidRPr="009D621F" w:rsidRDefault="00273E48" w:rsidP="00C97D04">
            <w:pPr>
              <w:pStyle w:val="Style1"/>
            </w:pPr>
            <w:r w:rsidRPr="009D621F">
              <w:t>3 - From video observation: trunk rotated toward affected side to take the can from table to mouth or to lift the pencil</w:t>
            </w:r>
          </w:p>
        </w:tc>
        <w:tc>
          <w:tcPr>
            <w:tcW w:w="4253" w:type="dxa"/>
          </w:tcPr>
          <w:p w14:paraId="5B61E15B" w14:textId="52E766BF" w:rsidR="00273E48" w:rsidRPr="009D621F" w:rsidRDefault="00273E48" w:rsidP="00C97D04">
            <w:pPr>
              <w:pStyle w:val="Style1"/>
            </w:pPr>
            <w:r w:rsidRPr="009D621F">
              <w:t xml:space="preserve">“Stroke patients used considerably larger forward trunk displacements compared with controls” during reaching and drinking from a glass </w:t>
            </w:r>
            <w:r w:rsidRPr="009D621F">
              <w:fldChar w:fldCharType="begin"/>
            </w:r>
            <w:r w:rsidR="0082064D" w:rsidRPr="009D621F">
              <w:instrText xml:space="preserve"> ADDIN EN.CITE &lt;EndNote&gt;&lt;Cite&gt;&lt;Author&gt;Alt Murphy&lt;/Author&gt;&lt;Year&gt;2011&lt;/Year&gt;&lt;RecNum&gt;698&lt;/RecNum&gt;&lt;DisplayText&gt;(Alt Murphy et al., 2011)&lt;/DisplayText&gt;&lt;record&gt;&lt;rec-number&gt;698&lt;/rec-number&gt;&lt;foreign-keys&gt;&lt;key app="EN" db-id="a2zsvd05qrz0rkez096v5207vedezszzrxvp" timestamp="0"&gt;698&lt;/key&gt;&lt;/foreign-keys&gt;&lt;ref-type name="Journal Article"&gt;17&lt;/ref-type&gt;&lt;contributors&gt;&lt;authors&gt;&lt;author&gt;Alt Murphy, M.&lt;/author&gt;&lt;author&gt;Willen, C.&lt;/author&gt;&lt;author&gt;Sunnerhagen, K. S.&lt;/author&gt;&lt;/authors&gt;&lt;/contributors&gt;&lt;auth-address&gt;Department of Clinical Neuroscience and Rehabilitation, Institute of Neuroscience and Physiology, University of Gothenburg, Gothenburg, Sweden. margit.alt-murphy@vgregion.se&lt;/auth-address&gt;&lt;titles&gt;&lt;title&gt;Kinematic variables quantifying upper-extremity performance after stroke during reaching and drinking from a glass&lt;/title&gt;&lt;secondary-title&gt;Neurorehabil Neural Repair&lt;/secondary-title&gt;&lt;/titles&gt;&lt;pages&gt;71-80&lt;/pages&gt;&lt;volume&gt;25&lt;/volume&gt;&lt;number&gt;1&lt;/number&gt;&lt;edition&gt;2010/09/11&lt;/edition&gt;&lt;keywords&gt;&lt;keyword&gt;Adult&lt;/keyword&gt;&lt;keyword&gt;Aged&lt;/keyword&gt;&lt;keyword&gt;*Biomechanical Phenomena&lt;/keyword&gt;&lt;keyword&gt;Drinking Behavior/*physiology&lt;/keyword&gt;&lt;keyword&gt;Female&lt;/keyword&gt;&lt;keyword&gt;Humans&lt;/keyword&gt;&lt;keyword&gt;Male&lt;/keyword&gt;&lt;keyword&gt;Middle Aged&lt;/keyword&gt;&lt;keyword&gt;Movement/physiology&lt;/keyword&gt;&lt;keyword&gt;Principal Component Analysis&lt;/keyword&gt;&lt;keyword&gt;Psychomotor Performance/*physiology&lt;/keyword&gt;&lt;keyword&gt;Range of Motion, Articular&lt;/keyword&gt;&lt;keyword&gt;Stroke/*pathology/*physiopathology&lt;/keyword&gt;&lt;keyword&gt;Time Factors&lt;/keyword&gt;&lt;keyword&gt;Upper Extremity/pathology/*physiopathology&lt;/keyword&gt;&lt;/keywords&gt;&lt;dates&gt;&lt;year&gt;2011&lt;/year&gt;&lt;pub-dates&gt;&lt;date&gt;Jan&lt;/date&gt;&lt;/pub-dates&gt;&lt;/dates&gt;&lt;isbn&gt;1552-6844 (Electronic)&amp;#xD;1545-9683 (Linking)&lt;/isbn&gt;&lt;accession-num&gt;20829411&lt;/accession-num&gt;&lt;urls&gt;&lt;related-urls&gt;&lt;url&gt;https://www.ncbi.nlm.nih.gov/pubmed/20829411&lt;/url&gt;&lt;/related-urls&gt;&lt;/urls&gt;&lt;electronic-resource-num&gt;10.1177/1545968310370748&lt;/electronic-resource-num&gt;&lt;/record&gt;&lt;/Cite&gt;&lt;/EndNote&gt;</w:instrText>
            </w:r>
            <w:r w:rsidRPr="009D621F">
              <w:fldChar w:fldCharType="separate"/>
            </w:r>
            <w:r w:rsidRPr="009D621F">
              <w:rPr>
                <w:noProof/>
              </w:rPr>
              <w:t>(Alt Murphy et al., 2011)</w:t>
            </w:r>
            <w:r w:rsidRPr="009D621F">
              <w:fldChar w:fldCharType="end"/>
            </w:r>
            <w:r w:rsidRPr="009D621F">
              <w:t>.</w:t>
            </w:r>
          </w:p>
        </w:tc>
      </w:tr>
      <w:tr w:rsidR="00273E48" w:rsidRPr="009D621F" w14:paraId="7FC13C24" w14:textId="77777777" w:rsidTr="000E6993">
        <w:trPr>
          <w:trHeight w:val="243"/>
        </w:trPr>
        <w:tc>
          <w:tcPr>
            <w:tcW w:w="5211" w:type="dxa"/>
          </w:tcPr>
          <w:p w14:paraId="4688A311" w14:textId="77777777" w:rsidR="00273E48" w:rsidRPr="009D621F" w:rsidRDefault="00273E48" w:rsidP="00C97D04">
            <w:pPr>
              <w:pStyle w:val="Style1"/>
            </w:pPr>
            <w:r w:rsidRPr="009D621F">
              <w:lastRenderedPageBreak/>
              <w:t xml:space="preserve">5. Fold towel </w:t>
            </w:r>
          </w:p>
          <w:p w14:paraId="02E4AD81" w14:textId="77777777" w:rsidR="00273E48" w:rsidRPr="009D621F" w:rsidRDefault="00273E48" w:rsidP="00C97D04">
            <w:pPr>
              <w:pStyle w:val="Style1"/>
            </w:pPr>
            <w:r w:rsidRPr="009D621F">
              <w:t xml:space="preserve">Trunk flexion </w:t>
            </w:r>
          </w:p>
          <w:p w14:paraId="19E0D7AD" w14:textId="77777777" w:rsidR="00273E48" w:rsidRPr="009D621F" w:rsidRDefault="00273E48" w:rsidP="00C97D04">
            <w:pPr>
              <w:pStyle w:val="Style1"/>
            </w:pPr>
            <w:r w:rsidRPr="009D621F">
              <w:t>Trunk lateral flexion toward unaffected/dominant side</w:t>
            </w:r>
          </w:p>
          <w:p w14:paraId="61BEC8F6" w14:textId="77777777" w:rsidR="00273E48" w:rsidRPr="009D621F" w:rsidRDefault="00273E48" w:rsidP="00C97D04">
            <w:pPr>
              <w:pStyle w:val="Style1"/>
            </w:pPr>
            <w:r w:rsidRPr="009D621F">
              <w:t>Trunk lateral flexion toward affected/non-dominant side</w:t>
            </w:r>
          </w:p>
        </w:tc>
        <w:tc>
          <w:tcPr>
            <w:tcW w:w="4253" w:type="dxa"/>
          </w:tcPr>
          <w:p w14:paraId="6F30704A" w14:textId="77777777" w:rsidR="00273E48" w:rsidRPr="009D621F" w:rsidRDefault="00273E48" w:rsidP="00C97D04">
            <w:pPr>
              <w:pStyle w:val="Style1"/>
            </w:pPr>
            <w:r w:rsidRPr="009D621F">
              <w:t>1 - The direction of the movement starts with forward flexion and the movement required to move laterally to both sides</w:t>
            </w:r>
          </w:p>
          <w:p w14:paraId="3050A871" w14:textId="77777777" w:rsidR="00273E48" w:rsidRPr="009D621F" w:rsidRDefault="00273E48" w:rsidP="00C97D04">
            <w:pPr>
              <w:pStyle w:val="Style1"/>
            </w:pPr>
            <w:r w:rsidRPr="009D621F">
              <w:t xml:space="preserve">2 - The task started with bilateral movement of the arms (to fold the towel lengthwise), followed by unilateral movement of tested arm (to fold the towel to the side). </w:t>
            </w:r>
          </w:p>
        </w:tc>
        <w:tc>
          <w:tcPr>
            <w:tcW w:w="4253" w:type="dxa"/>
          </w:tcPr>
          <w:p w14:paraId="215ABDB6" w14:textId="674C7D01" w:rsidR="00273E48" w:rsidRPr="009D621F" w:rsidRDefault="00273E48" w:rsidP="00C97D04">
            <w:pPr>
              <w:pStyle w:val="Style1"/>
            </w:pPr>
            <w:r w:rsidRPr="009D621F">
              <w:t xml:space="preserve">Trunk muscle strength impaired bilaterally for both trunk flexors and extensors after stroke </w:t>
            </w:r>
            <w:r w:rsidRPr="009D621F">
              <w:fldChar w:fldCharType="begin"/>
            </w:r>
            <w:r w:rsidR="0082064D" w:rsidRPr="009D621F">
              <w:instrText xml:space="preserve"> ADDIN EN.CITE &lt;EndNote&gt;&lt;Cite&gt;&lt;Author&gt;Tanaka&lt;/Author&gt;&lt;Year&gt;1998&lt;/Year&gt;&lt;RecNum&gt;733&lt;/RecNum&gt;&lt;DisplayText&gt;(Tanaka et al., 1998)&lt;/DisplayText&gt;&lt;record&gt;&lt;rec-number&gt;733&lt;/rec-number&gt;&lt;foreign-keys&gt;&lt;key app="EN" db-id="a2zsvd05qrz0rkez096v5207vedezszzrxvp" timestamp="0"&gt;733&lt;/key&gt;&lt;/foreign-keys&gt;&lt;ref-type name="Journal Article"&gt;17&lt;/ref-type&gt;&lt;contributors&gt;&lt;authors&gt;&lt;author&gt;Tanaka, S.&lt;/author&gt;&lt;author&gt;Hachisuka, K.&lt;/author&gt;&lt;author&gt;Ogata, H.&lt;/author&gt;&lt;/authors&gt;&lt;/contributors&gt;&lt;auth-address&gt;Department of Rehabilitation Medicine, Yokohama Rosai Hospital, Kanagawa, Japan.&lt;/auth-address&gt;&lt;titles&gt;&lt;title&gt;Muscle strength of trunk flexion-extension in post-stroke hemiplegic patients&lt;/title&gt;&lt;secondary-title&gt;Am J Phys Med Rehabil&lt;/secondary-title&gt;&lt;/titles&gt;&lt;pages&gt;288-90&lt;/pages&gt;&lt;volume&gt;77&lt;/volume&gt;&lt;number&gt;4&lt;/number&gt;&lt;edition&gt;1998/08/26&lt;/edition&gt;&lt;keywords&gt;&lt;keyword&gt;Abdominal Muscles/*physiopathology&lt;/keyword&gt;&lt;keyword&gt;Aged&lt;/keyword&gt;&lt;keyword&gt;Case-Control Studies&lt;/keyword&gt;&lt;keyword&gt;Cerebrovascular Disorders/*complications&lt;/keyword&gt;&lt;keyword&gt;Hemiplegia/*complications&lt;/keyword&gt;&lt;keyword&gt;Humans&lt;/keyword&gt;&lt;keyword&gt;Isometric Contraction&lt;/keyword&gt;&lt;keyword&gt;Male&lt;/keyword&gt;&lt;keyword&gt;Middle Aged&lt;/keyword&gt;&lt;keyword&gt;Motor Skills&lt;/keyword&gt;&lt;keyword&gt;Muscle Weakness/diagnosis/*etiology/*physiopathology&lt;/keyword&gt;&lt;keyword&gt;*Range of Motion, Articular&lt;/keyword&gt;&lt;keyword&gt;Thorax/*physiopathology&lt;/keyword&gt;&lt;keyword&gt;Torque&lt;/keyword&gt;&lt;/keywords&gt;&lt;dates&gt;&lt;year&gt;1998&lt;/year&gt;&lt;pub-dates&gt;&lt;date&gt;Jul-Aug&lt;/date&gt;&lt;/pub-dates&gt;&lt;/dates&gt;&lt;isbn&gt;0894-9115 (Print)&amp;#xD;0894-9115 (Linking)&lt;/isbn&gt;&lt;accession-num&gt;9715916&lt;/accession-num&gt;&lt;urls&gt;&lt;related-urls&gt;&lt;url&gt;https://www.ncbi.nlm.nih.gov/pubmed/9715916&lt;/url&gt;&lt;/related-urls&gt;&lt;/urls&gt;&lt;/record&gt;&lt;/Cite&gt;&lt;/EndNote&gt;</w:instrText>
            </w:r>
            <w:r w:rsidRPr="009D621F">
              <w:fldChar w:fldCharType="separate"/>
            </w:r>
            <w:r w:rsidRPr="009D621F">
              <w:rPr>
                <w:noProof/>
              </w:rPr>
              <w:t>(Tanaka et al., 1998)</w:t>
            </w:r>
            <w:r w:rsidRPr="009D621F">
              <w:fldChar w:fldCharType="end"/>
            </w:r>
            <w:r w:rsidRPr="009D621F">
              <w:t>.</w:t>
            </w:r>
          </w:p>
          <w:p w14:paraId="312CAD9C" w14:textId="77777777" w:rsidR="00273E48" w:rsidRPr="009D621F" w:rsidRDefault="00273E48" w:rsidP="00C97D04">
            <w:pPr>
              <w:pStyle w:val="Style1"/>
            </w:pPr>
            <w:r w:rsidRPr="009D621F">
              <w:t xml:space="preserve"> </w:t>
            </w:r>
          </w:p>
          <w:p w14:paraId="1A0CFFE2" w14:textId="35F544FC" w:rsidR="00273E48" w:rsidRPr="009D621F" w:rsidRDefault="00273E48" w:rsidP="00C97D04">
            <w:pPr>
              <w:pStyle w:val="Style1"/>
            </w:pPr>
            <w:r w:rsidRPr="009D621F">
              <w:t xml:space="preserve">During bilateral movement a greater trunk flexion </w:t>
            </w:r>
            <w:r w:rsidR="003A5390" w:rsidRPr="009D621F">
              <w:t xml:space="preserve">was </w:t>
            </w:r>
            <w:r w:rsidRPr="009D621F">
              <w:t xml:space="preserve">used to do the task, while more trunk lateral flexion </w:t>
            </w:r>
            <w:r w:rsidR="003A5390" w:rsidRPr="009D621F">
              <w:t xml:space="preserve">was </w:t>
            </w:r>
            <w:r w:rsidRPr="009D621F">
              <w:t xml:space="preserve">exerted during unilateral movement </w:t>
            </w:r>
            <w:r w:rsidRPr="009D621F">
              <w:fldChar w:fldCharType="begin"/>
            </w:r>
            <w:r w:rsidR="0082064D" w:rsidRPr="009D621F">
              <w:instrText xml:space="preserve"> ADDIN EN.CITE &lt;EndNote&gt;&lt;Cite&gt;&lt;Author&gt;Messier&lt;/Author&gt;&lt;Year&gt;2006&lt;/Year&gt;&lt;RecNum&gt;394&lt;/RecNum&gt;&lt;DisplayText&gt;(Messier et al., 2006)&lt;/DisplayText&gt;&lt;record&gt;&lt;rec-number&gt;394&lt;/rec-number&gt;&lt;foreign-keys&gt;&lt;key app="EN" db-id="a2zsvd05qrz0rkez096v5207vedezszzrxvp" timestamp="0"&gt;394&lt;/key&gt;&lt;/foreign-keys&gt;&lt;ref-type name="Journal Article"&gt;17&lt;/ref-type&gt;&lt;contributors&gt;&lt;authors&gt;&lt;author&gt;Messier, Sylvie&lt;/author&gt;&lt;author&gt;Bourbonnais, Daniel&lt;/author&gt;&lt;author&gt;Desrosiers, Johanne&lt;/author&gt;&lt;author&gt;Roy, Yves&lt;/author&gt;&lt;/authors&gt;&lt;/contributors&gt;&lt;titles&gt;&lt;title&gt;Kinematic Analysis of Upper Limbs and Trunk Movement During Bilateral Movement After Stroke&lt;/title&gt;&lt;secondary-title&gt;Archives of Physical Medicine &amp;amp; Rehabilitation&lt;/secondary-title&gt;&lt;short-title&gt;Kinematic Analysis of Upper Limbs and Trunk Movement During Bilateral Movement After Stroke&lt;/short-title&gt;&lt;/titles&gt;&lt;pages&gt;1463-1470&lt;/pages&gt;&lt;volume&gt;87&lt;/volume&gt;&lt;number&gt;11&lt;/number&gt;&lt;keywords&gt;&lt;keyword&gt;*KINEMATICS&lt;/keyword&gt;&lt;keyword&gt;*ARM&lt;/keyword&gt;&lt;keyword&gt;*TORSO&lt;/keyword&gt;&lt;keyword&gt;*MOVEMENT&lt;/keyword&gt;&lt;keyword&gt;*CEREBROVASCULAR disease&lt;/keyword&gt;&lt;keyword&gt;*REHABILITATION&lt;/keyword&gt;&lt;keyword&gt;COMPARATIVE studies&lt;/keyword&gt;&lt;/keywords&gt;&lt;dates&gt;&lt;year&gt;2006&lt;/year&gt;&lt;/dates&gt;&lt;isbn&gt;00039993&lt;/isbn&gt;&lt;accession-num&gt;SPHS-1039043&lt;/accession-num&gt;&lt;urls&gt;&lt;related-urls&gt;&lt;url&gt;http://articles.sirc.ca/search.cfm?id=S-1039043&lt;/url&gt;&lt;url&gt;http://search.ebscohost.com/login.aspx?direct=true&amp;amp;db=sph&amp;amp;AN=SPHS-1039043&amp;amp;site=ehost-live&lt;/url&gt;&lt;/related-urls&gt;&lt;/urls&gt;&lt;remote-database-name&gt;sph&lt;/remote-database-name&gt;&lt;remote-database-provider&gt;EBSCOhost&lt;/remote-database-provider&gt;&lt;/record&gt;&lt;/Cite&gt;&lt;/EndNote&gt;</w:instrText>
            </w:r>
            <w:r w:rsidRPr="009D621F">
              <w:fldChar w:fldCharType="separate"/>
            </w:r>
            <w:r w:rsidRPr="009D621F">
              <w:rPr>
                <w:noProof/>
              </w:rPr>
              <w:t>(Messier et al., 2006)</w:t>
            </w:r>
            <w:r w:rsidRPr="009D621F">
              <w:fldChar w:fldCharType="end"/>
            </w:r>
            <w:r w:rsidRPr="009D621F">
              <w:t>.</w:t>
            </w:r>
          </w:p>
        </w:tc>
      </w:tr>
      <w:tr w:rsidR="00273E48" w:rsidRPr="009D621F" w14:paraId="6A1307C5" w14:textId="77777777" w:rsidTr="000E6993">
        <w:trPr>
          <w:trHeight w:val="902"/>
        </w:trPr>
        <w:tc>
          <w:tcPr>
            <w:tcW w:w="5211" w:type="dxa"/>
          </w:tcPr>
          <w:p w14:paraId="332D3660" w14:textId="77777777" w:rsidR="00273E48" w:rsidRPr="009D621F" w:rsidRDefault="00273E48" w:rsidP="00C97D04">
            <w:pPr>
              <w:pStyle w:val="Style1"/>
            </w:pPr>
            <w:r w:rsidRPr="009D621F">
              <w:t>6. Turnkey in lock</w:t>
            </w:r>
          </w:p>
          <w:p w14:paraId="688BE01B" w14:textId="77777777" w:rsidR="00273E48" w:rsidRPr="009D621F" w:rsidRDefault="00273E48" w:rsidP="00C97D04">
            <w:pPr>
              <w:pStyle w:val="Style1"/>
            </w:pPr>
            <w:r w:rsidRPr="009D621F">
              <w:t xml:space="preserve">Trunk flexion </w:t>
            </w:r>
          </w:p>
        </w:tc>
        <w:tc>
          <w:tcPr>
            <w:tcW w:w="4253" w:type="dxa"/>
          </w:tcPr>
          <w:p w14:paraId="592166D7" w14:textId="5A5424B6" w:rsidR="00273E48" w:rsidRPr="009D621F" w:rsidRDefault="00273E48" w:rsidP="00C97D04">
            <w:pPr>
              <w:pStyle w:val="Style1"/>
            </w:pPr>
            <w:r w:rsidRPr="009D621F">
              <w:t xml:space="preserve">1 - From video observation: the key is in the middle of the table and very near to the participant (at the 8 cm. line). So, the stroke participants move forward to </w:t>
            </w:r>
            <w:r w:rsidR="00CA5354" w:rsidRPr="009D621F">
              <w:t xml:space="preserve">gain </w:t>
            </w:r>
            <w:r w:rsidRPr="009D621F">
              <w:t>as much control as possible of the key. In addition, initial analysis of the data showed very small ROM for lateral flexion and axial rotation movements.</w:t>
            </w:r>
          </w:p>
        </w:tc>
        <w:tc>
          <w:tcPr>
            <w:tcW w:w="4253" w:type="dxa"/>
          </w:tcPr>
          <w:p w14:paraId="717329AF" w14:textId="77777777" w:rsidR="00273E48" w:rsidRPr="009D621F" w:rsidRDefault="00273E48" w:rsidP="00C97D04">
            <w:pPr>
              <w:pStyle w:val="Style1"/>
            </w:pPr>
          </w:p>
        </w:tc>
      </w:tr>
      <w:tr w:rsidR="00273E48" w:rsidRPr="009D621F" w14:paraId="17D62EBE" w14:textId="77777777" w:rsidTr="000E6993">
        <w:trPr>
          <w:trHeight w:val="378"/>
        </w:trPr>
        <w:tc>
          <w:tcPr>
            <w:tcW w:w="5211" w:type="dxa"/>
          </w:tcPr>
          <w:p w14:paraId="771E11AA" w14:textId="77777777" w:rsidR="00273E48" w:rsidRPr="009D621F" w:rsidRDefault="00273E48" w:rsidP="00C97D04">
            <w:pPr>
              <w:pStyle w:val="Style1"/>
            </w:pPr>
            <w:r w:rsidRPr="009D621F">
              <w:t>7. Reach and retrieve</w:t>
            </w:r>
          </w:p>
          <w:p w14:paraId="5798A5AF" w14:textId="77777777" w:rsidR="00273E48" w:rsidRPr="009D621F" w:rsidRDefault="00273E48" w:rsidP="00C97D04">
            <w:pPr>
              <w:pStyle w:val="Style1"/>
            </w:pPr>
            <w:r w:rsidRPr="009D621F">
              <w:t xml:space="preserve">Trunk extension </w:t>
            </w:r>
          </w:p>
        </w:tc>
        <w:tc>
          <w:tcPr>
            <w:tcW w:w="4253" w:type="dxa"/>
          </w:tcPr>
          <w:p w14:paraId="16191F64" w14:textId="06156428" w:rsidR="00273E48" w:rsidRPr="009D621F" w:rsidRDefault="00273E48" w:rsidP="00C97D04">
            <w:pPr>
              <w:pStyle w:val="Style1"/>
            </w:pPr>
            <w:r w:rsidRPr="009D621F">
              <w:t xml:space="preserve">1 - The starting position of the task is shoulder flexion with arm extended on the table (hand at the 40 cm line). From video observation: no visible lateral flexion or trunk rotation happens during task </w:t>
            </w:r>
            <w:r w:rsidR="003A5390" w:rsidRPr="009D621F">
              <w:t>performance;</w:t>
            </w:r>
            <w:r w:rsidRPr="009D621F">
              <w:t xml:space="preserve"> visible </w:t>
            </w:r>
            <w:r w:rsidRPr="009D621F">
              <w:lastRenderedPageBreak/>
              <w:t xml:space="preserve">trunk extension </w:t>
            </w:r>
            <w:r w:rsidR="003A5390" w:rsidRPr="009D621F">
              <w:t xml:space="preserve">is </w:t>
            </w:r>
            <w:r w:rsidRPr="009D621F">
              <w:t xml:space="preserve">exerted to pull the weight until the thumb crosses the 8 cm line. In addition, initial analysis of the data showed </w:t>
            </w:r>
            <w:r w:rsidR="003A5390" w:rsidRPr="009D621F">
              <w:t xml:space="preserve">a </w:t>
            </w:r>
            <w:r w:rsidRPr="009D621F">
              <w:t xml:space="preserve">very small ROM for trunk lateral flexion and axial rotation. </w:t>
            </w:r>
          </w:p>
        </w:tc>
        <w:tc>
          <w:tcPr>
            <w:tcW w:w="4253" w:type="dxa"/>
          </w:tcPr>
          <w:p w14:paraId="5CD5F99F" w14:textId="77777777" w:rsidR="00273E48" w:rsidRPr="009D621F" w:rsidRDefault="00273E48" w:rsidP="00C97D04">
            <w:pPr>
              <w:pStyle w:val="Style1"/>
            </w:pPr>
          </w:p>
        </w:tc>
      </w:tr>
      <w:tr w:rsidR="00273E48" w:rsidRPr="009D621F" w14:paraId="48606FDC" w14:textId="77777777" w:rsidTr="000E6993">
        <w:trPr>
          <w:trHeight w:val="439"/>
        </w:trPr>
        <w:tc>
          <w:tcPr>
            <w:tcW w:w="5211" w:type="dxa"/>
          </w:tcPr>
          <w:p w14:paraId="0ECBEAAB" w14:textId="77777777" w:rsidR="00273E48" w:rsidRPr="009D621F" w:rsidRDefault="00273E48" w:rsidP="00C97D04">
            <w:pPr>
              <w:pStyle w:val="Style1"/>
            </w:pPr>
            <w:r w:rsidRPr="009D621F">
              <w:t>8. Extend elbow (1 lb weight)</w:t>
            </w:r>
          </w:p>
          <w:p w14:paraId="3FF66C13" w14:textId="77777777" w:rsidR="00273E48" w:rsidRPr="009D621F" w:rsidRDefault="00273E48" w:rsidP="00C97D04">
            <w:pPr>
              <w:pStyle w:val="Style1"/>
            </w:pPr>
            <w:r w:rsidRPr="009D621F">
              <w:t xml:space="preserve">Trunk flexion </w:t>
            </w:r>
          </w:p>
          <w:p w14:paraId="6B9CF974" w14:textId="77777777" w:rsidR="00273E48" w:rsidRPr="009D621F" w:rsidRDefault="00273E48" w:rsidP="00C97D04">
            <w:pPr>
              <w:pStyle w:val="Style1"/>
            </w:pPr>
            <w:r w:rsidRPr="009D621F">
              <w:t>Trunk lateral flexion toward affected/non-dominant side</w:t>
            </w:r>
          </w:p>
        </w:tc>
        <w:tc>
          <w:tcPr>
            <w:tcW w:w="4253" w:type="dxa"/>
          </w:tcPr>
          <w:p w14:paraId="001ACE35" w14:textId="77777777" w:rsidR="00273E48" w:rsidRPr="009D621F" w:rsidRDefault="00273E48" w:rsidP="00C97D04">
            <w:pPr>
              <w:pStyle w:val="Style1"/>
            </w:pPr>
            <w:r w:rsidRPr="009D621F">
              <w:t xml:space="preserve">1 - The movement required is to push the weight away from the body using the affected side from a side sitting position. So, the direction of movement is laterally toward the side being tested. </w:t>
            </w:r>
          </w:p>
          <w:p w14:paraId="1F656C7F" w14:textId="77777777" w:rsidR="00273E48" w:rsidRPr="009D621F" w:rsidRDefault="00273E48" w:rsidP="00C97D04">
            <w:pPr>
              <w:pStyle w:val="Style1"/>
            </w:pPr>
            <w:r w:rsidRPr="009D621F">
              <w:t xml:space="preserve">2 - From video observation: some participants did the task with major trunk lateral flexion toward affected side. </w:t>
            </w:r>
          </w:p>
        </w:tc>
        <w:tc>
          <w:tcPr>
            <w:tcW w:w="4253" w:type="dxa"/>
          </w:tcPr>
          <w:p w14:paraId="1100022F" w14:textId="3E5B10ED" w:rsidR="00273E48" w:rsidRPr="009D621F" w:rsidRDefault="00273E48" w:rsidP="00C97D04">
            <w:pPr>
              <w:pStyle w:val="Style1"/>
            </w:pPr>
            <w:r w:rsidRPr="009D621F">
              <w:t xml:space="preserve">Stroke survivors demonstrate significant trunk flexion during reaching to 45 degrees on both paretic and non-paretic sides compared to age-matched healthy controls </w:t>
            </w:r>
            <w:r w:rsidRPr="009D621F">
              <w:fldChar w:fldCharType="begin"/>
            </w:r>
            <w:r w:rsidR="0082064D" w:rsidRPr="009D621F">
              <w:instrText xml:space="preserve"> ADDIN EN.CITE &lt;EndNote&gt;&lt;Cite&gt;&lt;Author&gt;Messier&lt;/Author&gt;&lt;Year&gt;2006&lt;/Year&gt;&lt;RecNum&gt;394&lt;/RecNum&gt;&lt;DisplayText&gt;(Messier et al., 2006)&lt;/DisplayText&gt;&lt;record&gt;&lt;rec-number&gt;394&lt;/rec-number&gt;&lt;foreign-keys&gt;&lt;key app="EN" db-id="a2zsvd05qrz0rkez096v5207vedezszzrxvp" timestamp="0"&gt;394&lt;/key&gt;&lt;/foreign-keys&gt;&lt;ref-type name="Journal Article"&gt;17&lt;/ref-type&gt;&lt;contributors&gt;&lt;authors&gt;&lt;author&gt;Messier, Sylvie&lt;/author&gt;&lt;author&gt;Bourbonnais, Daniel&lt;/author&gt;&lt;author&gt;Desrosiers, Johanne&lt;/author&gt;&lt;author&gt;Roy, Yves&lt;/author&gt;&lt;/authors&gt;&lt;/contributors&gt;&lt;titles&gt;&lt;title&gt;Kinematic Analysis of Upper Limbs and Trunk Movement During Bilateral Movement After Stroke&lt;/title&gt;&lt;secondary-title&gt;Archives of Physical Medicine &amp;amp; Rehabilitation&lt;/secondary-title&gt;&lt;short-title&gt;Kinematic Analysis of Upper Limbs and Trunk Movement During Bilateral Movement After Stroke&lt;/short-title&gt;&lt;/titles&gt;&lt;pages&gt;1463-1470&lt;/pages&gt;&lt;volume&gt;87&lt;/volume&gt;&lt;number&gt;11&lt;/number&gt;&lt;keywords&gt;&lt;keyword&gt;*KINEMATICS&lt;/keyword&gt;&lt;keyword&gt;*ARM&lt;/keyword&gt;&lt;keyword&gt;*TORSO&lt;/keyword&gt;&lt;keyword&gt;*MOVEMENT&lt;/keyword&gt;&lt;keyword&gt;*CEREBROVASCULAR disease&lt;/keyword&gt;&lt;keyword&gt;*REHABILITATION&lt;/keyword&gt;&lt;keyword&gt;COMPARATIVE studies&lt;/keyword&gt;&lt;/keywords&gt;&lt;dates&gt;&lt;year&gt;2006&lt;/year&gt;&lt;/dates&gt;&lt;isbn&gt;00039993&lt;/isbn&gt;&lt;accession-num&gt;SPHS-1039043&lt;/accession-num&gt;&lt;urls&gt;&lt;related-urls&gt;&lt;url&gt;http://articles.sirc.ca/search.cfm?id=S-1039043&lt;/url&gt;&lt;url&gt;http://search.ebscohost.com/login.aspx?direct=true&amp;amp;db=sph&amp;amp;AN=SPHS-1039043&amp;amp;site=ehost-live&lt;/url&gt;&lt;/related-urls&gt;&lt;/urls&gt;&lt;remote-database-name&gt;sph&lt;/remote-database-name&gt;&lt;remote-database-provider&gt;EBSCOhost&lt;/remote-database-provider&gt;&lt;/record&gt;&lt;/Cite&gt;&lt;/EndNote&gt;</w:instrText>
            </w:r>
            <w:r w:rsidRPr="009D621F">
              <w:fldChar w:fldCharType="separate"/>
            </w:r>
            <w:r w:rsidRPr="009D621F">
              <w:rPr>
                <w:noProof/>
              </w:rPr>
              <w:t>(Messier et al., 2006)</w:t>
            </w:r>
            <w:r w:rsidRPr="009D621F">
              <w:fldChar w:fldCharType="end"/>
            </w:r>
            <w:r w:rsidRPr="009D621F">
              <w:t>.</w:t>
            </w:r>
          </w:p>
        </w:tc>
      </w:tr>
    </w:tbl>
    <w:p w14:paraId="36B019E6" w14:textId="77777777" w:rsidR="00273E48" w:rsidRPr="009D621F" w:rsidRDefault="00273E48" w:rsidP="00C97D04">
      <w:pPr>
        <w:pStyle w:val="Style1"/>
        <w:sectPr w:rsidR="00273E48" w:rsidRPr="009D621F" w:rsidSect="000E6993">
          <w:type w:val="continuous"/>
          <w:pgSz w:w="16838" w:h="11906" w:orient="landscape"/>
          <w:pgMar w:top="1440" w:right="1080" w:bottom="1440" w:left="1080" w:header="708" w:footer="708" w:gutter="0"/>
          <w:cols w:space="708"/>
          <w:docGrid w:linePitch="360"/>
        </w:sectPr>
      </w:pPr>
    </w:p>
    <w:p w14:paraId="1CDE5144" w14:textId="511482E6" w:rsidR="00DE673B" w:rsidRPr="009D621F" w:rsidRDefault="00DE673B" w:rsidP="000E6993">
      <w:pPr>
        <w:pStyle w:val="Heading2"/>
        <w:numPr>
          <w:ilvl w:val="0"/>
          <w:numId w:val="0"/>
        </w:numPr>
        <w:spacing w:before="0" w:after="0"/>
        <w:ind w:left="851" w:hanging="851"/>
        <w:rPr>
          <w:rFonts w:asciiTheme="minorHAnsi" w:hAnsiTheme="minorHAnsi" w:cstheme="minorHAnsi"/>
          <w:sz w:val="24"/>
          <w:szCs w:val="22"/>
        </w:rPr>
      </w:pPr>
      <w:bookmarkStart w:id="26" w:name="_Toc57036394"/>
      <w:bookmarkStart w:id="27" w:name="_Toc59538577"/>
      <w:r w:rsidRPr="009D621F">
        <w:rPr>
          <w:rFonts w:asciiTheme="minorHAnsi" w:hAnsiTheme="minorHAnsi" w:cstheme="minorHAnsi"/>
          <w:sz w:val="24"/>
          <w:szCs w:val="22"/>
        </w:rPr>
        <w:lastRenderedPageBreak/>
        <w:t>Statistical Analysis</w:t>
      </w:r>
      <w:bookmarkEnd w:id="26"/>
      <w:bookmarkEnd w:id="27"/>
    </w:p>
    <w:p w14:paraId="17E066D6" w14:textId="02C54903" w:rsidR="00B20575" w:rsidRPr="009D621F" w:rsidRDefault="00DE673B" w:rsidP="00C97D04">
      <w:pPr>
        <w:pStyle w:val="Style1"/>
      </w:pPr>
      <w:r w:rsidRPr="009D621F">
        <w:rPr>
          <w:rFonts w:eastAsia="Calibri"/>
        </w:rPr>
        <w:t>All the recorded data w</w:t>
      </w:r>
      <w:r w:rsidR="005F6DBE" w:rsidRPr="009D621F">
        <w:rPr>
          <w:rFonts w:eastAsia="Calibri"/>
        </w:rPr>
        <w:t>ere</w:t>
      </w:r>
      <w:r w:rsidRPr="009D621F">
        <w:rPr>
          <w:rFonts w:eastAsia="Calibri"/>
        </w:rPr>
        <w:t xml:space="preserve"> processed using </w:t>
      </w:r>
      <w:r w:rsidR="00227DA8" w:rsidRPr="009D621F">
        <w:rPr>
          <w:rFonts w:eastAsia="Calibri"/>
        </w:rPr>
        <w:t>(</w:t>
      </w:r>
      <w:r w:rsidRPr="009D621F">
        <w:t>MATLAB R2019</w:t>
      </w:r>
      <w:r w:rsidR="00227DA8" w:rsidRPr="009D621F">
        <w:t>)</w:t>
      </w:r>
      <w:r w:rsidRPr="009D621F">
        <w:rPr>
          <w:rFonts w:eastAsia="Calibri"/>
        </w:rPr>
        <w:t xml:space="preserve">. </w:t>
      </w:r>
      <w:r w:rsidRPr="009D621F">
        <w:t xml:space="preserve">The MATLAB scripts for the data processing from raw data to ROM </w:t>
      </w:r>
      <w:r w:rsidR="005F6DBE" w:rsidRPr="009D621F">
        <w:t xml:space="preserve">are </w:t>
      </w:r>
      <w:r w:rsidRPr="009D621F">
        <w:t>detailed in (</w:t>
      </w:r>
      <w:r w:rsidRPr="009D621F">
        <w:fldChar w:fldCharType="begin"/>
      </w:r>
      <w:r w:rsidRPr="009D621F">
        <w:instrText xml:space="preserve"> REF _Ref48750607 \r \h  \* MERGEFORMAT </w:instrText>
      </w:r>
      <w:r w:rsidRPr="009D621F">
        <w:fldChar w:fldCharType="separate"/>
      </w:r>
      <w:r w:rsidRPr="009D621F">
        <w:rPr>
          <w:cs/>
          <w:lang w:val="en-US"/>
        </w:rPr>
        <w:t>‎</w:t>
      </w:r>
      <w:r w:rsidR="00E23C45" w:rsidRPr="009D621F">
        <w:rPr>
          <w:lang w:val="en-US"/>
        </w:rPr>
        <w:t>supplementary</w:t>
      </w:r>
      <w:r w:rsidRPr="009D621F">
        <w:fldChar w:fldCharType="end"/>
      </w:r>
      <w:r w:rsidR="00E23C45" w:rsidRPr="009D621F">
        <w:t xml:space="preserve"> material</w:t>
      </w:r>
      <w:r w:rsidRPr="009D621F">
        <w:t xml:space="preserve">). </w:t>
      </w:r>
      <w:r w:rsidRPr="009D621F">
        <w:rPr>
          <w:rFonts w:eastAsia="Calibri"/>
        </w:rPr>
        <w:t xml:space="preserve">Data </w:t>
      </w:r>
      <w:r w:rsidR="005F6DBE" w:rsidRPr="009D621F">
        <w:rPr>
          <w:rFonts w:eastAsia="Calibri"/>
        </w:rPr>
        <w:t xml:space="preserve">were </w:t>
      </w:r>
      <w:r w:rsidRPr="009D621F">
        <w:rPr>
          <w:rFonts w:eastAsia="Calibri"/>
        </w:rPr>
        <w:t xml:space="preserve">exported into Excel files and analysed using IBM SPSS 24 </w:t>
      </w:r>
      <w:r w:rsidRPr="009D621F">
        <w:rPr>
          <w:rFonts w:eastAsia="MinionPro-Regular"/>
        </w:rPr>
        <w:t>(SPSS Inc, Chicago, IL)</w:t>
      </w:r>
      <w:r w:rsidRPr="009D621F">
        <w:rPr>
          <w:rFonts w:eastAsia="Calibri"/>
        </w:rPr>
        <w:t xml:space="preserve">. </w:t>
      </w:r>
      <w:r w:rsidRPr="009D621F">
        <w:t xml:space="preserve">Descriptive statistics were used to describe the mean and SD of the data. The normality of the data </w:t>
      </w:r>
      <w:r w:rsidR="00593708" w:rsidRPr="009D621F">
        <w:t>tested using the Shapiro–Wilks test.</w:t>
      </w:r>
      <w:r w:rsidRPr="009D621F">
        <w:t xml:space="preserve"> </w:t>
      </w:r>
    </w:p>
    <w:p w14:paraId="16D5DE03" w14:textId="77777777" w:rsidR="00B20575" w:rsidRPr="009D621F" w:rsidRDefault="00B20575" w:rsidP="00C97D04">
      <w:pPr>
        <w:pStyle w:val="Style1"/>
      </w:pPr>
    </w:p>
    <w:p w14:paraId="25B2CA65" w14:textId="634BF64A" w:rsidR="00B20575" w:rsidRPr="009D621F" w:rsidRDefault="00B20575" w:rsidP="00C97D04">
      <w:pPr>
        <w:pStyle w:val="Style1"/>
      </w:pPr>
      <w:r w:rsidRPr="009D621F">
        <w:t>The</w:t>
      </w:r>
      <w:r w:rsidR="00DE673B" w:rsidRPr="009D621F">
        <w:t xml:space="preserve"> validity </w:t>
      </w:r>
      <w:r w:rsidRPr="009D621F">
        <w:t xml:space="preserve">of </w:t>
      </w:r>
      <w:r w:rsidR="005F6DBE" w:rsidRPr="009D621F">
        <w:t xml:space="preserve">the </w:t>
      </w:r>
      <w:r w:rsidRPr="009D621F">
        <w:t xml:space="preserve">Valedo system in measuring trunk ROM during </w:t>
      </w:r>
      <w:r w:rsidR="005F6DBE" w:rsidRPr="009D621F">
        <w:t xml:space="preserve">the </w:t>
      </w:r>
      <w:r w:rsidRPr="009D621F">
        <w:t xml:space="preserve">SWMFT </w:t>
      </w:r>
      <w:r w:rsidR="00DE673B" w:rsidRPr="009D621F">
        <w:t>was defined as the ability to distinguish between unimpaired (healthy) and impaired (stroke) groups, determined using two independent samples T-tests, and the ability to distinguish between the affected hand and the unaffected hand in the stroke group using a paired sample T-test.</w:t>
      </w:r>
    </w:p>
    <w:p w14:paraId="570B4C19" w14:textId="77777777" w:rsidR="0066111D" w:rsidRPr="009D621F" w:rsidRDefault="0066111D" w:rsidP="00C97D04">
      <w:pPr>
        <w:pStyle w:val="Style1"/>
      </w:pPr>
    </w:p>
    <w:p w14:paraId="78AC7EB1" w14:textId="13DFB7C2" w:rsidR="003C47F8" w:rsidRPr="009D621F" w:rsidRDefault="0066111D" w:rsidP="00C97D04">
      <w:pPr>
        <w:pStyle w:val="Style1"/>
      </w:pPr>
      <w:r w:rsidRPr="009D621F">
        <w:t xml:space="preserve">The reliability of the Valedo® system in measuring trunk ROM during </w:t>
      </w:r>
      <w:r w:rsidR="005F6DBE" w:rsidRPr="009D621F">
        <w:t xml:space="preserve">the </w:t>
      </w:r>
      <w:r w:rsidRPr="009D621F">
        <w:t>SWMFT performance was determined using the</w:t>
      </w:r>
      <w:r w:rsidRPr="009D621F">
        <w:rPr>
          <w:rStyle w:val="apple-converted-space"/>
        </w:rPr>
        <w:t xml:space="preserve"> ICC. Reliability was </w:t>
      </w:r>
      <w:r w:rsidRPr="009D621F">
        <w:rPr>
          <w:rStyle w:val="CollegamentoInternet"/>
          <w:color w:val="auto"/>
          <w:u w:val="none"/>
        </w:rPr>
        <w:t xml:space="preserve">excellent when ICC </w:t>
      </w:r>
      <w:r w:rsidRPr="009D621F">
        <w:t xml:space="preserve">&gt;0.75, good to fair when ICC=0.4–0.74 and poor when ICC &lt;0.4 </w:t>
      </w:r>
      <w:r w:rsidRPr="009D621F">
        <w:fldChar w:fldCharType="begin"/>
      </w:r>
      <w:r w:rsidR="0082064D" w:rsidRPr="009D621F">
        <w:instrText xml:space="preserve"> ADDIN EN.CITE &lt;EndNote&gt;&lt;Cite&gt;&lt;Author&gt;Fleiss&lt;/Author&gt;&lt;Year&gt;2011&lt;/Year&gt;&lt;RecNum&gt;783&lt;/RecNum&gt;&lt;DisplayText&gt;(Fleiss, 2011)&lt;/DisplayText&gt;&lt;record&gt;&lt;rec-number&gt;783&lt;/rec-number&gt;&lt;foreign-keys&gt;&lt;key app="EN" db-id="a2zsvd05qrz0rkez096v5207vedezszzrxvp" timestamp="0"&gt;783&lt;/key&gt;&lt;/foreign-keys&gt;&lt;ref-type name="Book"&gt;6&lt;/ref-type&gt;&lt;contributors&gt;&lt;authors&gt;&lt;author&gt;Fleiss, J. L.&lt;/author&gt;&lt;/authors&gt;&lt;/contributors&gt;&lt;titles&gt;&lt;title&gt;Design and Analysis of Clinical Experiments&lt;/title&gt;&lt;secondary-title&gt;Wiley Classics Library&lt;/secondary-title&gt;&lt;/titles&gt;&lt;dates&gt;&lt;year&gt;2011&lt;/year&gt;&lt;/dates&gt;&lt;publisher&gt;Wiley&lt;/publisher&gt;&lt;isbn&gt;9781118031179&lt;/isbn&gt;&lt;urls&gt;&lt;related-urls&gt;&lt;url&gt;https://books.google.co.uk/books?id=PwCi4e8CxSsC&lt;/url&gt;&lt;/related-urls&gt;&lt;/urls&gt;&lt;/record&gt;&lt;/Cite&gt;&lt;/EndNote&gt;</w:instrText>
      </w:r>
      <w:r w:rsidRPr="009D621F">
        <w:fldChar w:fldCharType="separate"/>
      </w:r>
      <w:r w:rsidRPr="009D621F">
        <w:rPr>
          <w:noProof/>
        </w:rPr>
        <w:t>(Fleiss, 2011)</w:t>
      </w:r>
      <w:r w:rsidRPr="009D621F">
        <w:fldChar w:fldCharType="end"/>
      </w:r>
      <w:r w:rsidRPr="009D621F">
        <w:t xml:space="preserve">. The ICC (2,1) model was used and 95% CIs were calculated for all ICC values. </w:t>
      </w:r>
      <w:r w:rsidR="007B29FF" w:rsidRPr="009D621F">
        <w:t>In addition</w:t>
      </w:r>
      <w:r w:rsidR="003C47F8" w:rsidRPr="009D621F">
        <w:t xml:space="preserve">, </w:t>
      </w:r>
    </w:p>
    <w:p w14:paraId="08993C9C" w14:textId="65DD6125" w:rsidR="007B29FF" w:rsidRPr="009D621F" w:rsidRDefault="00FF3125" w:rsidP="00C97D04">
      <w:pPr>
        <w:pStyle w:val="Style1"/>
      </w:pPr>
      <w:r w:rsidRPr="009D621F">
        <w:t>s</w:t>
      </w:r>
      <w:r w:rsidR="007F3F75" w:rsidRPr="009D621F">
        <w:t>tandard error of measurement (SEM) and minimal detectable change (MDC)</w:t>
      </w:r>
      <w:r w:rsidR="00257877" w:rsidRPr="009D621F">
        <w:t xml:space="preserve"> were calculated to estimate the </w:t>
      </w:r>
      <w:r w:rsidR="009253DB" w:rsidRPr="009D621F">
        <w:t>possible variation from trial to trial result</w:t>
      </w:r>
      <w:r w:rsidR="003A5390" w:rsidRPr="009D621F">
        <w:t>ing</w:t>
      </w:r>
      <w:r w:rsidR="009253DB" w:rsidRPr="009D621F">
        <w:t xml:space="preserve"> from </w:t>
      </w:r>
      <w:r w:rsidR="003A5390" w:rsidRPr="009D621F">
        <w:t>repeating</w:t>
      </w:r>
      <w:r w:rsidR="009253DB" w:rsidRPr="009D621F">
        <w:t xml:space="preserve"> the test many times on a single subject. </w:t>
      </w:r>
    </w:p>
    <w:p w14:paraId="4A5A6C8D" w14:textId="77777777" w:rsidR="00B20575" w:rsidRPr="009D621F" w:rsidRDefault="00B20575" w:rsidP="00C97D04">
      <w:pPr>
        <w:pStyle w:val="Style1"/>
      </w:pPr>
    </w:p>
    <w:p w14:paraId="0A034261" w14:textId="1938CBDD" w:rsidR="00DE673B" w:rsidRPr="009D621F" w:rsidRDefault="00DE673B" w:rsidP="0066111D">
      <w:pPr>
        <w:pStyle w:val="Heading2"/>
        <w:numPr>
          <w:ilvl w:val="0"/>
          <w:numId w:val="0"/>
        </w:numPr>
        <w:spacing w:before="0" w:after="0"/>
        <w:ind w:left="851" w:hanging="851"/>
        <w:rPr>
          <w:rFonts w:asciiTheme="minorHAnsi" w:hAnsiTheme="minorHAnsi" w:cstheme="minorHAnsi"/>
          <w:sz w:val="24"/>
          <w:szCs w:val="22"/>
        </w:rPr>
      </w:pPr>
      <w:bookmarkStart w:id="28" w:name="_Toc57036395"/>
      <w:bookmarkStart w:id="29" w:name="_Toc59538578"/>
      <w:r w:rsidRPr="009D621F">
        <w:rPr>
          <w:rFonts w:asciiTheme="minorHAnsi" w:hAnsiTheme="minorHAnsi" w:cstheme="minorHAnsi"/>
          <w:sz w:val="24"/>
          <w:szCs w:val="22"/>
        </w:rPr>
        <w:t>Results</w:t>
      </w:r>
      <w:bookmarkEnd w:id="28"/>
      <w:bookmarkEnd w:id="29"/>
    </w:p>
    <w:p w14:paraId="3A163EF5" w14:textId="77777777" w:rsidR="00DE673B" w:rsidRPr="009D621F" w:rsidRDefault="0066111D" w:rsidP="0066111D">
      <w:pPr>
        <w:pStyle w:val="Heading3"/>
        <w:numPr>
          <w:ilvl w:val="0"/>
          <w:numId w:val="0"/>
        </w:numPr>
        <w:spacing w:before="0" w:after="0"/>
        <w:ind w:left="1021" w:hanging="1021"/>
        <w:rPr>
          <w:rFonts w:asciiTheme="minorHAnsi" w:hAnsiTheme="minorHAnsi" w:cstheme="minorHAnsi"/>
        </w:rPr>
      </w:pPr>
      <w:bookmarkStart w:id="30" w:name="_Toc57036396"/>
      <w:bookmarkStart w:id="31" w:name="_Toc59538579"/>
      <w:r w:rsidRPr="009D621F">
        <w:rPr>
          <w:rFonts w:asciiTheme="minorHAnsi" w:hAnsiTheme="minorHAnsi" w:cstheme="minorHAnsi"/>
        </w:rPr>
        <w:t xml:space="preserve">1) </w:t>
      </w:r>
      <w:r w:rsidR="00DE673B" w:rsidRPr="009D621F">
        <w:rPr>
          <w:rFonts w:asciiTheme="minorHAnsi" w:hAnsiTheme="minorHAnsi" w:cstheme="minorHAnsi"/>
        </w:rPr>
        <w:t>Participant Characteristics</w:t>
      </w:r>
      <w:bookmarkEnd w:id="30"/>
      <w:bookmarkEnd w:id="31"/>
    </w:p>
    <w:p w14:paraId="027A0DEE" w14:textId="11EBCC92" w:rsidR="00DE673B" w:rsidRPr="009D621F" w:rsidRDefault="00DE673B" w:rsidP="00C97D04">
      <w:pPr>
        <w:pStyle w:val="Style1"/>
      </w:pPr>
      <w:r w:rsidRPr="009D621F">
        <w:t xml:space="preserve">Twenty adults with chronic stroke with resulting UL impairment (mild to severe) and 20 age-matched healthy controls were recruited. The participants’ characteristics are presented in </w:t>
      </w:r>
      <w:r w:rsidRPr="009D621F">
        <w:fldChar w:fldCharType="begin"/>
      </w:r>
      <w:r w:rsidRPr="009D621F">
        <w:instrText xml:space="preserve"> REF _Ref57035777 \h  \* MERGEFORMAT </w:instrText>
      </w:r>
      <w:r w:rsidRPr="009D621F">
        <w:fldChar w:fldCharType="separate"/>
      </w:r>
      <w:r w:rsidR="0066111D" w:rsidRPr="009D621F">
        <w:t xml:space="preserve">Table </w:t>
      </w:r>
      <w:r w:rsidR="0066111D" w:rsidRPr="009D621F">
        <w:rPr>
          <w:noProof/>
        </w:rPr>
        <w:t>3</w:t>
      </w:r>
      <w:r w:rsidRPr="009D621F">
        <w:fldChar w:fldCharType="end"/>
      </w:r>
      <w:r w:rsidRPr="009D621F">
        <w:t xml:space="preserve">. </w:t>
      </w:r>
    </w:p>
    <w:p w14:paraId="1E13B949" w14:textId="7D23760C" w:rsidR="00445E6B" w:rsidRPr="009D621F" w:rsidRDefault="00445E6B" w:rsidP="00C97D04">
      <w:pPr>
        <w:pStyle w:val="Style1"/>
      </w:pPr>
    </w:p>
    <w:p w14:paraId="5474B460" w14:textId="1C38B732" w:rsidR="00445E6B" w:rsidRPr="009D621F" w:rsidRDefault="00445E6B" w:rsidP="00C97D04">
      <w:pPr>
        <w:pStyle w:val="Style1"/>
      </w:pPr>
    </w:p>
    <w:p w14:paraId="46D8B75B" w14:textId="02FEEEC3" w:rsidR="00445E6B" w:rsidRPr="009D621F" w:rsidRDefault="00445E6B" w:rsidP="00C97D04">
      <w:pPr>
        <w:pStyle w:val="Style1"/>
      </w:pPr>
    </w:p>
    <w:p w14:paraId="091A5402" w14:textId="521587CD" w:rsidR="00445E6B" w:rsidRPr="009D621F" w:rsidRDefault="00445E6B" w:rsidP="00C97D04">
      <w:pPr>
        <w:pStyle w:val="Style1"/>
      </w:pPr>
    </w:p>
    <w:p w14:paraId="1F07A15A" w14:textId="02C5B4BE" w:rsidR="00445E6B" w:rsidRPr="009D621F" w:rsidRDefault="00445E6B" w:rsidP="00C97D04">
      <w:pPr>
        <w:pStyle w:val="Style1"/>
      </w:pPr>
    </w:p>
    <w:p w14:paraId="75B39597" w14:textId="057EC762" w:rsidR="00445E6B" w:rsidRPr="009D621F" w:rsidRDefault="00445E6B" w:rsidP="00C97D04">
      <w:pPr>
        <w:pStyle w:val="Style1"/>
      </w:pPr>
    </w:p>
    <w:p w14:paraId="6BB3B904" w14:textId="68CDB40E" w:rsidR="00445E6B" w:rsidRPr="009D621F" w:rsidRDefault="00445E6B" w:rsidP="00C97D04">
      <w:pPr>
        <w:pStyle w:val="Style1"/>
      </w:pPr>
    </w:p>
    <w:p w14:paraId="3681629D" w14:textId="1CB0FF99" w:rsidR="00445E6B" w:rsidRPr="009D621F" w:rsidRDefault="00445E6B" w:rsidP="00C97D04">
      <w:pPr>
        <w:pStyle w:val="Style1"/>
      </w:pPr>
    </w:p>
    <w:p w14:paraId="4D4A4CE6" w14:textId="3674F5DD" w:rsidR="00445E6B" w:rsidRPr="009D621F" w:rsidRDefault="00445E6B" w:rsidP="00C97D04">
      <w:pPr>
        <w:pStyle w:val="Style1"/>
      </w:pPr>
    </w:p>
    <w:p w14:paraId="4008DEC0" w14:textId="2F563FD2" w:rsidR="00445E6B" w:rsidRPr="009D621F" w:rsidRDefault="00445E6B" w:rsidP="00C97D04">
      <w:pPr>
        <w:pStyle w:val="Style1"/>
      </w:pPr>
    </w:p>
    <w:p w14:paraId="1ADB2D7D" w14:textId="656CD1D9" w:rsidR="00445E6B" w:rsidRPr="009D621F" w:rsidRDefault="00445E6B" w:rsidP="00C97D04">
      <w:pPr>
        <w:pStyle w:val="Style1"/>
      </w:pPr>
    </w:p>
    <w:p w14:paraId="1ABB6FF0" w14:textId="77777777" w:rsidR="00445E6B" w:rsidRPr="009D621F" w:rsidRDefault="00445E6B" w:rsidP="00C97D04">
      <w:pPr>
        <w:pStyle w:val="Style1"/>
      </w:pPr>
    </w:p>
    <w:p w14:paraId="1F751D88" w14:textId="77777777" w:rsidR="00DE673B" w:rsidRPr="009D621F" w:rsidRDefault="00DE673B" w:rsidP="00DE673B">
      <w:pPr>
        <w:rPr>
          <w:rFonts w:asciiTheme="minorHAnsi" w:hAnsiTheme="minorHAnsi" w:cstheme="minorHAnsi"/>
        </w:rPr>
      </w:pPr>
    </w:p>
    <w:p w14:paraId="6AFABB7B" w14:textId="77777777" w:rsidR="00DE673B" w:rsidRPr="009D621F" w:rsidRDefault="00DE673B" w:rsidP="00C97D04">
      <w:pPr>
        <w:pStyle w:val="Style1"/>
        <w:rPr>
          <w:rFonts w:eastAsia="Arial"/>
        </w:rPr>
      </w:pPr>
      <w:bookmarkStart w:id="32" w:name="_Ref57035777"/>
      <w:bookmarkStart w:id="33" w:name="_Toc51324620"/>
      <w:bookmarkStart w:id="34" w:name="_Toc57036515"/>
      <w:bookmarkStart w:id="35" w:name="_Toc59612420"/>
      <w:r w:rsidRPr="009D621F">
        <w:t xml:space="preserve">Table </w:t>
      </w:r>
      <w:fldSimple w:instr=" SEQ Table \* ARABIC \s 1 ">
        <w:r w:rsidR="0066111D" w:rsidRPr="009D621F">
          <w:rPr>
            <w:noProof/>
          </w:rPr>
          <w:t>3</w:t>
        </w:r>
      </w:fldSimple>
      <w:bookmarkEnd w:id="32"/>
      <w:r w:rsidRPr="009D621F">
        <w:t xml:space="preserve">: Participant </w:t>
      </w:r>
      <w:bookmarkEnd w:id="33"/>
      <w:r w:rsidRPr="009D621F">
        <w:t>characteristics</w:t>
      </w:r>
      <w:bookmarkEnd w:id="34"/>
      <w:bookmarkEnd w:id="35"/>
      <w:r w:rsidRPr="009D621F">
        <w:t xml:space="preserve"> </w:t>
      </w:r>
    </w:p>
    <w:tbl>
      <w:tblPr>
        <w:tblStyle w:val="TableGrid"/>
        <w:tblW w:w="7712" w:type="dxa"/>
        <w:tblLook w:val="04A0" w:firstRow="1" w:lastRow="0" w:firstColumn="1" w:lastColumn="0" w:noHBand="0" w:noVBand="1"/>
      </w:tblPr>
      <w:tblGrid>
        <w:gridCol w:w="4546"/>
        <w:gridCol w:w="1583"/>
        <w:gridCol w:w="1583"/>
      </w:tblGrid>
      <w:tr w:rsidR="00B27B97" w:rsidRPr="009D621F" w14:paraId="18A4CC9B" w14:textId="34A1C54B" w:rsidTr="00B27B97">
        <w:trPr>
          <w:trHeight w:val="217"/>
        </w:trPr>
        <w:tc>
          <w:tcPr>
            <w:tcW w:w="4546" w:type="dxa"/>
            <w:shd w:val="clear" w:color="auto" w:fill="D9D9D9" w:themeFill="background1" w:themeFillShade="D9"/>
          </w:tcPr>
          <w:p w14:paraId="2FF73CB2" w14:textId="77777777" w:rsidR="00B27B97" w:rsidRPr="009D621F" w:rsidRDefault="00B27B97" w:rsidP="00445E6B">
            <w:pPr>
              <w:spacing w:before="0" w:line="276" w:lineRule="auto"/>
              <w:jc w:val="left"/>
              <w:rPr>
                <w:rFonts w:asciiTheme="minorHAnsi" w:hAnsiTheme="minorHAnsi" w:cstheme="minorHAnsi"/>
                <w:b/>
              </w:rPr>
            </w:pPr>
            <w:r w:rsidRPr="009D621F">
              <w:rPr>
                <w:rFonts w:asciiTheme="minorHAnsi" w:hAnsiTheme="minorHAnsi" w:cstheme="minorHAnsi"/>
                <w:b/>
              </w:rPr>
              <w:t>Characteristics</w:t>
            </w:r>
          </w:p>
        </w:tc>
        <w:tc>
          <w:tcPr>
            <w:tcW w:w="1583" w:type="dxa"/>
            <w:shd w:val="clear" w:color="auto" w:fill="D9D9D9" w:themeFill="background1" w:themeFillShade="D9"/>
          </w:tcPr>
          <w:p w14:paraId="58659F35" w14:textId="77777777" w:rsidR="00B27B97" w:rsidRPr="009D621F" w:rsidRDefault="00B27B97" w:rsidP="00445E6B">
            <w:pPr>
              <w:spacing w:before="0" w:line="276" w:lineRule="auto"/>
              <w:jc w:val="left"/>
              <w:rPr>
                <w:rFonts w:asciiTheme="minorHAnsi" w:hAnsiTheme="minorHAnsi" w:cstheme="minorHAnsi"/>
                <w:b/>
              </w:rPr>
            </w:pPr>
            <w:r w:rsidRPr="009D621F">
              <w:rPr>
                <w:rFonts w:asciiTheme="minorHAnsi" w:hAnsiTheme="minorHAnsi" w:cstheme="minorHAnsi"/>
                <w:b/>
              </w:rPr>
              <w:t xml:space="preserve">Chronic stroke </w:t>
            </w:r>
          </w:p>
          <w:p w14:paraId="4D99998E" w14:textId="77777777" w:rsidR="00B27B97" w:rsidRPr="009D621F" w:rsidRDefault="00B27B97" w:rsidP="00445E6B">
            <w:pPr>
              <w:spacing w:before="0" w:line="276" w:lineRule="auto"/>
              <w:jc w:val="left"/>
              <w:rPr>
                <w:rFonts w:asciiTheme="minorHAnsi" w:hAnsiTheme="minorHAnsi" w:cstheme="minorHAnsi"/>
                <w:b/>
              </w:rPr>
            </w:pPr>
            <w:r w:rsidRPr="009D621F">
              <w:rPr>
                <w:rFonts w:asciiTheme="minorHAnsi" w:hAnsiTheme="minorHAnsi" w:cstheme="minorHAnsi"/>
                <w:b/>
              </w:rPr>
              <w:t>(n=20)</w:t>
            </w:r>
          </w:p>
        </w:tc>
        <w:tc>
          <w:tcPr>
            <w:tcW w:w="1583" w:type="dxa"/>
            <w:shd w:val="clear" w:color="auto" w:fill="D9D9D9" w:themeFill="background1" w:themeFillShade="D9"/>
          </w:tcPr>
          <w:p w14:paraId="2300A04B" w14:textId="77777777" w:rsidR="00B27B97" w:rsidRPr="009D621F" w:rsidRDefault="00B27B97" w:rsidP="00445E6B">
            <w:pPr>
              <w:spacing w:before="0" w:line="276" w:lineRule="auto"/>
              <w:jc w:val="left"/>
              <w:rPr>
                <w:rFonts w:asciiTheme="minorHAnsi" w:hAnsiTheme="minorHAnsi" w:cstheme="minorHAnsi"/>
                <w:b/>
              </w:rPr>
            </w:pPr>
            <w:r w:rsidRPr="009D621F">
              <w:rPr>
                <w:rFonts w:asciiTheme="minorHAnsi" w:hAnsiTheme="minorHAnsi" w:cstheme="minorHAnsi"/>
                <w:b/>
              </w:rPr>
              <w:t xml:space="preserve">Healthy </w:t>
            </w:r>
          </w:p>
          <w:p w14:paraId="76EBF5C0" w14:textId="6A122D0B" w:rsidR="00B27B97" w:rsidRPr="009D621F" w:rsidRDefault="00B27B97" w:rsidP="00445E6B">
            <w:pPr>
              <w:spacing w:line="276" w:lineRule="auto"/>
              <w:jc w:val="left"/>
              <w:rPr>
                <w:rFonts w:asciiTheme="minorHAnsi" w:hAnsiTheme="minorHAnsi" w:cstheme="minorHAnsi"/>
                <w:b/>
              </w:rPr>
            </w:pPr>
            <w:r w:rsidRPr="009D621F">
              <w:rPr>
                <w:rFonts w:asciiTheme="minorHAnsi" w:hAnsiTheme="minorHAnsi" w:cstheme="minorHAnsi"/>
                <w:b/>
              </w:rPr>
              <w:t>(n=20)</w:t>
            </w:r>
          </w:p>
        </w:tc>
      </w:tr>
      <w:tr w:rsidR="00B27B97" w:rsidRPr="009D621F" w14:paraId="295EB896" w14:textId="654CA3CE" w:rsidTr="00B27B97">
        <w:trPr>
          <w:trHeight w:val="685"/>
        </w:trPr>
        <w:tc>
          <w:tcPr>
            <w:tcW w:w="4546" w:type="dxa"/>
          </w:tcPr>
          <w:p w14:paraId="054A1EFE" w14:textId="77777777" w:rsidR="00B27B97" w:rsidRPr="009D621F" w:rsidRDefault="00B27B97" w:rsidP="00C97D04">
            <w:pPr>
              <w:pStyle w:val="Style1"/>
            </w:pPr>
            <w:r w:rsidRPr="009D621F">
              <w:t>Age range (years)</w:t>
            </w:r>
          </w:p>
          <w:p w14:paraId="0793B119" w14:textId="77777777" w:rsidR="00B27B97" w:rsidRPr="009D621F" w:rsidRDefault="00B27B97" w:rsidP="00C97D04">
            <w:pPr>
              <w:pStyle w:val="Style1"/>
            </w:pPr>
            <w:r w:rsidRPr="009D621F">
              <w:t xml:space="preserve">        Mean±SD</w:t>
            </w:r>
          </w:p>
        </w:tc>
        <w:tc>
          <w:tcPr>
            <w:tcW w:w="1583" w:type="dxa"/>
          </w:tcPr>
          <w:p w14:paraId="0524403A" w14:textId="77777777" w:rsidR="00B27B97" w:rsidRPr="009D621F" w:rsidRDefault="00B27B97" w:rsidP="00C97D04">
            <w:pPr>
              <w:pStyle w:val="Style1"/>
            </w:pPr>
            <w:r w:rsidRPr="009D621F">
              <w:t>(48-82)</w:t>
            </w:r>
          </w:p>
          <w:p w14:paraId="5AC0969C" w14:textId="77777777" w:rsidR="00B27B97" w:rsidRPr="009D621F" w:rsidRDefault="00B27B97" w:rsidP="00C97D04">
            <w:pPr>
              <w:pStyle w:val="Style1"/>
            </w:pPr>
            <w:r w:rsidRPr="009D621F">
              <w:t>63.14±9.7</w:t>
            </w:r>
          </w:p>
        </w:tc>
        <w:tc>
          <w:tcPr>
            <w:tcW w:w="1583" w:type="dxa"/>
          </w:tcPr>
          <w:p w14:paraId="5656E9FE" w14:textId="77777777" w:rsidR="00B27B97" w:rsidRPr="009D621F" w:rsidRDefault="00B27B97" w:rsidP="00C97D04">
            <w:pPr>
              <w:pStyle w:val="Style1"/>
            </w:pPr>
            <w:r w:rsidRPr="009D621F">
              <w:t>(43-86)</w:t>
            </w:r>
          </w:p>
          <w:p w14:paraId="2EA46604" w14:textId="5F5B9DCC" w:rsidR="00B27B97" w:rsidRPr="009D621F" w:rsidRDefault="00B27B97" w:rsidP="00C97D04">
            <w:pPr>
              <w:pStyle w:val="Style1"/>
            </w:pPr>
            <w:r w:rsidRPr="009D621F">
              <w:t>66.9±11.1</w:t>
            </w:r>
          </w:p>
        </w:tc>
      </w:tr>
      <w:tr w:rsidR="00B27B97" w:rsidRPr="009D621F" w14:paraId="179CB631" w14:textId="3318B75D" w:rsidTr="00B27B97">
        <w:trPr>
          <w:trHeight w:val="685"/>
        </w:trPr>
        <w:tc>
          <w:tcPr>
            <w:tcW w:w="4546" w:type="dxa"/>
          </w:tcPr>
          <w:p w14:paraId="31DC2B22" w14:textId="77777777" w:rsidR="00B27B97" w:rsidRPr="009D621F" w:rsidRDefault="00B27B97" w:rsidP="00C97D04">
            <w:pPr>
              <w:pStyle w:val="Style1"/>
            </w:pPr>
            <w:r w:rsidRPr="009D621F">
              <w:t xml:space="preserve">Gender </w:t>
            </w:r>
          </w:p>
          <w:p w14:paraId="666F8C9E" w14:textId="77777777" w:rsidR="00B27B97" w:rsidRPr="009D621F" w:rsidRDefault="00B27B97" w:rsidP="00C97D04">
            <w:pPr>
              <w:pStyle w:val="Style1"/>
            </w:pPr>
            <w:r w:rsidRPr="009D621F">
              <w:t xml:space="preserve">Male </w:t>
            </w:r>
          </w:p>
          <w:p w14:paraId="60727E5C" w14:textId="77777777" w:rsidR="00B27B97" w:rsidRPr="009D621F" w:rsidRDefault="00B27B97" w:rsidP="00C97D04">
            <w:pPr>
              <w:pStyle w:val="Style1"/>
            </w:pPr>
            <w:r w:rsidRPr="009D621F">
              <w:t xml:space="preserve">Female </w:t>
            </w:r>
          </w:p>
        </w:tc>
        <w:tc>
          <w:tcPr>
            <w:tcW w:w="1583" w:type="dxa"/>
          </w:tcPr>
          <w:p w14:paraId="01356A14" w14:textId="77777777" w:rsidR="00B27B97" w:rsidRPr="009D621F" w:rsidRDefault="00B27B97" w:rsidP="00C97D04">
            <w:pPr>
              <w:pStyle w:val="Style1"/>
            </w:pPr>
          </w:p>
          <w:p w14:paraId="79333C9B" w14:textId="77777777" w:rsidR="00B27B97" w:rsidRPr="009D621F" w:rsidRDefault="00B27B97" w:rsidP="00C97D04">
            <w:pPr>
              <w:pStyle w:val="Style1"/>
            </w:pPr>
            <w:r w:rsidRPr="009D621F">
              <w:t>13</w:t>
            </w:r>
          </w:p>
          <w:p w14:paraId="3DA9011E" w14:textId="77777777" w:rsidR="00B27B97" w:rsidRPr="009D621F" w:rsidRDefault="00B27B97" w:rsidP="00C97D04">
            <w:pPr>
              <w:pStyle w:val="Style1"/>
            </w:pPr>
            <w:r w:rsidRPr="009D621F">
              <w:t>7</w:t>
            </w:r>
          </w:p>
        </w:tc>
        <w:tc>
          <w:tcPr>
            <w:tcW w:w="1583" w:type="dxa"/>
          </w:tcPr>
          <w:p w14:paraId="58C183DC" w14:textId="77777777" w:rsidR="00B27B97" w:rsidRPr="009D621F" w:rsidRDefault="00B27B97" w:rsidP="00C97D04">
            <w:pPr>
              <w:pStyle w:val="Style1"/>
            </w:pPr>
          </w:p>
          <w:p w14:paraId="12EC6637" w14:textId="77777777" w:rsidR="00B27B97" w:rsidRPr="009D621F" w:rsidRDefault="00B27B97" w:rsidP="00C97D04">
            <w:pPr>
              <w:pStyle w:val="Style1"/>
            </w:pPr>
            <w:r w:rsidRPr="009D621F">
              <w:t>10</w:t>
            </w:r>
          </w:p>
          <w:p w14:paraId="3B643F98" w14:textId="121A16E9" w:rsidR="00B27B97" w:rsidRPr="009D621F" w:rsidRDefault="00B27B97" w:rsidP="00C97D04">
            <w:pPr>
              <w:pStyle w:val="Style1"/>
            </w:pPr>
            <w:r w:rsidRPr="009D621F">
              <w:t>10</w:t>
            </w:r>
          </w:p>
        </w:tc>
      </w:tr>
      <w:tr w:rsidR="00B27B97" w:rsidRPr="009D621F" w14:paraId="4FFBA2DB" w14:textId="425BF726" w:rsidTr="00B27B97">
        <w:trPr>
          <w:trHeight w:val="1038"/>
        </w:trPr>
        <w:tc>
          <w:tcPr>
            <w:tcW w:w="4546" w:type="dxa"/>
          </w:tcPr>
          <w:p w14:paraId="7206248E" w14:textId="77777777" w:rsidR="00B27B97" w:rsidRPr="009D621F" w:rsidRDefault="00B27B97" w:rsidP="00C97D04">
            <w:pPr>
              <w:pStyle w:val="Style1"/>
            </w:pPr>
            <w:r w:rsidRPr="009D621F">
              <w:t>Hand dominance (before stroke)</w:t>
            </w:r>
          </w:p>
          <w:p w14:paraId="70B5429C" w14:textId="77777777" w:rsidR="00B27B97" w:rsidRPr="009D621F" w:rsidRDefault="00B27B97" w:rsidP="00C97D04">
            <w:pPr>
              <w:pStyle w:val="Style1"/>
            </w:pPr>
            <w:r w:rsidRPr="009D621F">
              <w:t>Right</w:t>
            </w:r>
          </w:p>
          <w:p w14:paraId="74C95195" w14:textId="77777777" w:rsidR="00B27B97" w:rsidRPr="009D621F" w:rsidRDefault="00B27B97" w:rsidP="00C97D04">
            <w:pPr>
              <w:pStyle w:val="Style1"/>
            </w:pPr>
            <w:r w:rsidRPr="009D621F">
              <w:t>Left</w:t>
            </w:r>
          </w:p>
        </w:tc>
        <w:tc>
          <w:tcPr>
            <w:tcW w:w="1583" w:type="dxa"/>
          </w:tcPr>
          <w:p w14:paraId="03F20811" w14:textId="77777777" w:rsidR="00B27B97" w:rsidRPr="009D621F" w:rsidRDefault="00B27B97" w:rsidP="00C97D04">
            <w:pPr>
              <w:pStyle w:val="Style1"/>
            </w:pPr>
          </w:p>
          <w:p w14:paraId="772C154B" w14:textId="77777777" w:rsidR="00B27B97" w:rsidRPr="009D621F" w:rsidRDefault="00B27B97" w:rsidP="00C97D04">
            <w:pPr>
              <w:pStyle w:val="Style1"/>
            </w:pPr>
            <w:r w:rsidRPr="009D621F">
              <w:t>19</w:t>
            </w:r>
          </w:p>
          <w:p w14:paraId="7139C306" w14:textId="77777777" w:rsidR="00B27B97" w:rsidRPr="009D621F" w:rsidRDefault="00B27B97" w:rsidP="00C97D04">
            <w:pPr>
              <w:pStyle w:val="Style1"/>
            </w:pPr>
            <w:r w:rsidRPr="009D621F">
              <w:t>1</w:t>
            </w:r>
          </w:p>
        </w:tc>
        <w:tc>
          <w:tcPr>
            <w:tcW w:w="1583" w:type="dxa"/>
          </w:tcPr>
          <w:p w14:paraId="0DEDB4B3" w14:textId="77777777" w:rsidR="00B27B97" w:rsidRPr="009D621F" w:rsidRDefault="00B27B97" w:rsidP="00C97D04">
            <w:pPr>
              <w:pStyle w:val="Style1"/>
            </w:pPr>
          </w:p>
          <w:p w14:paraId="7339F883" w14:textId="77777777" w:rsidR="00B27B97" w:rsidRPr="009D621F" w:rsidRDefault="00B27B97" w:rsidP="00C97D04">
            <w:pPr>
              <w:pStyle w:val="Style1"/>
            </w:pPr>
            <w:r w:rsidRPr="009D621F">
              <w:t>19</w:t>
            </w:r>
          </w:p>
          <w:p w14:paraId="3D725DCB" w14:textId="11FFB05B" w:rsidR="00B27B97" w:rsidRPr="009D621F" w:rsidRDefault="00B27B97" w:rsidP="00C97D04">
            <w:pPr>
              <w:pStyle w:val="Style1"/>
            </w:pPr>
            <w:r w:rsidRPr="009D621F">
              <w:t>1</w:t>
            </w:r>
          </w:p>
        </w:tc>
      </w:tr>
      <w:tr w:rsidR="00B27B97" w:rsidRPr="009D621F" w14:paraId="72D3778C" w14:textId="6B0F9A68" w:rsidTr="00B27B97">
        <w:trPr>
          <w:trHeight w:val="1038"/>
        </w:trPr>
        <w:tc>
          <w:tcPr>
            <w:tcW w:w="4546" w:type="dxa"/>
          </w:tcPr>
          <w:p w14:paraId="03A39822" w14:textId="77777777" w:rsidR="00B27B97" w:rsidRPr="009D621F" w:rsidRDefault="00B27B97" w:rsidP="00C97D04">
            <w:pPr>
              <w:pStyle w:val="Style1"/>
            </w:pPr>
            <w:r w:rsidRPr="009D621F">
              <w:t>Affected upper limb</w:t>
            </w:r>
          </w:p>
          <w:p w14:paraId="36100B65" w14:textId="77777777" w:rsidR="00B27B97" w:rsidRPr="009D621F" w:rsidRDefault="00B27B97" w:rsidP="00C97D04">
            <w:pPr>
              <w:pStyle w:val="Style1"/>
            </w:pPr>
            <w:r w:rsidRPr="009D621F">
              <w:t>Right</w:t>
            </w:r>
          </w:p>
          <w:p w14:paraId="209200A1" w14:textId="77777777" w:rsidR="00B27B97" w:rsidRPr="009D621F" w:rsidRDefault="00B27B97" w:rsidP="00C97D04">
            <w:pPr>
              <w:pStyle w:val="Style1"/>
            </w:pPr>
            <w:r w:rsidRPr="009D621F">
              <w:t>Left</w:t>
            </w:r>
          </w:p>
        </w:tc>
        <w:tc>
          <w:tcPr>
            <w:tcW w:w="1583" w:type="dxa"/>
          </w:tcPr>
          <w:p w14:paraId="4C529338" w14:textId="77777777" w:rsidR="00B27B97" w:rsidRPr="009D621F" w:rsidRDefault="00B27B97" w:rsidP="00C97D04">
            <w:pPr>
              <w:pStyle w:val="Style1"/>
            </w:pPr>
          </w:p>
          <w:p w14:paraId="16E6B30C" w14:textId="77777777" w:rsidR="00B27B97" w:rsidRPr="009D621F" w:rsidRDefault="00B27B97" w:rsidP="00C97D04">
            <w:pPr>
              <w:pStyle w:val="Style1"/>
            </w:pPr>
            <w:r w:rsidRPr="009D621F">
              <w:t>11</w:t>
            </w:r>
          </w:p>
          <w:p w14:paraId="2B6F95D3" w14:textId="77777777" w:rsidR="00B27B97" w:rsidRPr="009D621F" w:rsidRDefault="00B27B97" w:rsidP="00C97D04">
            <w:pPr>
              <w:pStyle w:val="Style1"/>
            </w:pPr>
            <w:r w:rsidRPr="009D621F">
              <w:t>9</w:t>
            </w:r>
          </w:p>
        </w:tc>
        <w:tc>
          <w:tcPr>
            <w:tcW w:w="1583" w:type="dxa"/>
          </w:tcPr>
          <w:p w14:paraId="01E09769" w14:textId="77777777" w:rsidR="00B27B97" w:rsidRPr="009D621F" w:rsidRDefault="00B27B97" w:rsidP="00C97D04">
            <w:pPr>
              <w:pStyle w:val="Style1"/>
            </w:pPr>
          </w:p>
        </w:tc>
      </w:tr>
      <w:tr w:rsidR="00B27B97" w:rsidRPr="009D621F" w14:paraId="0E7759D0" w14:textId="4F2DC57A" w:rsidTr="00B27B97">
        <w:trPr>
          <w:trHeight w:val="995"/>
        </w:trPr>
        <w:tc>
          <w:tcPr>
            <w:tcW w:w="4546" w:type="dxa"/>
          </w:tcPr>
          <w:p w14:paraId="359E2308" w14:textId="77777777" w:rsidR="00B27B97" w:rsidRPr="009D621F" w:rsidRDefault="00B27B97" w:rsidP="00C97D04">
            <w:pPr>
              <w:pStyle w:val="Style1"/>
            </w:pPr>
            <w:r w:rsidRPr="009D621F">
              <w:t>Streamlined Wolf motor function test (SWMFT)</w:t>
            </w:r>
          </w:p>
          <w:p w14:paraId="0EB2B669" w14:textId="77777777" w:rsidR="00B27B97" w:rsidRPr="009D621F" w:rsidRDefault="00B27B97" w:rsidP="00C97D04">
            <w:pPr>
              <w:pStyle w:val="Style1"/>
            </w:pPr>
            <w:r w:rsidRPr="009D621F">
              <w:t>FAS (Mean±SD)</w:t>
            </w:r>
          </w:p>
          <w:p w14:paraId="790C9F13" w14:textId="77777777" w:rsidR="00B27B97" w:rsidRPr="009D621F" w:rsidRDefault="00B27B97" w:rsidP="00C97D04">
            <w:pPr>
              <w:pStyle w:val="Style1"/>
            </w:pPr>
            <w:r w:rsidRPr="009D621F">
              <w:t>Time (Mean±SD)</w:t>
            </w:r>
          </w:p>
        </w:tc>
        <w:tc>
          <w:tcPr>
            <w:tcW w:w="1583" w:type="dxa"/>
          </w:tcPr>
          <w:p w14:paraId="629C353E" w14:textId="77777777" w:rsidR="00B27B97" w:rsidRPr="009D621F" w:rsidRDefault="00B27B97" w:rsidP="00C97D04">
            <w:pPr>
              <w:pStyle w:val="Style1"/>
            </w:pPr>
          </w:p>
          <w:p w14:paraId="1DB37480" w14:textId="77777777" w:rsidR="00B27B97" w:rsidRPr="009D621F" w:rsidRDefault="00B27B97" w:rsidP="00C97D04">
            <w:pPr>
              <w:pStyle w:val="Style1"/>
            </w:pPr>
            <w:r w:rsidRPr="009D621F">
              <w:t>3.1±0.33</w:t>
            </w:r>
          </w:p>
          <w:p w14:paraId="08891856" w14:textId="77777777" w:rsidR="00B27B97" w:rsidRPr="009D621F" w:rsidRDefault="00B27B97" w:rsidP="00C97D04">
            <w:pPr>
              <w:pStyle w:val="Style1"/>
              <w:rPr>
                <w:rFonts w:eastAsia="Calibri"/>
              </w:rPr>
            </w:pPr>
            <w:r w:rsidRPr="009D621F">
              <w:rPr>
                <w:rFonts w:eastAsia="Calibri"/>
              </w:rPr>
              <w:t>6.2</w:t>
            </w:r>
            <w:r w:rsidRPr="009D621F">
              <w:t>±2.20</w:t>
            </w:r>
          </w:p>
        </w:tc>
        <w:tc>
          <w:tcPr>
            <w:tcW w:w="1583" w:type="dxa"/>
          </w:tcPr>
          <w:p w14:paraId="191D42CA" w14:textId="77777777" w:rsidR="00B27B97" w:rsidRPr="009D621F" w:rsidRDefault="00B27B97" w:rsidP="00C97D04">
            <w:pPr>
              <w:pStyle w:val="Style1"/>
            </w:pPr>
          </w:p>
          <w:p w14:paraId="12980DE9" w14:textId="77777777" w:rsidR="00B27B97" w:rsidRPr="009D621F" w:rsidRDefault="00B27B97" w:rsidP="00C97D04">
            <w:pPr>
              <w:pStyle w:val="Style1"/>
            </w:pPr>
            <w:r w:rsidRPr="009D621F">
              <w:rPr>
                <w:rFonts w:eastAsia="Calibri"/>
              </w:rPr>
              <w:t>5</w:t>
            </w:r>
            <w:r w:rsidRPr="009D621F">
              <w:t>±0</w:t>
            </w:r>
          </w:p>
          <w:p w14:paraId="099CB474" w14:textId="6E5A64E8" w:rsidR="00B27B97" w:rsidRPr="009D621F" w:rsidRDefault="00B27B97" w:rsidP="00C97D04">
            <w:pPr>
              <w:pStyle w:val="Style1"/>
            </w:pPr>
            <w:r w:rsidRPr="009D621F">
              <w:rPr>
                <w:rFonts w:eastAsia="Calibri"/>
              </w:rPr>
              <w:t>3.4</w:t>
            </w:r>
            <w:r w:rsidRPr="009D621F">
              <w:t>±1.04</w:t>
            </w:r>
          </w:p>
        </w:tc>
      </w:tr>
    </w:tbl>
    <w:p w14:paraId="13BD2761" w14:textId="23C21891" w:rsidR="00DE673B" w:rsidRPr="009D621F" w:rsidRDefault="00DE673B" w:rsidP="00C97D04">
      <w:pPr>
        <w:pStyle w:val="Style1"/>
      </w:pPr>
      <w:r w:rsidRPr="009D621F">
        <w:t xml:space="preserve">FAS: functional ability scale; SD: standard deviation </w:t>
      </w:r>
    </w:p>
    <w:p w14:paraId="68352600" w14:textId="77777777" w:rsidR="00445E6B" w:rsidRPr="009D621F" w:rsidRDefault="00445E6B" w:rsidP="00C97D04">
      <w:pPr>
        <w:pStyle w:val="Style1"/>
      </w:pPr>
    </w:p>
    <w:p w14:paraId="5A9C6B29" w14:textId="7AC8CBBE" w:rsidR="00DE673B" w:rsidRPr="009D621F" w:rsidRDefault="0066111D" w:rsidP="0066111D">
      <w:pPr>
        <w:pStyle w:val="Heading3"/>
        <w:numPr>
          <w:ilvl w:val="0"/>
          <w:numId w:val="0"/>
        </w:numPr>
        <w:spacing w:before="0" w:after="0"/>
        <w:ind w:left="1021" w:hanging="1021"/>
      </w:pPr>
      <w:bookmarkStart w:id="36" w:name="_Toc57036397"/>
      <w:bookmarkStart w:id="37" w:name="_Toc59538580"/>
      <w:r w:rsidRPr="009D621F">
        <w:rPr>
          <w:rFonts w:asciiTheme="minorHAnsi" w:hAnsiTheme="minorHAnsi" w:cstheme="minorHAnsi"/>
        </w:rPr>
        <w:t xml:space="preserve">2) </w:t>
      </w:r>
      <w:r w:rsidR="00DE673B" w:rsidRPr="009D621F">
        <w:rPr>
          <w:rFonts w:asciiTheme="minorHAnsi" w:hAnsiTheme="minorHAnsi" w:cstheme="minorHAnsi"/>
        </w:rPr>
        <w:t>Validity</w:t>
      </w:r>
      <w:bookmarkEnd w:id="36"/>
      <w:bookmarkEnd w:id="37"/>
      <w:r w:rsidR="00DE673B" w:rsidRPr="009D621F">
        <w:rPr>
          <w:rFonts w:asciiTheme="minorHAnsi" w:hAnsiTheme="minorHAnsi" w:cstheme="minorHAnsi"/>
        </w:rPr>
        <w:t xml:space="preserve"> </w:t>
      </w:r>
    </w:p>
    <w:p w14:paraId="3DC7E334" w14:textId="77777777" w:rsidR="00DE673B" w:rsidRPr="009D621F" w:rsidRDefault="00DE673B" w:rsidP="00273E48">
      <w:pPr>
        <w:pStyle w:val="ListParagraph"/>
        <w:numPr>
          <w:ilvl w:val="0"/>
          <w:numId w:val="16"/>
        </w:numPr>
        <w:autoSpaceDE w:val="0"/>
        <w:autoSpaceDN w:val="0"/>
        <w:adjustRightInd w:val="0"/>
        <w:rPr>
          <w:rFonts w:asciiTheme="minorHAnsi" w:hAnsiTheme="minorHAnsi" w:cstheme="minorHAnsi"/>
          <w:b/>
          <w:bCs/>
        </w:rPr>
      </w:pPr>
      <w:r w:rsidRPr="009D621F">
        <w:rPr>
          <w:rFonts w:asciiTheme="minorHAnsi" w:hAnsiTheme="minorHAnsi" w:cstheme="minorHAnsi"/>
          <w:b/>
          <w:bCs/>
        </w:rPr>
        <w:t>Ability to Distinguish Between Impaired (Stroke) and Unimpaired (Healthy) Group</w:t>
      </w:r>
    </w:p>
    <w:p w14:paraId="38641D87" w14:textId="17E81C04" w:rsidR="00DE673B" w:rsidRPr="009D621F" w:rsidRDefault="005F6DBE" w:rsidP="00C97D04">
      <w:pPr>
        <w:pStyle w:val="Style1"/>
      </w:pPr>
      <w:r w:rsidRPr="009D621F">
        <w:t xml:space="preserve">It was possible to </w:t>
      </w:r>
      <w:r w:rsidR="00DE673B" w:rsidRPr="009D621F">
        <w:t xml:space="preserve">statistically significantly distinguish between impaired and unimpaired participants at a </w:t>
      </w:r>
      <w:r w:rsidR="00DE673B" w:rsidRPr="009D621F">
        <w:rPr>
          <w:i/>
          <w:iCs/>
        </w:rPr>
        <w:t>p</w:t>
      </w:r>
      <w:r w:rsidR="00DE673B" w:rsidRPr="009D621F">
        <w:t xml:space="preserve"> level of &lt;0.01 or less </w:t>
      </w:r>
      <w:r w:rsidRPr="009D621F">
        <w:t xml:space="preserve">for all </w:t>
      </w:r>
      <w:r w:rsidR="00DE673B" w:rsidRPr="009D621F">
        <w:t>except four parameters</w:t>
      </w:r>
      <w:r w:rsidRPr="009D621F">
        <w:t xml:space="preserve"> of interest</w:t>
      </w:r>
      <w:r w:rsidR="00DE673B" w:rsidRPr="009D621F">
        <w:t xml:space="preserve"> (trunk axial rotation (p=0.6) in task 2: hand to box; trunk flexion (p=0.83) and lumber lateral flexion toward non-dominant/affected side (p=0.35) in task 5: fold towel; and trunk flexion (p</w:t>
      </w:r>
      <w:r w:rsidR="000E6993" w:rsidRPr="009D621F">
        <w:t xml:space="preserve">=0.18) in task 8: extend elbow) </w:t>
      </w:r>
      <w:r w:rsidR="00DE673B" w:rsidRPr="009D621F">
        <w:t>(</w:t>
      </w:r>
      <w:r w:rsidR="00DE673B" w:rsidRPr="009D621F">
        <w:fldChar w:fldCharType="begin"/>
      </w:r>
      <w:r w:rsidR="00DE673B" w:rsidRPr="009D621F">
        <w:instrText xml:space="preserve"> REF _Ref57035827 \h  \* MERGEFORMAT </w:instrText>
      </w:r>
      <w:r w:rsidR="00DE673B" w:rsidRPr="009D621F">
        <w:fldChar w:fldCharType="separate"/>
      </w:r>
      <w:r w:rsidR="0066111D" w:rsidRPr="009D621F">
        <w:t>Table 4</w:t>
      </w:r>
      <w:r w:rsidR="00DE673B" w:rsidRPr="009D621F">
        <w:fldChar w:fldCharType="end"/>
      </w:r>
      <w:r w:rsidR="00DE673B" w:rsidRPr="009D621F">
        <w:t>)</w:t>
      </w:r>
      <w:r w:rsidR="000E6993" w:rsidRPr="009D621F">
        <w:t xml:space="preserve">. </w:t>
      </w:r>
    </w:p>
    <w:p w14:paraId="73CDA380" w14:textId="77777777" w:rsidR="00DE673B" w:rsidRPr="009D621F" w:rsidRDefault="00DE673B" w:rsidP="00C97D04">
      <w:pPr>
        <w:pStyle w:val="Style1"/>
      </w:pPr>
    </w:p>
    <w:p w14:paraId="33064F13" w14:textId="77777777" w:rsidR="00DE673B" w:rsidRPr="009D621F" w:rsidRDefault="00DE673B" w:rsidP="00C97D04">
      <w:pPr>
        <w:pStyle w:val="Style1"/>
        <w:numPr>
          <w:ilvl w:val="0"/>
          <w:numId w:val="16"/>
        </w:numPr>
      </w:pPr>
      <w:r w:rsidRPr="009D621F">
        <w:t>Ability to Distinguish Between Affected and unaffected Hand Within Stroke Group</w:t>
      </w:r>
    </w:p>
    <w:p w14:paraId="14146332" w14:textId="47B8FE8B" w:rsidR="00DE673B" w:rsidRPr="009D621F" w:rsidRDefault="005F6DBE" w:rsidP="00C97D04">
      <w:pPr>
        <w:pStyle w:val="Style1"/>
      </w:pPr>
      <w:r w:rsidRPr="009D621F">
        <w:t xml:space="preserve">It was possible to determine a </w:t>
      </w:r>
      <w:r w:rsidR="00DE673B" w:rsidRPr="009D621F">
        <w:t>statistically significantly difference between the affected hand and the unaffected hand in stroke participants at a p level of &lt;0.05 or less</w:t>
      </w:r>
      <w:r w:rsidRPr="009D621F">
        <w:t xml:space="preserve"> for most of the parameters of interest</w:t>
      </w:r>
      <w:r w:rsidR="00DE673B" w:rsidRPr="009D621F">
        <w:t>, indicating that the Valedo® system is valid to measure trunk ROM parameters during SWMFT performance (</w:t>
      </w:r>
      <w:r w:rsidR="00DE673B" w:rsidRPr="009D621F">
        <w:fldChar w:fldCharType="begin"/>
      </w:r>
      <w:r w:rsidR="00DE673B" w:rsidRPr="009D621F">
        <w:instrText xml:space="preserve"> REF _Ref57035853 \h  \* MERGEFORMAT </w:instrText>
      </w:r>
      <w:r w:rsidR="00DE673B" w:rsidRPr="009D621F">
        <w:fldChar w:fldCharType="separate"/>
      </w:r>
      <w:r w:rsidR="0066111D" w:rsidRPr="009D621F">
        <w:t>Table 5</w:t>
      </w:r>
      <w:r w:rsidR="00DE673B" w:rsidRPr="009D621F">
        <w:fldChar w:fldCharType="end"/>
      </w:r>
      <w:r w:rsidR="00DE673B" w:rsidRPr="009D621F">
        <w:t xml:space="preserve">). Only five parameters showed a statistically non-significant difference between the affected hand </w:t>
      </w:r>
      <w:r w:rsidR="00DE673B" w:rsidRPr="009D621F">
        <w:lastRenderedPageBreak/>
        <w:t xml:space="preserve">and the unaffected hand (trunk axial rotation (p=0.56) in task 2: hand to box; trunk axial rotation (p=0.18) in task 3: lift can; trunk flexion (p=0.8) and lumber lateral flexion toward </w:t>
      </w:r>
      <w:r w:rsidR="00696055" w:rsidRPr="009D621F">
        <w:t xml:space="preserve">affected/unaffected side </w:t>
      </w:r>
      <w:r w:rsidR="00DE673B" w:rsidRPr="009D621F">
        <w:t>(p=0.17) in task 5: fold towel; and trunk flexion (p=0.06) in task 8: extend elbow)</w:t>
      </w:r>
      <w:r w:rsidR="00211BDF" w:rsidRPr="009D621F">
        <w:t>.</w:t>
      </w:r>
    </w:p>
    <w:p w14:paraId="6D2E4017" w14:textId="77777777" w:rsidR="00DE673B" w:rsidRPr="009D621F" w:rsidRDefault="00DE673B" w:rsidP="00DE673B">
      <w:pPr>
        <w:rPr>
          <w:rFonts w:asciiTheme="minorHAnsi" w:hAnsiTheme="minorHAnsi" w:cstheme="minorHAnsi"/>
        </w:rPr>
      </w:pPr>
    </w:p>
    <w:p w14:paraId="24CB3520" w14:textId="77777777" w:rsidR="00DE673B" w:rsidRPr="009D621F" w:rsidRDefault="00DE673B" w:rsidP="00DE673B">
      <w:pPr>
        <w:rPr>
          <w:rFonts w:asciiTheme="minorHAnsi" w:hAnsiTheme="minorHAnsi" w:cstheme="minorHAnsi"/>
        </w:rPr>
      </w:pPr>
    </w:p>
    <w:p w14:paraId="22C1E27F" w14:textId="77777777" w:rsidR="00DE673B" w:rsidRPr="009D621F" w:rsidRDefault="00DE673B" w:rsidP="00DE673B">
      <w:pPr>
        <w:rPr>
          <w:rFonts w:asciiTheme="minorHAnsi" w:hAnsiTheme="minorHAnsi" w:cstheme="minorHAnsi"/>
          <w:b/>
          <w:bCs/>
        </w:rPr>
        <w:sectPr w:rsidR="00DE673B" w:rsidRPr="009D621F" w:rsidSect="000E6993">
          <w:type w:val="continuous"/>
          <w:pgSz w:w="11906" w:h="16838"/>
          <w:pgMar w:top="1440" w:right="1080" w:bottom="1440" w:left="1080" w:header="709" w:footer="709" w:gutter="0"/>
          <w:cols w:space="708"/>
          <w:docGrid w:linePitch="360"/>
        </w:sectPr>
      </w:pPr>
    </w:p>
    <w:p w14:paraId="031ADBC3" w14:textId="77777777" w:rsidR="00DE673B" w:rsidRPr="009D621F" w:rsidRDefault="000E6993" w:rsidP="00C97D04">
      <w:pPr>
        <w:pStyle w:val="Style1"/>
      </w:pPr>
      <w:bookmarkStart w:id="38" w:name="_Ref57035827"/>
      <w:bookmarkStart w:id="39" w:name="_Toc51324621"/>
      <w:bookmarkStart w:id="40" w:name="_Toc57036516"/>
      <w:bookmarkStart w:id="41" w:name="_Toc59612421"/>
      <w:r w:rsidRPr="009D621F">
        <w:lastRenderedPageBreak/>
        <w:t xml:space="preserve">       </w:t>
      </w:r>
      <w:r w:rsidR="00DE673B" w:rsidRPr="009D621F">
        <w:t xml:space="preserve">Table </w:t>
      </w:r>
      <w:fldSimple w:instr=" SEQ Table \* ARABIC \s 1 ">
        <w:r w:rsidR="0066111D" w:rsidRPr="009D621F">
          <w:rPr>
            <w:noProof/>
          </w:rPr>
          <w:t>4</w:t>
        </w:r>
      </w:fldSimple>
      <w:bookmarkEnd w:id="38"/>
      <w:r w:rsidR="00DE673B" w:rsidRPr="009D621F">
        <w:t>: Differences between healthy (non-dominant hand) and stroke (affected hand)</w:t>
      </w:r>
      <w:bookmarkEnd w:id="39"/>
      <w:r w:rsidR="00DE673B" w:rsidRPr="009D621F">
        <w:t xml:space="preserve"> groups</w:t>
      </w:r>
      <w:bookmarkEnd w:id="40"/>
      <w:bookmarkEnd w:id="41"/>
    </w:p>
    <w:tbl>
      <w:tblPr>
        <w:tblpPr w:leftFromText="180" w:rightFromText="180" w:vertAnchor="text" w:tblpXSpec="center" w:tblpY="1"/>
        <w:tblOverlap w:val="never"/>
        <w:tblW w:w="13894" w:type="dxa"/>
        <w:jc w:val="center"/>
        <w:tblLayout w:type="fixed"/>
        <w:tblCellMar>
          <w:left w:w="10" w:type="dxa"/>
          <w:right w:w="10" w:type="dxa"/>
        </w:tblCellMar>
        <w:tblLook w:val="0000" w:firstRow="0" w:lastRow="0" w:firstColumn="0" w:lastColumn="0" w:noHBand="0" w:noVBand="0"/>
      </w:tblPr>
      <w:tblGrid>
        <w:gridCol w:w="1833"/>
        <w:gridCol w:w="4966"/>
        <w:gridCol w:w="1465"/>
        <w:gridCol w:w="1443"/>
        <w:gridCol w:w="1575"/>
        <w:gridCol w:w="1575"/>
        <w:gridCol w:w="1037"/>
      </w:tblGrid>
      <w:tr w:rsidR="00DE673B" w:rsidRPr="009D621F" w14:paraId="4478719C" w14:textId="77777777" w:rsidTr="00DE673B">
        <w:trPr>
          <w:trHeight w:val="274"/>
          <w:jc w:val="center"/>
        </w:trPr>
        <w:tc>
          <w:tcPr>
            <w:tcW w:w="1833"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top w:w="0" w:type="dxa"/>
              <w:left w:w="93" w:type="dxa"/>
              <w:bottom w:w="0" w:type="dxa"/>
              <w:right w:w="108" w:type="dxa"/>
            </w:tcMar>
          </w:tcPr>
          <w:p w14:paraId="386D6F1A" w14:textId="77777777" w:rsidR="00DE673B" w:rsidRPr="009D621F" w:rsidRDefault="00DE673B" w:rsidP="007E425F">
            <w:pPr>
              <w:pStyle w:val="Style1"/>
              <w:spacing w:line="276" w:lineRule="auto"/>
            </w:pPr>
            <w:r w:rsidRPr="009D621F">
              <w:t>SWMFT task</w:t>
            </w:r>
          </w:p>
        </w:tc>
        <w:tc>
          <w:tcPr>
            <w:tcW w:w="4966"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top w:w="0" w:type="dxa"/>
              <w:left w:w="10" w:type="dxa"/>
              <w:bottom w:w="0" w:type="dxa"/>
              <w:right w:w="10" w:type="dxa"/>
            </w:tcMar>
          </w:tcPr>
          <w:p w14:paraId="594C192E" w14:textId="77777777" w:rsidR="00DE673B" w:rsidRPr="009D621F" w:rsidRDefault="00DE673B" w:rsidP="007E425F">
            <w:pPr>
              <w:pStyle w:val="Style1"/>
              <w:spacing w:line="276" w:lineRule="auto"/>
            </w:pPr>
            <w:r w:rsidRPr="009D621F">
              <w:t>Parameter of interest</w:t>
            </w:r>
          </w:p>
        </w:tc>
        <w:tc>
          <w:tcPr>
            <w:tcW w:w="1465"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top w:w="0" w:type="dxa"/>
              <w:left w:w="93" w:type="dxa"/>
              <w:bottom w:w="0" w:type="dxa"/>
              <w:right w:w="108" w:type="dxa"/>
            </w:tcMar>
          </w:tcPr>
          <w:p w14:paraId="576ED74C" w14:textId="77777777" w:rsidR="00DE673B" w:rsidRPr="009D621F" w:rsidRDefault="00DE673B" w:rsidP="007E425F">
            <w:pPr>
              <w:pStyle w:val="Style1"/>
              <w:spacing w:line="276" w:lineRule="auto"/>
            </w:pPr>
            <w:r w:rsidRPr="009D621F">
              <w:t>Healthy Mean ± SD</w:t>
            </w:r>
          </w:p>
        </w:tc>
        <w:tc>
          <w:tcPr>
            <w:tcW w:w="1443"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top w:w="0" w:type="dxa"/>
              <w:left w:w="93" w:type="dxa"/>
              <w:bottom w:w="0" w:type="dxa"/>
              <w:right w:w="108" w:type="dxa"/>
            </w:tcMar>
          </w:tcPr>
          <w:p w14:paraId="5246536D" w14:textId="77777777" w:rsidR="00DE673B" w:rsidRPr="009D621F" w:rsidRDefault="00DE673B" w:rsidP="007E425F">
            <w:pPr>
              <w:pStyle w:val="Style1"/>
              <w:spacing w:line="276" w:lineRule="auto"/>
            </w:pPr>
            <w:r w:rsidRPr="009D621F">
              <w:t>Stroke</w:t>
            </w:r>
          </w:p>
          <w:p w14:paraId="6EFB6E1D" w14:textId="77777777" w:rsidR="00DE673B" w:rsidRPr="009D621F" w:rsidRDefault="00DE673B" w:rsidP="007E425F">
            <w:pPr>
              <w:pStyle w:val="Style1"/>
              <w:spacing w:line="276" w:lineRule="auto"/>
            </w:pPr>
            <w:r w:rsidRPr="009D621F">
              <w:t>Mean ± SD</w:t>
            </w:r>
          </w:p>
        </w:tc>
        <w:tc>
          <w:tcPr>
            <w:tcW w:w="1575"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top w:w="0" w:type="dxa"/>
              <w:left w:w="93" w:type="dxa"/>
              <w:bottom w:w="0" w:type="dxa"/>
              <w:right w:w="108" w:type="dxa"/>
            </w:tcMar>
          </w:tcPr>
          <w:p w14:paraId="3EBC2F7E" w14:textId="77777777" w:rsidR="00DE673B" w:rsidRPr="009D621F" w:rsidRDefault="00DE673B" w:rsidP="007E425F">
            <w:pPr>
              <w:pStyle w:val="Style1"/>
              <w:spacing w:line="276" w:lineRule="auto"/>
            </w:pPr>
            <w:r w:rsidRPr="009D621F">
              <w:t>Mean Diff ± SD</w:t>
            </w:r>
          </w:p>
        </w:tc>
        <w:tc>
          <w:tcPr>
            <w:tcW w:w="1575"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top w:w="0" w:type="dxa"/>
              <w:left w:w="93" w:type="dxa"/>
              <w:bottom w:w="0" w:type="dxa"/>
              <w:right w:w="108" w:type="dxa"/>
            </w:tcMar>
          </w:tcPr>
          <w:p w14:paraId="5476D069" w14:textId="77777777" w:rsidR="00DE673B" w:rsidRPr="009D621F" w:rsidRDefault="00DE673B" w:rsidP="007E425F">
            <w:pPr>
              <w:pStyle w:val="Style1"/>
              <w:spacing w:line="276" w:lineRule="auto"/>
            </w:pPr>
            <w:r w:rsidRPr="009D621F">
              <w:t>95% CI for Mean Diff.</w:t>
            </w:r>
          </w:p>
          <w:p w14:paraId="6D262B9A" w14:textId="77777777" w:rsidR="00DE673B" w:rsidRPr="009D621F" w:rsidRDefault="00DE673B" w:rsidP="007E425F">
            <w:pPr>
              <w:pStyle w:val="Style1"/>
              <w:spacing w:line="276" w:lineRule="auto"/>
            </w:pPr>
            <w:r w:rsidRPr="009D621F">
              <w:t>(lower-upper)</w:t>
            </w:r>
          </w:p>
        </w:tc>
        <w:tc>
          <w:tcPr>
            <w:tcW w:w="1037"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top w:w="0" w:type="dxa"/>
              <w:left w:w="93" w:type="dxa"/>
              <w:bottom w:w="0" w:type="dxa"/>
              <w:right w:w="108" w:type="dxa"/>
            </w:tcMar>
          </w:tcPr>
          <w:p w14:paraId="6C639C84" w14:textId="77777777" w:rsidR="00DE673B" w:rsidRPr="009D621F" w:rsidRDefault="00DE673B" w:rsidP="007E425F">
            <w:pPr>
              <w:pStyle w:val="Style1"/>
              <w:spacing w:line="276" w:lineRule="auto"/>
            </w:pPr>
            <w:r w:rsidRPr="009D621F">
              <w:rPr>
                <w:i/>
                <w:iCs/>
              </w:rPr>
              <w:t>P</w:t>
            </w:r>
            <w:r w:rsidRPr="009D621F">
              <w:t xml:space="preserve"> value</w:t>
            </w:r>
          </w:p>
        </w:tc>
      </w:tr>
      <w:tr w:rsidR="00DE673B" w:rsidRPr="009D621F" w14:paraId="7E16DA0A" w14:textId="77777777" w:rsidTr="00DE673B">
        <w:trPr>
          <w:trHeight w:val="314"/>
          <w:jc w:val="center"/>
        </w:trPr>
        <w:tc>
          <w:tcPr>
            <w:tcW w:w="1833" w:type="dxa"/>
            <w:vMerge w:val="restart"/>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BAB38AC" w14:textId="77777777" w:rsidR="00DE673B" w:rsidRPr="009D621F" w:rsidRDefault="00DE673B" w:rsidP="007E425F">
            <w:pPr>
              <w:pStyle w:val="Style1"/>
              <w:spacing w:line="276" w:lineRule="auto"/>
            </w:pPr>
            <w:r w:rsidRPr="009D621F">
              <w:t xml:space="preserve">Hand to table </w:t>
            </w:r>
          </w:p>
          <w:p w14:paraId="52AA17DE" w14:textId="77777777" w:rsidR="00DE673B" w:rsidRPr="009D621F" w:rsidRDefault="00DE673B" w:rsidP="007E425F">
            <w:pPr>
              <w:pStyle w:val="Style1"/>
              <w:spacing w:line="276" w:lineRule="auto"/>
            </w:pPr>
            <w:r w:rsidRPr="009D621F">
              <w:t>(Front)</w:t>
            </w:r>
          </w:p>
        </w:tc>
        <w:tc>
          <w:tcPr>
            <w:tcW w:w="4966" w:type="dxa"/>
            <w:tcBorders>
              <w:top w:val="single" w:sz="4" w:space="0" w:color="00000A"/>
              <w:left w:val="single" w:sz="4" w:space="0" w:color="00000A"/>
              <w:bottom w:val="single" w:sz="4" w:space="0" w:color="00000A"/>
              <w:right w:val="single" w:sz="4" w:space="0" w:color="00000A"/>
            </w:tcBorders>
            <w:shd w:val="clear" w:color="auto" w:fill="auto"/>
            <w:tcMar>
              <w:top w:w="0" w:type="dxa"/>
              <w:left w:w="10" w:type="dxa"/>
              <w:bottom w:w="0" w:type="dxa"/>
              <w:right w:w="10" w:type="dxa"/>
            </w:tcMar>
          </w:tcPr>
          <w:p w14:paraId="62628360" w14:textId="77777777" w:rsidR="00DE673B" w:rsidRPr="009D621F" w:rsidRDefault="00DE673B" w:rsidP="007E425F">
            <w:pPr>
              <w:pStyle w:val="Style1"/>
              <w:spacing w:line="276" w:lineRule="auto"/>
            </w:pPr>
            <w:r w:rsidRPr="009D621F">
              <w:t>Trunk flexion</w:t>
            </w:r>
          </w:p>
        </w:tc>
        <w:tc>
          <w:tcPr>
            <w:tcW w:w="1465" w:type="dxa"/>
            <w:tcBorders>
              <w:top w:val="single" w:sz="4" w:space="0" w:color="00000A"/>
              <w:left w:val="single" w:sz="4" w:space="0" w:color="00000A"/>
              <w:right w:val="single" w:sz="4" w:space="0" w:color="00000A"/>
            </w:tcBorders>
            <w:shd w:val="clear" w:color="auto" w:fill="auto"/>
            <w:tcMar>
              <w:top w:w="0" w:type="dxa"/>
              <w:left w:w="93" w:type="dxa"/>
              <w:bottom w:w="0" w:type="dxa"/>
              <w:right w:w="108" w:type="dxa"/>
            </w:tcMar>
          </w:tcPr>
          <w:p w14:paraId="7856F102" w14:textId="77777777" w:rsidR="00DE673B" w:rsidRPr="009D621F" w:rsidRDefault="00DE673B" w:rsidP="007E425F">
            <w:pPr>
              <w:pStyle w:val="Style1"/>
              <w:spacing w:line="276" w:lineRule="auto"/>
            </w:pPr>
            <w:r w:rsidRPr="009D621F">
              <w:t>1.38± 0.78</w:t>
            </w:r>
          </w:p>
        </w:tc>
        <w:tc>
          <w:tcPr>
            <w:tcW w:w="1443" w:type="dxa"/>
            <w:tcBorders>
              <w:top w:val="single" w:sz="4" w:space="0" w:color="00000A"/>
              <w:left w:val="single" w:sz="4" w:space="0" w:color="00000A"/>
              <w:right w:val="single" w:sz="4" w:space="0" w:color="00000A"/>
            </w:tcBorders>
            <w:shd w:val="clear" w:color="auto" w:fill="auto"/>
            <w:tcMar>
              <w:top w:w="0" w:type="dxa"/>
              <w:left w:w="93" w:type="dxa"/>
              <w:bottom w:w="0" w:type="dxa"/>
              <w:right w:w="108" w:type="dxa"/>
            </w:tcMar>
          </w:tcPr>
          <w:p w14:paraId="3A68D296" w14:textId="77777777" w:rsidR="00DE673B" w:rsidRPr="009D621F" w:rsidRDefault="00DE673B" w:rsidP="007E425F">
            <w:pPr>
              <w:pStyle w:val="Style1"/>
              <w:spacing w:line="276" w:lineRule="auto"/>
            </w:pPr>
            <w:r w:rsidRPr="009D621F">
              <w:t>5.20±5.59</w:t>
            </w:r>
          </w:p>
        </w:tc>
        <w:tc>
          <w:tcPr>
            <w:tcW w:w="1575" w:type="dxa"/>
            <w:tcBorders>
              <w:top w:val="single" w:sz="4" w:space="0" w:color="00000A"/>
              <w:left w:val="single" w:sz="4" w:space="0" w:color="00000A"/>
              <w:right w:val="single" w:sz="4" w:space="0" w:color="00000A"/>
            </w:tcBorders>
            <w:shd w:val="clear" w:color="auto" w:fill="auto"/>
            <w:tcMar>
              <w:top w:w="0" w:type="dxa"/>
              <w:left w:w="93" w:type="dxa"/>
              <w:bottom w:w="0" w:type="dxa"/>
              <w:right w:w="108" w:type="dxa"/>
            </w:tcMar>
          </w:tcPr>
          <w:p w14:paraId="62639DE1" w14:textId="77777777" w:rsidR="00DE673B" w:rsidRPr="009D621F" w:rsidRDefault="00DE673B" w:rsidP="007E425F">
            <w:pPr>
              <w:pStyle w:val="Style1"/>
              <w:spacing w:line="276" w:lineRule="auto"/>
            </w:pPr>
            <w:r w:rsidRPr="009D621F">
              <w:t>3.81±1.26</w:t>
            </w:r>
          </w:p>
        </w:tc>
        <w:tc>
          <w:tcPr>
            <w:tcW w:w="1575" w:type="dxa"/>
            <w:tcBorders>
              <w:top w:val="single" w:sz="4" w:space="0" w:color="00000A"/>
              <w:left w:val="single" w:sz="4" w:space="0" w:color="00000A"/>
              <w:right w:val="single" w:sz="4" w:space="0" w:color="00000A"/>
            </w:tcBorders>
            <w:shd w:val="clear" w:color="auto" w:fill="auto"/>
            <w:tcMar>
              <w:top w:w="0" w:type="dxa"/>
              <w:left w:w="93" w:type="dxa"/>
              <w:bottom w:w="0" w:type="dxa"/>
              <w:right w:w="108" w:type="dxa"/>
            </w:tcMar>
          </w:tcPr>
          <w:p w14:paraId="22ACB554" w14:textId="77777777" w:rsidR="00DE673B" w:rsidRPr="009D621F" w:rsidRDefault="00DE673B" w:rsidP="007E425F">
            <w:pPr>
              <w:pStyle w:val="Style1"/>
              <w:spacing w:line="276" w:lineRule="auto"/>
            </w:pPr>
            <w:r w:rsidRPr="009D621F">
              <w:t>1.26–6.38</w:t>
            </w:r>
          </w:p>
        </w:tc>
        <w:tc>
          <w:tcPr>
            <w:tcW w:w="1037" w:type="dxa"/>
            <w:tcBorders>
              <w:top w:val="single" w:sz="4" w:space="0" w:color="00000A"/>
              <w:left w:val="single" w:sz="4" w:space="0" w:color="00000A"/>
              <w:right w:val="single" w:sz="4" w:space="0" w:color="00000A"/>
            </w:tcBorders>
            <w:shd w:val="clear" w:color="auto" w:fill="auto"/>
            <w:tcMar>
              <w:top w:w="0" w:type="dxa"/>
              <w:left w:w="93" w:type="dxa"/>
              <w:bottom w:w="0" w:type="dxa"/>
              <w:right w:w="108" w:type="dxa"/>
            </w:tcMar>
          </w:tcPr>
          <w:p w14:paraId="56B52344" w14:textId="77777777" w:rsidR="00DE673B" w:rsidRPr="009D621F" w:rsidRDefault="00DE673B" w:rsidP="007E425F">
            <w:pPr>
              <w:pStyle w:val="Style1"/>
              <w:spacing w:line="276" w:lineRule="auto"/>
            </w:pPr>
            <w:r w:rsidRPr="009D621F">
              <w:t>0.004*</w:t>
            </w:r>
          </w:p>
        </w:tc>
      </w:tr>
      <w:tr w:rsidR="00DE673B" w:rsidRPr="009D621F" w14:paraId="25B90CE3" w14:textId="77777777" w:rsidTr="00DE673B">
        <w:trPr>
          <w:trHeight w:val="274"/>
          <w:jc w:val="center"/>
        </w:trPr>
        <w:tc>
          <w:tcPr>
            <w:tcW w:w="1833"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DB7B8E1" w14:textId="77777777" w:rsidR="00DE673B" w:rsidRPr="009D621F" w:rsidRDefault="00DE673B" w:rsidP="007E425F">
            <w:pPr>
              <w:pStyle w:val="Style1"/>
              <w:spacing w:line="276" w:lineRule="auto"/>
            </w:pPr>
          </w:p>
        </w:tc>
        <w:tc>
          <w:tcPr>
            <w:tcW w:w="4966" w:type="dxa"/>
            <w:tcBorders>
              <w:top w:val="single" w:sz="4" w:space="0" w:color="00000A"/>
              <w:left w:val="single" w:sz="4" w:space="0" w:color="00000A"/>
              <w:bottom w:val="single" w:sz="4" w:space="0" w:color="00000A"/>
              <w:right w:val="single" w:sz="4" w:space="0" w:color="00000A"/>
            </w:tcBorders>
            <w:shd w:val="clear" w:color="auto" w:fill="auto"/>
            <w:tcMar>
              <w:top w:w="0" w:type="dxa"/>
              <w:left w:w="10" w:type="dxa"/>
              <w:bottom w:w="0" w:type="dxa"/>
              <w:right w:w="10" w:type="dxa"/>
            </w:tcMar>
          </w:tcPr>
          <w:p w14:paraId="1C3C6456" w14:textId="77777777" w:rsidR="00DE673B" w:rsidRPr="009D621F" w:rsidRDefault="00DE673B" w:rsidP="007E425F">
            <w:pPr>
              <w:pStyle w:val="Style1"/>
              <w:spacing w:line="276" w:lineRule="auto"/>
            </w:pPr>
            <w:r w:rsidRPr="009D621F">
              <w:t>Trunk lateral flexion toward dominant/unaffected side</w:t>
            </w:r>
          </w:p>
        </w:tc>
        <w:tc>
          <w:tcPr>
            <w:tcW w:w="14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3E1ED7D" w14:textId="77777777" w:rsidR="00DE673B" w:rsidRPr="009D621F" w:rsidRDefault="00DE673B" w:rsidP="007E425F">
            <w:pPr>
              <w:pStyle w:val="Style1"/>
              <w:spacing w:line="276" w:lineRule="auto"/>
            </w:pPr>
            <w:r w:rsidRPr="009D621F">
              <w:t>3.20± 1.36</w:t>
            </w:r>
          </w:p>
        </w:tc>
        <w:tc>
          <w:tcPr>
            <w:tcW w:w="144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D60C1BC" w14:textId="77777777" w:rsidR="00DE673B" w:rsidRPr="009D621F" w:rsidRDefault="00DE673B" w:rsidP="007E425F">
            <w:pPr>
              <w:pStyle w:val="Style1"/>
              <w:spacing w:line="276" w:lineRule="auto"/>
            </w:pPr>
            <w:r w:rsidRPr="009D621F">
              <w:t>8.96±6.43</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3F4FD4D" w14:textId="77777777" w:rsidR="00DE673B" w:rsidRPr="009D621F" w:rsidRDefault="00DE673B" w:rsidP="007E425F">
            <w:pPr>
              <w:pStyle w:val="Style1"/>
              <w:spacing w:line="276" w:lineRule="auto"/>
            </w:pPr>
            <w:r w:rsidRPr="009D621F">
              <w:t>5.76±1.45</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8A628B3" w14:textId="77777777" w:rsidR="00DE673B" w:rsidRPr="009D621F" w:rsidRDefault="00DE673B" w:rsidP="007E425F">
            <w:pPr>
              <w:pStyle w:val="Style1"/>
              <w:spacing w:line="276" w:lineRule="auto"/>
            </w:pPr>
            <w:r w:rsidRPr="009D621F">
              <w:t>2.82–8.69</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9741791" w14:textId="77777777" w:rsidR="00DE673B" w:rsidRPr="009D621F" w:rsidRDefault="00DE673B" w:rsidP="007E425F">
            <w:pPr>
              <w:pStyle w:val="Style1"/>
              <w:spacing w:line="276" w:lineRule="auto"/>
            </w:pPr>
            <w:r w:rsidRPr="009D621F">
              <w:t>0.0003*</w:t>
            </w:r>
          </w:p>
        </w:tc>
      </w:tr>
      <w:tr w:rsidR="00DE673B" w:rsidRPr="009D621F" w14:paraId="4094A730" w14:textId="77777777" w:rsidTr="00DE673B">
        <w:trPr>
          <w:trHeight w:val="109"/>
          <w:jc w:val="center"/>
        </w:trPr>
        <w:tc>
          <w:tcPr>
            <w:tcW w:w="1833"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73039EE" w14:textId="77777777" w:rsidR="00DE673B" w:rsidRPr="009D621F" w:rsidRDefault="00DE673B" w:rsidP="007E425F">
            <w:pPr>
              <w:pStyle w:val="Style1"/>
              <w:spacing w:line="276" w:lineRule="auto"/>
            </w:pPr>
          </w:p>
        </w:tc>
        <w:tc>
          <w:tcPr>
            <w:tcW w:w="4966" w:type="dxa"/>
            <w:tcBorders>
              <w:top w:val="single" w:sz="4" w:space="0" w:color="00000A"/>
              <w:left w:val="single" w:sz="4" w:space="0" w:color="00000A"/>
              <w:bottom w:val="single" w:sz="4" w:space="0" w:color="00000A"/>
              <w:right w:val="single" w:sz="4" w:space="0" w:color="00000A"/>
            </w:tcBorders>
            <w:shd w:val="clear" w:color="auto" w:fill="auto"/>
            <w:tcMar>
              <w:top w:w="0" w:type="dxa"/>
              <w:left w:w="10" w:type="dxa"/>
              <w:bottom w:w="0" w:type="dxa"/>
              <w:right w:w="10" w:type="dxa"/>
            </w:tcMar>
          </w:tcPr>
          <w:p w14:paraId="202B34A8" w14:textId="77777777" w:rsidR="00DE673B" w:rsidRPr="009D621F" w:rsidRDefault="00DE673B" w:rsidP="007E425F">
            <w:pPr>
              <w:pStyle w:val="Style1"/>
              <w:spacing w:line="276" w:lineRule="auto"/>
            </w:pPr>
            <w:r w:rsidRPr="009D621F">
              <w:t>Trunk axial rotation toward non-dominant/affected side</w:t>
            </w:r>
          </w:p>
        </w:tc>
        <w:tc>
          <w:tcPr>
            <w:tcW w:w="14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48FD8AA" w14:textId="77777777" w:rsidR="00DE673B" w:rsidRPr="009D621F" w:rsidRDefault="00DE673B" w:rsidP="007E425F">
            <w:pPr>
              <w:pStyle w:val="Style1"/>
              <w:spacing w:line="276" w:lineRule="auto"/>
            </w:pPr>
            <w:r w:rsidRPr="009D621F">
              <w:t>4.08± 2.12</w:t>
            </w:r>
          </w:p>
        </w:tc>
        <w:tc>
          <w:tcPr>
            <w:tcW w:w="144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D77BE1D" w14:textId="77777777" w:rsidR="00DE673B" w:rsidRPr="009D621F" w:rsidRDefault="00DE673B" w:rsidP="007E425F">
            <w:pPr>
              <w:pStyle w:val="Style1"/>
              <w:spacing w:line="276" w:lineRule="auto"/>
            </w:pPr>
            <w:r w:rsidRPr="009D621F">
              <w:t>8.60±4.51</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5C51588" w14:textId="77777777" w:rsidR="00DE673B" w:rsidRPr="009D621F" w:rsidRDefault="00DE673B" w:rsidP="007E425F">
            <w:pPr>
              <w:pStyle w:val="Style1"/>
              <w:spacing w:line="276" w:lineRule="auto"/>
            </w:pPr>
            <w:r w:rsidRPr="009D621F">
              <w:t>4.52±1.12</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4D7E8AF" w14:textId="77777777" w:rsidR="00DE673B" w:rsidRPr="009D621F" w:rsidRDefault="00DE673B" w:rsidP="007E425F">
            <w:pPr>
              <w:pStyle w:val="Style1"/>
              <w:spacing w:line="276" w:lineRule="auto"/>
            </w:pPr>
            <w:r w:rsidRPr="009D621F">
              <w:t>2.26–6.77</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A065917" w14:textId="77777777" w:rsidR="00DE673B" w:rsidRPr="009D621F" w:rsidRDefault="00DE673B" w:rsidP="007E425F">
            <w:pPr>
              <w:pStyle w:val="Style1"/>
              <w:spacing w:line="276" w:lineRule="auto"/>
            </w:pPr>
            <w:r w:rsidRPr="009D621F">
              <w:t>0.0002*</w:t>
            </w:r>
          </w:p>
        </w:tc>
      </w:tr>
      <w:tr w:rsidR="00DE673B" w:rsidRPr="009D621F" w14:paraId="265D777F" w14:textId="77777777" w:rsidTr="00DE673B">
        <w:trPr>
          <w:trHeight w:val="274"/>
          <w:jc w:val="center"/>
        </w:trPr>
        <w:tc>
          <w:tcPr>
            <w:tcW w:w="1833" w:type="dxa"/>
            <w:vMerge w:val="restart"/>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1DEC27E" w14:textId="77777777" w:rsidR="00DE673B" w:rsidRPr="009D621F" w:rsidRDefault="00DE673B" w:rsidP="007E425F">
            <w:pPr>
              <w:pStyle w:val="Style1"/>
              <w:spacing w:line="276" w:lineRule="auto"/>
            </w:pPr>
            <w:r w:rsidRPr="009D621F">
              <w:t xml:space="preserve">Hand to box </w:t>
            </w:r>
          </w:p>
          <w:p w14:paraId="79D81E62" w14:textId="77777777" w:rsidR="00DE673B" w:rsidRPr="009D621F" w:rsidRDefault="00DE673B" w:rsidP="007E425F">
            <w:pPr>
              <w:pStyle w:val="Style1"/>
              <w:spacing w:line="276" w:lineRule="auto"/>
            </w:pPr>
            <w:r w:rsidRPr="009D621F">
              <w:t>(Front)</w:t>
            </w:r>
          </w:p>
        </w:tc>
        <w:tc>
          <w:tcPr>
            <w:tcW w:w="4966" w:type="dxa"/>
            <w:tcBorders>
              <w:top w:val="single" w:sz="4" w:space="0" w:color="00000A"/>
              <w:left w:val="single" w:sz="4" w:space="0" w:color="00000A"/>
              <w:bottom w:val="single" w:sz="4" w:space="0" w:color="00000A"/>
              <w:right w:val="single" w:sz="4" w:space="0" w:color="00000A"/>
            </w:tcBorders>
            <w:shd w:val="clear" w:color="auto" w:fill="auto"/>
            <w:tcMar>
              <w:top w:w="0" w:type="dxa"/>
              <w:left w:w="10" w:type="dxa"/>
              <w:bottom w:w="0" w:type="dxa"/>
              <w:right w:w="10" w:type="dxa"/>
            </w:tcMar>
          </w:tcPr>
          <w:p w14:paraId="731281CC" w14:textId="77777777" w:rsidR="00DE673B" w:rsidRPr="009D621F" w:rsidRDefault="00DE673B" w:rsidP="007E425F">
            <w:pPr>
              <w:pStyle w:val="Style1"/>
              <w:spacing w:line="276" w:lineRule="auto"/>
            </w:pPr>
            <w:r w:rsidRPr="009D621F">
              <w:t>Trunk flexion</w:t>
            </w:r>
          </w:p>
        </w:tc>
        <w:tc>
          <w:tcPr>
            <w:tcW w:w="14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80A540A" w14:textId="77777777" w:rsidR="00DE673B" w:rsidRPr="009D621F" w:rsidRDefault="00DE673B" w:rsidP="007E425F">
            <w:pPr>
              <w:pStyle w:val="Style1"/>
              <w:spacing w:line="276" w:lineRule="auto"/>
            </w:pPr>
            <w:r w:rsidRPr="009D621F">
              <w:t>4.85± 2.86</w:t>
            </w:r>
          </w:p>
        </w:tc>
        <w:tc>
          <w:tcPr>
            <w:tcW w:w="144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F46D0E3" w14:textId="77777777" w:rsidR="00DE673B" w:rsidRPr="009D621F" w:rsidRDefault="00DE673B" w:rsidP="007E425F">
            <w:pPr>
              <w:pStyle w:val="Style1"/>
              <w:spacing w:line="276" w:lineRule="auto"/>
            </w:pPr>
            <w:r w:rsidRPr="009D621F">
              <w:t>9.41±5.53</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AC8525B" w14:textId="77777777" w:rsidR="00DE673B" w:rsidRPr="009D621F" w:rsidRDefault="00DE673B" w:rsidP="007E425F">
            <w:pPr>
              <w:pStyle w:val="Style1"/>
              <w:spacing w:line="276" w:lineRule="auto"/>
            </w:pPr>
            <w:r w:rsidRPr="009D621F">
              <w:t>4.56±1.39</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20C4840" w14:textId="77777777" w:rsidR="00DE673B" w:rsidRPr="009D621F" w:rsidRDefault="00DE673B" w:rsidP="007E425F">
            <w:pPr>
              <w:pStyle w:val="Style1"/>
              <w:spacing w:line="276" w:lineRule="auto"/>
            </w:pPr>
            <w:r w:rsidRPr="009D621F">
              <w:t>1.74–7.38</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C3C74E6" w14:textId="77777777" w:rsidR="00DE673B" w:rsidRPr="009D621F" w:rsidRDefault="00DE673B" w:rsidP="007E425F">
            <w:pPr>
              <w:pStyle w:val="Style1"/>
              <w:spacing w:line="276" w:lineRule="auto"/>
            </w:pPr>
            <w:r w:rsidRPr="009D621F">
              <w:t>0.002*</w:t>
            </w:r>
          </w:p>
        </w:tc>
      </w:tr>
      <w:tr w:rsidR="00DE673B" w:rsidRPr="009D621F" w14:paraId="22F152AE" w14:textId="77777777" w:rsidTr="00DE673B">
        <w:trPr>
          <w:trHeight w:val="274"/>
          <w:jc w:val="center"/>
        </w:trPr>
        <w:tc>
          <w:tcPr>
            <w:tcW w:w="1833"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ABE08BE" w14:textId="77777777" w:rsidR="00DE673B" w:rsidRPr="009D621F" w:rsidRDefault="00DE673B" w:rsidP="007E425F">
            <w:pPr>
              <w:pStyle w:val="Style1"/>
              <w:spacing w:line="276" w:lineRule="auto"/>
            </w:pPr>
          </w:p>
        </w:tc>
        <w:tc>
          <w:tcPr>
            <w:tcW w:w="4966" w:type="dxa"/>
            <w:tcBorders>
              <w:top w:val="single" w:sz="4" w:space="0" w:color="00000A"/>
              <w:left w:val="single" w:sz="4" w:space="0" w:color="00000A"/>
              <w:bottom w:val="single" w:sz="4" w:space="0" w:color="00000A"/>
              <w:right w:val="single" w:sz="4" w:space="0" w:color="00000A"/>
            </w:tcBorders>
            <w:shd w:val="clear" w:color="auto" w:fill="auto"/>
            <w:tcMar>
              <w:top w:w="0" w:type="dxa"/>
              <w:left w:w="10" w:type="dxa"/>
              <w:bottom w:w="0" w:type="dxa"/>
              <w:right w:w="10" w:type="dxa"/>
            </w:tcMar>
          </w:tcPr>
          <w:p w14:paraId="1762576A" w14:textId="77777777" w:rsidR="00DE673B" w:rsidRPr="009D621F" w:rsidRDefault="00DE673B" w:rsidP="007E425F">
            <w:pPr>
              <w:pStyle w:val="Style1"/>
              <w:spacing w:line="276" w:lineRule="auto"/>
            </w:pPr>
            <w:r w:rsidRPr="009D621F">
              <w:t>Trunk lateral flexion toward dominant/unaffected side</w:t>
            </w:r>
          </w:p>
        </w:tc>
        <w:tc>
          <w:tcPr>
            <w:tcW w:w="14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2C030AF" w14:textId="77777777" w:rsidR="00DE673B" w:rsidRPr="009D621F" w:rsidRDefault="00DE673B" w:rsidP="007E425F">
            <w:pPr>
              <w:pStyle w:val="Style1"/>
              <w:spacing w:line="276" w:lineRule="auto"/>
            </w:pPr>
            <w:r w:rsidRPr="009D621F">
              <w:t>5.08± 2.60</w:t>
            </w:r>
          </w:p>
        </w:tc>
        <w:tc>
          <w:tcPr>
            <w:tcW w:w="144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21885BD" w14:textId="77777777" w:rsidR="00DE673B" w:rsidRPr="009D621F" w:rsidRDefault="00DE673B" w:rsidP="007E425F">
            <w:pPr>
              <w:pStyle w:val="Style1"/>
              <w:spacing w:line="276" w:lineRule="auto"/>
            </w:pPr>
            <w:r w:rsidRPr="009D621F">
              <w:t>9.31±6.75</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1CF672B" w14:textId="77777777" w:rsidR="00DE673B" w:rsidRPr="009D621F" w:rsidRDefault="00DE673B" w:rsidP="007E425F">
            <w:pPr>
              <w:pStyle w:val="Style1"/>
              <w:spacing w:line="276" w:lineRule="auto"/>
            </w:pPr>
            <w:r w:rsidRPr="009D621F">
              <w:t>4.22±1.62</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CB5CFB7" w14:textId="77777777" w:rsidR="00DE673B" w:rsidRPr="009D621F" w:rsidRDefault="00DE673B" w:rsidP="007E425F">
            <w:pPr>
              <w:pStyle w:val="Style1"/>
              <w:spacing w:line="276" w:lineRule="auto"/>
            </w:pPr>
            <w:r w:rsidRPr="009D621F">
              <w:t>0.94–7.5</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5EE52F6" w14:textId="77777777" w:rsidR="00DE673B" w:rsidRPr="009D621F" w:rsidRDefault="00DE673B" w:rsidP="007E425F">
            <w:pPr>
              <w:pStyle w:val="Style1"/>
              <w:spacing w:line="276" w:lineRule="auto"/>
            </w:pPr>
            <w:r w:rsidRPr="009D621F">
              <w:t>0.01*</w:t>
            </w:r>
          </w:p>
        </w:tc>
      </w:tr>
      <w:tr w:rsidR="00DE673B" w:rsidRPr="009D621F" w14:paraId="49B10444" w14:textId="77777777" w:rsidTr="00DE673B">
        <w:trPr>
          <w:trHeight w:val="274"/>
          <w:jc w:val="center"/>
        </w:trPr>
        <w:tc>
          <w:tcPr>
            <w:tcW w:w="1833"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EFD903D" w14:textId="77777777" w:rsidR="00DE673B" w:rsidRPr="009D621F" w:rsidRDefault="00DE673B" w:rsidP="007E425F">
            <w:pPr>
              <w:pStyle w:val="Style1"/>
              <w:spacing w:line="276" w:lineRule="auto"/>
            </w:pPr>
          </w:p>
        </w:tc>
        <w:tc>
          <w:tcPr>
            <w:tcW w:w="4966" w:type="dxa"/>
            <w:tcBorders>
              <w:top w:val="single" w:sz="4" w:space="0" w:color="00000A"/>
              <w:left w:val="single" w:sz="4" w:space="0" w:color="00000A"/>
              <w:bottom w:val="single" w:sz="4" w:space="0" w:color="00000A"/>
              <w:right w:val="single" w:sz="4" w:space="0" w:color="00000A"/>
            </w:tcBorders>
            <w:shd w:val="clear" w:color="auto" w:fill="auto"/>
            <w:tcMar>
              <w:top w:w="0" w:type="dxa"/>
              <w:left w:w="10" w:type="dxa"/>
              <w:bottom w:w="0" w:type="dxa"/>
              <w:right w:w="10" w:type="dxa"/>
            </w:tcMar>
          </w:tcPr>
          <w:p w14:paraId="00934264" w14:textId="77777777" w:rsidR="00DE673B" w:rsidRPr="009D621F" w:rsidRDefault="00DE673B" w:rsidP="007E425F">
            <w:pPr>
              <w:pStyle w:val="Style1"/>
              <w:spacing w:line="276" w:lineRule="auto"/>
            </w:pPr>
            <w:r w:rsidRPr="009D621F">
              <w:t>Trunk axial rotation toward non-dominant/affected side</w:t>
            </w:r>
          </w:p>
        </w:tc>
        <w:tc>
          <w:tcPr>
            <w:tcW w:w="14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C669BB8" w14:textId="77777777" w:rsidR="00DE673B" w:rsidRPr="009D621F" w:rsidRDefault="00DE673B" w:rsidP="007E425F">
            <w:pPr>
              <w:pStyle w:val="Style1"/>
              <w:spacing w:line="276" w:lineRule="auto"/>
              <w:rPr>
                <w:shd w:val="clear" w:color="auto" w:fill="FFFF00"/>
              </w:rPr>
            </w:pPr>
            <w:r w:rsidRPr="009D621F">
              <w:t>9.9± 4.07</w:t>
            </w:r>
          </w:p>
        </w:tc>
        <w:tc>
          <w:tcPr>
            <w:tcW w:w="144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770ADD2" w14:textId="77777777" w:rsidR="00DE673B" w:rsidRPr="009D621F" w:rsidRDefault="00DE673B" w:rsidP="007E425F">
            <w:pPr>
              <w:pStyle w:val="Style1"/>
              <w:spacing w:line="276" w:lineRule="auto"/>
              <w:rPr>
                <w:shd w:val="clear" w:color="auto" w:fill="FFFF00"/>
              </w:rPr>
            </w:pPr>
            <w:r w:rsidRPr="009D621F">
              <w:t>9.16±4.63</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8C93DAC" w14:textId="77777777" w:rsidR="00DE673B" w:rsidRPr="009D621F" w:rsidRDefault="00DE673B" w:rsidP="007E425F">
            <w:pPr>
              <w:pStyle w:val="Style1"/>
              <w:spacing w:line="276" w:lineRule="auto"/>
              <w:rPr>
                <w:shd w:val="clear" w:color="auto" w:fill="FFFF00"/>
              </w:rPr>
            </w:pPr>
            <w:r w:rsidRPr="009D621F">
              <w:t>0.73±1.37</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B4FD2C4" w14:textId="77777777" w:rsidR="00DE673B" w:rsidRPr="009D621F" w:rsidRDefault="00DE673B" w:rsidP="007E425F">
            <w:pPr>
              <w:pStyle w:val="Style1"/>
              <w:spacing w:line="276" w:lineRule="auto"/>
              <w:rPr>
                <w:shd w:val="clear" w:color="auto" w:fill="FFFF00"/>
              </w:rPr>
            </w:pPr>
            <w:r w:rsidRPr="009D621F">
              <w:t>-3.5–2.05</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0557687" w14:textId="77777777" w:rsidR="00DE673B" w:rsidRPr="009D621F" w:rsidRDefault="00DE673B" w:rsidP="007E425F">
            <w:pPr>
              <w:pStyle w:val="Style1"/>
              <w:spacing w:line="276" w:lineRule="auto"/>
              <w:rPr>
                <w:shd w:val="clear" w:color="auto" w:fill="FFFF00"/>
              </w:rPr>
            </w:pPr>
            <w:r w:rsidRPr="009D621F">
              <w:t>0.6</w:t>
            </w:r>
          </w:p>
        </w:tc>
      </w:tr>
      <w:tr w:rsidR="00DE673B" w:rsidRPr="009D621F" w14:paraId="52914995" w14:textId="77777777" w:rsidTr="00DE673B">
        <w:trPr>
          <w:trHeight w:val="274"/>
          <w:jc w:val="center"/>
        </w:trPr>
        <w:tc>
          <w:tcPr>
            <w:tcW w:w="1833" w:type="dxa"/>
            <w:vMerge w:val="restart"/>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6FD7BC6" w14:textId="77777777" w:rsidR="00DE673B" w:rsidRPr="009D621F" w:rsidRDefault="00DE673B" w:rsidP="007E425F">
            <w:pPr>
              <w:pStyle w:val="Style1"/>
              <w:spacing w:line="276" w:lineRule="auto"/>
            </w:pPr>
            <w:r w:rsidRPr="009D621F">
              <w:t>Lift can</w:t>
            </w:r>
          </w:p>
        </w:tc>
        <w:tc>
          <w:tcPr>
            <w:tcW w:w="4966" w:type="dxa"/>
            <w:tcBorders>
              <w:top w:val="single" w:sz="4" w:space="0" w:color="00000A"/>
              <w:left w:val="single" w:sz="4" w:space="0" w:color="00000A"/>
              <w:bottom w:val="single" w:sz="4" w:space="0" w:color="00000A"/>
              <w:right w:val="single" w:sz="4" w:space="0" w:color="00000A"/>
            </w:tcBorders>
            <w:shd w:val="clear" w:color="auto" w:fill="auto"/>
            <w:tcMar>
              <w:top w:w="0" w:type="dxa"/>
              <w:left w:w="10" w:type="dxa"/>
              <w:bottom w:w="0" w:type="dxa"/>
              <w:right w:w="10" w:type="dxa"/>
            </w:tcMar>
          </w:tcPr>
          <w:p w14:paraId="658210F3" w14:textId="77777777" w:rsidR="00DE673B" w:rsidRPr="009D621F" w:rsidRDefault="00DE673B" w:rsidP="007E425F">
            <w:pPr>
              <w:pStyle w:val="Style1"/>
              <w:spacing w:line="276" w:lineRule="auto"/>
            </w:pPr>
            <w:r w:rsidRPr="009D621F">
              <w:t>Trunk flexion</w:t>
            </w:r>
          </w:p>
        </w:tc>
        <w:tc>
          <w:tcPr>
            <w:tcW w:w="14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9D1390E" w14:textId="77777777" w:rsidR="00DE673B" w:rsidRPr="009D621F" w:rsidRDefault="00DE673B" w:rsidP="007E425F">
            <w:pPr>
              <w:pStyle w:val="Style1"/>
              <w:spacing w:line="276" w:lineRule="auto"/>
            </w:pPr>
            <w:r w:rsidRPr="009D621F">
              <w:t>4.49± 2.56</w:t>
            </w:r>
          </w:p>
        </w:tc>
        <w:tc>
          <w:tcPr>
            <w:tcW w:w="144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A86B4CF" w14:textId="77777777" w:rsidR="00DE673B" w:rsidRPr="009D621F" w:rsidRDefault="00DE673B" w:rsidP="007E425F">
            <w:pPr>
              <w:pStyle w:val="Style1"/>
              <w:spacing w:line="276" w:lineRule="auto"/>
            </w:pPr>
            <w:r w:rsidRPr="009D621F">
              <w:t>12.61±6.72</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CD36A87" w14:textId="77777777" w:rsidR="00DE673B" w:rsidRPr="009D621F" w:rsidRDefault="00DE673B" w:rsidP="007E425F">
            <w:pPr>
              <w:pStyle w:val="Style1"/>
              <w:spacing w:line="276" w:lineRule="auto"/>
            </w:pPr>
            <w:r w:rsidRPr="009D621F">
              <w:t>8.12±1.61</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5AA844C" w14:textId="77777777" w:rsidR="00DE673B" w:rsidRPr="009D621F" w:rsidRDefault="00DE673B" w:rsidP="007E425F">
            <w:pPr>
              <w:pStyle w:val="Style1"/>
              <w:spacing w:line="276" w:lineRule="auto"/>
            </w:pPr>
            <w:r w:rsidRPr="009D621F">
              <w:t>4.79–11.43</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9A24DD9" w14:textId="77777777" w:rsidR="00DE673B" w:rsidRPr="009D621F" w:rsidRDefault="00DE673B" w:rsidP="007E425F">
            <w:pPr>
              <w:pStyle w:val="Style1"/>
              <w:spacing w:line="276" w:lineRule="auto"/>
            </w:pPr>
            <w:r w:rsidRPr="009D621F">
              <w:t>0.00001*</w:t>
            </w:r>
          </w:p>
        </w:tc>
      </w:tr>
      <w:tr w:rsidR="00DE673B" w:rsidRPr="009D621F" w14:paraId="67FF459A" w14:textId="77777777" w:rsidTr="00DE673B">
        <w:trPr>
          <w:trHeight w:val="274"/>
          <w:jc w:val="center"/>
        </w:trPr>
        <w:tc>
          <w:tcPr>
            <w:tcW w:w="1833"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AC0CB79" w14:textId="77777777" w:rsidR="00DE673B" w:rsidRPr="009D621F" w:rsidRDefault="00DE673B" w:rsidP="007E425F">
            <w:pPr>
              <w:pStyle w:val="Style1"/>
              <w:spacing w:line="276" w:lineRule="auto"/>
            </w:pPr>
          </w:p>
        </w:tc>
        <w:tc>
          <w:tcPr>
            <w:tcW w:w="4966" w:type="dxa"/>
            <w:tcBorders>
              <w:top w:val="single" w:sz="4" w:space="0" w:color="00000A"/>
              <w:left w:val="single" w:sz="4" w:space="0" w:color="00000A"/>
              <w:bottom w:val="single" w:sz="4" w:space="0" w:color="00000A"/>
              <w:right w:val="single" w:sz="4" w:space="0" w:color="00000A"/>
            </w:tcBorders>
            <w:shd w:val="clear" w:color="auto" w:fill="auto"/>
            <w:tcMar>
              <w:top w:w="0" w:type="dxa"/>
              <w:left w:w="10" w:type="dxa"/>
              <w:bottom w:w="0" w:type="dxa"/>
              <w:right w:w="10" w:type="dxa"/>
            </w:tcMar>
          </w:tcPr>
          <w:p w14:paraId="414A9B7A" w14:textId="77777777" w:rsidR="00DE673B" w:rsidRPr="009D621F" w:rsidRDefault="00DE673B" w:rsidP="007E425F">
            <w:pPr>
              <w:pStyle w:val="Style1"/>
              <w:spacing w:line="276" w:lineRule="auto"/>
            </w:pPr>
            <w:r w:rsidRPr="009D621F">
              <w:t>Trunk lateral flexion toward dominant/unaffected side</w:t>
            </w:r>
          </w:p>
        </w:tc>
        <w:tc>
          <w:tcPr>
            <w:tcW w:w="14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63B6BD6" w14:textId="77777777" w:rsidR="00DE673B" w:rsidRPr="009D621F" w:rsidRDefault="00DE673B" w:rsidP="007E425F">
            <w:pPr>
              <w:pStyle w:val="Style1"/>
              <w:spacing w:line="276" w:lineRule="auto"/>
            </w:pPr>
            <w:r w:rsidRPr="009D621F">
              <w:t>3.19± 2.43</w:t>
            </w:r>
          </w:p>
        </w:tc>
        <w:tc>
          <w:tcPr>
            <w:tcW w:w="144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0A4ECC0" w14:textId="77777777" w:rsidR="00DE673B" w:rsidRPr="009D621F" w:rsidRDefault="00DE673B" w:rsidP="007E425F">
            <w:pPr>
              <w:pStyle w:val="Style1"/>
              <w:spacing w:line="276" w:lineRule="auto"/>
            </w:pPr>
            <w:r w:rsidRPr="009D621F">
              <w:t>7.97±5.09</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21B4CD5" w14:textId="77777777" w:rsidR="00DE673B" w:rsidRPr="009D621F" w:rsidRDefault="00DE673B" w:rsidP="007E425F">
            <w:pPr>
              <w:pStyle w:val="Style1"/>
              <w:spacing w:line="276" w:lineRule="auto"/>
            </w:pPr>
            <w:r w:rsidRPr="009D621F">
              <w:t>4.78±1.26</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C5F3B02" w14:textId="77777777" w:rsidR="00DE673B" w:rsidRPr="009D621F" w:rsidRDefault="00DE673B" w:rsidP="007E425F">
            <w:pPr>
              <w:pStyle w:val="Style1"/>
              <w:spacing w:line="276" w:lineRule="auto"/>
            </w:pPr>
            <w:r w:rsidRPr="009D621F">
              <w:t>2.19–7.36</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C6774F9" w14:textId="77777777" w:rsidR="00DE673B" w:rsidRPr="009D621F" w:rsidRDefault="00DE673B" w:rsidP="007E425F">
            <w:pPr>
              <w:pStyle w:val="Style1"/>
              <w:spacing w:line="276" w:lineRule="auto"/>
            </w:pPr>
            <w:r w:rsidRPr="009D621F">
              <w:t>0.001*</w:t>
            </w:r>
          </w:p>
        </w:tc>
      </w:tr>
      <w:tr w:rsidR="00DE673B" w:rsidRPr="009D621F" w14:paraId="254B51E1" w14:textId="77777777" w:rsidTr="00DE673B">
        <w:trPr>
          <w:trHeight w:val="274"/>
          <w:jc w:val="center"/>
        </w:trPr>
        <w:tc>
          <w:tcPr>
            <w:tcW w:w="1833"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71E1A48" w14:textId="77777777" w:rsidR="00DE673B" w:rsidRPr="009D621F" w:rsidRDefault="00DE673B" w:rsidP="007E425F">
            <w:pPr>
              <w:pStyle w:val="Style1"/>
              <w:spacing w:line="276" w:lineRule="auto"/>
            </w:pPr>
          </w:p>
        </w:tc>
        <w:tc>
          <w:tcPr>
            <w:tcW w:w="4966" w:type="dxa"/>
            <w:tcBorders>
              <w:top w:val="single" w:sz="4" w:space="0" w:color="00000A"/>
              <w:left w:val="single" w:sz="4" w:space="0" w:color="00000A"/>
              <w:bottom w:val="single" w:sz="4" w:space="0" w:color="00000A"/>
              <w:right w:val="single" w:sz="4" w:space="0" w:color="00000A"/>
            </w:tcBorders>
            <w:shd w:val="clear" w:color="auto" w:fill="auto"/>
            <w:tcMar>
              <w:top w:w="0" w:type="dxa"/>
              <w:left w:w="10" w:type="dxa"/>
              <w:bottom w:w="0" w:type="dxa"/>
              <w:right w:w="10" w:type="dxa"/>
            </w:tcMar>
          </w:tcPr>
          <w:p w14:paraId="68E3273A" w14:textId="77777777" w:rsidR="00DE673B" w:rsidRPr="009D621F" w:rsidRDefault="00DE673B" w:rsidP="007E425F">
            <w:pPr>
              <w:pStyle w:val="Style1"/>
              <w:spacing w:line="276" w:lineRule="auto"/>
            </w:pPr>
            <w:r w:rsidRPr="009D621F">
              <w:t>Trunk axial rotation toward non-dominant/affected side</w:t>
            </w:r>
          </w:p>
        </w:tc>
        <w:tc>
          <w:tcPr>
            <w:tcW w:w="14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D64CB90" w14:textId="77777777" w:rsidR="00DE673B" w:rsidRPr="009D621F" w:rsidRDefault="00DE673B" w:rsidP="007E425F">
            <w:pPr>
              <w:pStyle w:val="Style1"/>
              <w:spacing w:line="276" w:lineRule="auto"/>
              <w:rPr>
                <w:shd w:val="clear" w:color="auto" w:fill="FFFF00"/>
              </w:rPr>
            </w:pPr>
            <w:r w:rsidRPr="009D621F">
              <w:t>7.19± 3.11</w:t>
            </w:r>
          </w:p>
        </w:tc>
        <w:tc>
          <w:tcPr>
            <w:tcW w:w="144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EE237F1" w14:textId="77777777" w:rsidR="00DE673B" w:rsidRPr="009D621F" w:rsidRDefault="00DE673B" w:rsidP="007E425F">
            <w:pPr>
              <w:pStyle w:val="Style1"/>
              <w:spacing w:line="276" w:lineRule="auto"/>
              <w:rPr>
                <w:shd w:val="clear" w:color="auto" w:fill="FFFF00"/>
              </w:rPr>
            </w:pPr>
            <w:r w:rsidRPr="009D621F">
              <w:t>10.13±5.65</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788F04A" w14:textId="77777777" w:rsidR="00DE673B" w:rsidRPr="009D621F" w:rsidRDefault="00DE673B" w:rsidP="007E425F">
            <w:pPr>
              <w:pStyle w:val="Style1"/>
              <w:spacing w:line="276" w:lineRule="auto"/>
            </w:pPr>
            <w:r w:rsidRPr="009D621F">
              <w:t>2.93±1.44</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B773B9F" w14:textId="77777777" w:rsidR="00DE673B" w:rsidRPr="009D621F" w:rsidRDefault="00DE673B" w:rsidP="007E425F">
            <w:pPr>
              <w:pStyle w:val="Style1"/>
              <w:spacing w:line="276" w:lineRule="auto"/>
            </w:pPr>
            <w:r w:rsidRPr="009D621F">
              <w:t>-0.02–5.88</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8371C73" w14:textId="77777777" w:rsidR="00DE673B" w:rsidRPr="009D621F" w:rsidRDefault="00DE673B" w:rsidP="007E425F">
            <w:pPr>
              <w:pStyle w:val="Style1"/>
              <w:spacing w:line="276" w:lineRule="auto"/>
              <w:rPr>
                <w:shd w:val="clear" w:color="auto" w:fill="FFFF00"/>
              </w:rPr>
            </w:pPr>
            <w:r w:rsidRPr="009D621F">
              <w:t>0.003*</w:t>
            </w:r>
          </w:p>
        </w:tc>
      </w:tr>
      <w:tr w:rsidR="00DE673B" w:rsidRPr="009D621F" w14:paraId="7A6922EB" w14:textId="77777777" w:rsidTr="00DE673B">
        <w:trPr>
          <w:trHeight w:val="48"/>
          <w:jc w:val="center"/>
        </w:trPr>
        <w:tc>
          <w:tcPr>
            <w:tcW w:w="1833" w:type="dxa"/>
            <w:vMerge w:val="restart"/>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590E001" w14:textId="77777777" w:rsidR="00DE673B" w:rsidRPr="009D621F" w:rsidRDefault="00DE673B" w:rsidP="007E425F">
            <w:pPr>
              <w:pStyle w:val="Style1"/>
              <w:spacing w:line="276" w:lineRule="auto"/>
            </w:pPr>
            <w:r w:rsidRPr="009D621F">
              <w:t>Lift pencil</w:t>
            </w:r>
          </w:p>
        </w:tc>
        <w:tc>
          <w:tcPr>
            <w:tcW w:w="4966" w:type="dxa"/>
            <w:tcBorders>
              <w:top w:val="single" w:sz="4" w:space="0" w:color="00000A"/>
              <w:left w:val="single" w:sz="4" w:space="0" w:color="00000A"/>
              <w:bottom w:val="single" w:sz="4" w:space="0" w:color="00000A"/>
              <w:right w:val="single" w:sz="4" w:space="0" w:color="00000A"/>
            </w:tcBorders>
            <w:shd w:val="clear" w:color="auto" w:fill="auto"/>
            <w:tcMar>
              <w:top w:w="0" w:type="dxa"/>
              <w:left w:w="10" w:type="dxa"/>
              <w:bottom w:w="0" w:type="dxa"/>
              <w:right w:w="10" w:type="dxa"/>
            </w:tcMar>
          </w:tcPr>
          <w:p w14:paraId="31EE7A34" w14:textId="77777777" w:rsidR="00DE673B" w:rsidRPr="009D621F" w:rsidRDefault="00DE673B" w:rsidP="007E425F">
            <w:pPr>
              <w:pStyle w:val="Style1"/>
              <w:spacing w:line="276" w:lineRule="auto"/>
            </w:pPr>
            <w:r w:rsidRPr="009D621F">
              <w:t>Trunk flexion</w:t>
            </w:r>
          </w:p>
        </w:tc>
        <w:tc>
          <w:tcPr>
            <w:tcW w:w="14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4D2EFB0" w14:textId="77777777" w:rsidR="00DE673B" w:rsidRPr="009D621F" w:rsidRDefault="00DE673B" w:rsidP="007E425F">
            <w:pPr>
              <w:pStyle w:val="Style1"/>
              <w:spacing w:line="276" w:lineRule="auto"/>
            </w:pPr>
            <w:r w:rsidRPr="009D621F">
              <w:t>3.64± 2.47</w:t>
            </w:r>
          </w:p>
        </w:tc>
        <w:tc>
          <w:tcPr>
            <w:tcW w:w="144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B4201C3" w14:textId="77777777" w:rsidR="00DE673B" w:rsidRPr="009D621F" w:rsidRDefault="00DE673B" w:rsidP="007E425F">
            <w:pPr>
              <w:pStyle w:val="Style1"/>
              <w:spacing w:line="276" w:lineRule="auto"/>
            </w:pPr>
            <w:r w:rsidRPr="009D621F">
              <w:t>10.72±7.22</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E4A72FA" w14:textId="77777777" w:rsidR="00DE673B" w:rsidRPr="009D621F" w:rsidRDefault="00DE673B" w:rsidP="007E425F">
            <w:pPr>
              <w:pStyle w:val="Style1"/>
              <w:spacing w:line="276" w:lineRule="auto"/>
            </w:pPr>
            <w:r w:rsidRPr="009D621F">
              <w:t>7.08±1.71</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929B231" w14:textId="77777777" w:rsidR="00DE673B" w:rsidRPr="009D621F" w:rsidRDefault="00DE673B" w:rsidP="007E425F">
            <w:pPr>
              <w:pStyle w:val="Style1"/>
              <w:spacing w:line="276" w:lineRule="auto"/>
            </w:pPr>
            <w:r w:rsidRPr="009D621F">
              <w:t>3.63–10.54</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FA5E5AE" w14:textId="77777777" w:rsidR="00DE673B" w:rsidRPr="009D621F" w:rsidRDefault="00DE673B" w:rsidP="007E425F">
            <w:pPr>
              <w:pStyle w:val="Style1"/>
              <w:spacing w:line="276" w:lineRule="auto"/>
            </w:pPr>
            <w:r w:rsidRPr="009D621F">
              <w:t>0.0001*</w:t>
            </w:r>
          </w:p>
        </w:tc>
      </w:tr>
      <w:tr w:rsidR="00DE673B" w:rsidRPr="009D621F" w14:paraId="4BB1D29E" w14:textId="77777777" w:rsidTr="00DE673B">
        <w:trPr>
          <w:trHeight w:val="274"/>
          <w:jc w:val="center"/>
        </w:trPr>
        <w:tc>
          <w:tcPr>
            <w:tcW w:w="1833"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E6D81FD" w14:textId="77777777" w:rsidR="00DE673B" w:rsidRPr="009D621F" w:rsidRDefault="00DE673B" w:rsidP="007E425F">
            <w:pPr>
              <w:pStyle w:val="Style1"/>
              <w:spacing w:line="276" w:lineRule="auto"/>
            </w:pPr>
          </w:p>
        </w:tc>
        <w:tc>
          <w:tcPr>
            <w:tcW w:w="4966" w:type="dxa"/>
            <w:tcBorders>
              <w:top w:val="single" w:sz="4" w:space="0" w:color="00000A"/>
              <w:left w:val="single" w:sz="4" w:space="0" w:color="00000A"/>
              <w:bottom w:val="single" w:sz="4" w:space="0" w:color="00000A"/>
              <w:right w:val="single" w:sz="4" w:space="0" w:color="00000A"/>
            </w:tcBorders>
            <w:shd w:val="clear" w:color="auto" w:fill="auto"/>
            <w:tcMar>
              <w:top w:w="0" w:type="dxa"/>
              <w:left w:w="10" w:type="dxa"/>
              <w:bottom w:w="0" w:type="dxa"/>
              <w:right w:w="10" w:type="dxa"/>
            </w:tcMar>
          </w:tcPr>
          <w:p w14:paraId="3A20A10D" w14:textId="77777777" w:rsidR="00DE673B" w:rsidRPr="009D621F" w:rsidRDefault="00DE673B" w:rsidP="007E425F">
            <w:pPr>
              <w:pStyle w:val="Style1"/>
              <w:spacing w:line="276" w:lineRule="auto"/>
            </w:pPr>
            <w:r w:rsidRPr="009D621F">
              <w:t>Trunk lateral flexion toward dominant/unaffected side</w:t>
            </w:r>
          </w:p>
        </w:tc>
        <w:tc>
          <w:tcPr>
            <w:tcW w:w="14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0CF36E8" w14:textId="77777777" w:rsidR="00DE673B" w:rsidRPr="009D621F" w:rsidRDefault="00DE673B" w:rsidP="007E425F">
            <w:pPr>
              <w:pStyle w:val="Style1"/>
              <w:spacing w:line="276" w:lineRule="auto"/>
            </w:pPr>
            <w:r w:rsidRPr="009D621F">
              <w:t>3.90± 1.91</w:t>
            </w:r>
          </w:p>
        </w:tc>
        <w:tc>
          <w:tcPr>
            <w:tcW w:w="144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87A2B2F" w14:textId="77777777" w:rsidR="00DE673B" w:rsidRPr="009D621F" w:rsidRDefault="00DE673B" w:rsidP="007E425F">
            <w:pPr>
              <w:pStyle w:val="Style1"/>
              <w:spacing w:line="276" w:lineRule="auto"/>
            </w:pPr>
            <w:r w:rsidRPr="009D621F">
              <w:t>8.96±6.10</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1D7A02A" w14:textId="77777777" w:rsidR="00DE673B" w:rsidRPr="009D621F" w:rsidRDefault="00DE673B" w:rsidP="007E425F">
            <w:pPr>
              <w:pStyle w:val="Style1"/>
              <w:spacing w:line="276" w:lineRule="auto"/>
            </w:pPr>
            <w:r w:rsidRPr="009D621F">
              <w:t>5.06±1.43</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82828EC" w14:textId="77777777" w:rsidR="00DE673B" w:rsidRPr="009D621F" w:rsidRDefault="00DE673B" w:rsidP="007E425F">
            <w:pPr>
              <w:pStyle w:val="Style1"/>
              <w:spacing w:line="276" w:lineRule="auto"/>
            </w:pPr>
            <w:r w:rsidRPr="009D621F">
              <w:t>2.16–7.95</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7B6D262" w14:textId="77777777" w:rsidR="00DE673B" w:rsidRPr="009D621F" w:rsidRDefault="00DE673B" w:rsidP="007E425F">
            <w:pPr>
              <w:pStyle w:val="Style1"/>
              <w:spacing w:line="276" w:lineRule="auto"/>
            </w:pPr>
            <w:r w:rsidRPr="009D621F">
              <w:t>0.001*</w:t>
            </w:r>
          </w:p>
        </w:tc>
      </w:tr>
      <w:tr w:rsidR="00DE673B" w:rsidRPr="009D621F" w14:paraId="37A6266B" w14:textId="77777777" w:rsidTr="00DE673B">
        <w:trPr>
          <w:trHeight w:val="274"/>
          <w:jc w:val="center"/>
        </w:trPr>
        <w:tc>
          <w:tcPr>
            <w:tcW w:w="1833"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FE9C924" w14:textId="77777777" w:rsidR="00DE673B" w:rsidRPr="009D621F" w:rsidRDefault="00DE673B" w:rsidP="007E425F">
            <w:pPr>
              <w:pStyle w:val="Style1"/>
              <w:spacing w:line="276" w:lineRule="auto"/>
            </w:pPr>
          </w:p>
        </w:tc>
        <w:tc>
          <w:tcPr>
            <w:tcW w:w="4966" w:type="dxa"/>
            <w:tcBorders>
              <w:top w:val="single" w:sz="4" w:space="0" w:color="00000A"/>
              <w:left w:val="single" w:sz="4" w:space="0" w:color="00000A"/>
              <w:bottom w:val="single" w:sz="4" w:space="0" w:color="00000A"/>
              <w:right w:val="single" w:sz="4" w:space="0" w:color="00000A"/>
            </w:tcBorders>
            <w:shd w:val="clear" w:color="auto" w:fill="auto"/>
            <w:tcMar>
              <w:top w:w="0" w:type="dxa"/>
              <w:left w:w="10" w:type="dxa"/>
              <w:bottom w:w="0" w:type="dxa"/>
              <w:right w:w="10" w:type="dxa"/>
            </w:tcMar>
          </w:tcPr>
          <w:p w14:paraId="46D670CD" w14:textId="77777777" w:rsidR="00DE673B" w:rsidRPr="009D621F" w:rsidRDefault="00DE673B" w:rsidP="007E425F">
            <w:pPr>
              <w:pStyle w:val="Style1"/>
              <w:spacing w:line="276" w:lineRule="auto"/>
            </w:pPr>
            <w:r w:rsidRPr="009D621F">
              <w:t>Trunk axial rotation toward non-dominant/affected side</w:t>
            </w:r>
          </w:p>
        </w:tc>
        <w:tc>
          <w:tcPr>
            <w:tcW w:w="14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BB232BA" w14:textId="77777777" w:rsidR="00DE673B" w:rsidRPr="009D621F" w:rsidRDefault="00DE673B" w:rsidP="007E425F">
            <w:pPr>
              <w:pStyle w:val="Style1"/>
              <w:spacing w:line="276" w:lineRule="auto"/>
            </w:pPr>
            <w:r w:rsidRPr="009D621F">
              <w:t>5.77± 2.83</w:t>
            </w:r>
          </w:p>
        </w:tc>
        <w:tc>
          <w:tcPr>
            <w:tcW w:w="144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E50E3A2" w14:textId="77777777" w:rsidR="00DE673B" w:rsidRPr="009D621F" w:rsidRDefault="00DE673B" w:rsidP="007E425F">
            <w:pPr>
              <w:pStyle w:val="Style1"/>
              <w:spacing w:line="276" w:lineRule="auto"/>
            </w:pPr>
            <w:r w:rsidRPr="009D621F">
              <w:t>11±4.55</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039A46E" w14:textId="77777777" w:rsidR="00DE673B" w:rsidRPr="009D621F" w:rsidRDefault="00DE673B" w:rsidP="007E425F">
            <w:pPr>
              <w:pStyle w:val="Style1"/>
              <w:spacing w:line="276" w:lineRule="auto"/>
            </w:pPr>
            <w:r w:rsidRPr="009D621F">
              <w:t xml:space="preserve">5.23±1.2 </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E65DD10" w14:textId="77777777" w:rsidR="00DE673B" w:rsidRPr="009D621F" w:rsidRDefault="00DE673B" w:rsidP="007E425F">
            <w:pPr>
              <w:pStyle w:val="Style1"/>
              <w:spacing w:line="276" w:lineRule="auto"/>
            </w:pPr>
            <w:r w:rsidRPr="009D621F">
              <w:t>2.8–7.65</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4DE8522" w14:textId="77777777" w:rsidR="00DE673B" w:rsidRPr="009D621F" w:rsidRDefault="00DE673B" w:rsidP="007E425F">
            <w:pPr>
              <w:pStyle w:val="Style1"/>
              <w:spacing w:line="276" w:lineRule="auto"/>
            </w:pPr>
            <w:r w:rsidRPr="009D621F">
              <w:t>0.0001*</w:t>
            </w:r>
          </w:p>
        </w:tc>
      </w:tr>
      <w:tr w:rsidR="00DE673B" w:rsidRPr="009D621F" w14:paraId="4506A618" w14:textId="77777777" w:rsidTr="00DE673B">
        <w:trPr>
          <w:trHeight w:val="274"/>
          <w:jc w:val="center"/>
        </w:trPr>
        <w:tc>
          <w:tcPr>
            <w:tcW w:w="1833" w:type="dxa"/>
            <w:vMerge w:val="restart"/>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C1CB221" w14:textId="77777777" w:rsidR="00DE673B" w:rsidRPr="009D621F" w:rsidRDefault="00DE673B" w:rsidP="007E425F">
            <w:pPr>
              <w:pStyle w:val="Style1"/>
              <w:spacing w:line="276" w:lineRule="auto"/>
            </w:pPr>
            <w:r w:rsidRPr="009D621F">
              <w:t xml:space="preserve">Fold towel </w:t>
            </w:r>
          </w:p>
        </w:tc>
        <w:tc>
          <w:tcPr>
            <w:tcW w:w="4966" w:type="dxa"/>
            <w:tcBorders>
              <w:top w:val="single" w:sz="4" w:space="0" w:color="00000A"/>
              <w:left w:val="single" w:sz="4" w:space="0" w:color="00000A"/>
              <w:bottom w:val="single" w:sz="4" w:space="0" w:color="00000A"/>
              <w:right w:val="single" w:sz="4" w:space="0" w:color="00000A"/>
            </w:tcBorders>
            <w:shd w:val="clear" w:color="auto" w:fill="auto"/>
            <w:tcMar>
              <w:top w:w="0" w:type="dxa"/>
              <w:left w:w="10" w:type="dxa"/>
              <w:bottom w:w="0" w:type="dxa"/>
              <w:right w:w="10" w:type="dxa"/>
            </w:tcMar>
          </w:tcPr>
          <w:p w14:paraId="73EAA554" w14:textId="77777777" w:rsidR="00DE673B" w:rsidRPr="009D621F" w:rsidRDefault="00DE673B" w:rsidP="007E425F">
            <w:pPr>
              <w:pStyle w:val="Style1"/>
              <w:spacing w:line="276" w:lineRule="auto"/>
              <w:rPr>
                <w:shd w:val="clear" w:color="auto" w:fill="FFFF00"/>
              </w:rPr>
            </w:pPr>
            <w:r w:rsidRPr="009D621F">
              <w:t>Trunk flexion</w:t>
            </w:r>
          </w:p>
        </w:tc>
        <w:tc>
          <w:tcPr>
            <w:tcW w:w="14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BD585C6" w14:textId="77777777" w:rsidR="00DE673B" w:rsidRPr="009D621F" w:rsidRDefault="00DE673B" w:rsidP="007E425F">
            <w:pPr>
              <w:pStyle w:val="Style1"/>
              <w:spacing w:line="276" w:lineRule="auto"/>
              <w:rPr>
                <w:shd w:val="clear" w:color="auto" w:fill="FFFF00"/>
              </w:rPr>
            </w:pPr>
            <w:r w:rsidRPr="009D621F">
              <w:t>32.88± 6.65</w:t>
            </w:r>
          </w:p>
        </w:tc>
        <w:tc>
          <w:tcPr>
            <w:tcW w:w="144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979B2F5" w14:textId="77777777" w:rsidR="00DE673B" w:rsidRPr="009D621F" w:rsidRDefault="00DE673B" w:rsidP="007E425F">
            <w:pPr>
              <w:pStyle w:val="Style1"/>
              <w:spacing w:line="276" w:lineRule="auto"/>
              <w:rPr>
                <w:shd w:val="clear" w:color="auto" w:fill="FFFF00"/>
              </w:rPr>
            </w:pPr>
            <w:r w:rsidRPr="009D621F">
              <w:t>33.39±8.39</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CD3130E" w14:textId="77777777" w:rsidR="00DE673B" w:rsidRPr="009D621F" w:rsidRDefault="00DE673B" w:rsidP="007E425F">
            <w:pPr>
              <w:pStyle w:val="Style1"/>
              <w:spacing w:line="276" w:lineRule="auto"/>
              <w:rPr>
                <w:shd w:val="clear" w:color="auto" w:fill="FFFF00"/>
              </w:rPr>
            </w:pPr>
            <w:r w:rsidRPr="009D621F">
              <w:t>0.51±2.39</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88EE6CF" w14:textId="77777777" w:rsidR="00DE673B" w:rsidRPr="009D621F" w:rsidRDefault="00DE673B" w:rsidP="007E425F">
            <w:pPr>
              <w:pStyle w:val="Style1"/>
              <w:spacing w:line="276" w:lineRule="auto"/>
              <w:rPr>
                <w:shd w:val="clear" w:color="auto" w:fill="FFFF00"/>
              </w:rPr>
            </w:pPr>
            <w:r w:rsidRPr="009D621F">
              <w:t>-4.34–5.35</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D39949A" w14:textId="77777777" w:rsidR="00DE673B" w:rsidRPr="009D621F" w:rsidRDefault="00DE673B" w:rsidP="007E425F">
            <w:pPr>
              <w:pStyle w:val="Style1"/>
              <w:spacing w:line="276" w:lineRule="auto"/>
              <w:rPr>
                <w:shd w:val="clear" w:color="auto" w:fill="FFFF00"/>
              </w:rPr>
            </w:pPr>
            <w:r w:rsidRPr="009D621F">
              <w:t>0.83</w:t>
            </w:r>
          </w:p>
        </w:tc>
      </w:tr>
      <w:tr w:rsidR="00DE673B" w:rsidRPr="009D621F" w14:paraId="4A8A033E" w14:textId="77777777" w:rsidTr="00DE673B">
        <w:trPr>
          <w:trHeight w:val="274"/>
          <w:jc w:val="center"/>
        </w:trPr>
        <w:tc>
          <w:tcPr>
            <w:tcW w:w="1833"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B1ED1DE" w14:textId="77777777" w:rsidR="00DE673B" w:rsidRPr="009D621F" w:rsidRDefault="00DE673B" w:rsidP="007E425F">
            <w:pPr>
              <w:pStyle w:val="Style1"/>
              <w:spacing w:line="276" w:lineRule="auto"/>
            </w:pPr>
          </w:p>
        </w:tc>
        <w:tc>
          <w:tcPr>
            <w:tcW w:w="4966" w:type="dxa"/>
            <w:tcBorders>
              <w:top w:val="single" w:sz="4" w:space="0" w:color="00000A"/>
              <w:left w:val="single" w:sz="4" w:space="0" w:color="00000A"/>
              <w:bottom w:val="single" w:sz="4" w:space="0" w:color="00000A"/>
              <w:right w:val="single" w:sz="4" w:space="0" w:color="00000A"/>
            </w:tcBorders>
            <w:shd w:val="clear" w:color="auto" w:fill="auto"/>
            <w:tcMar>
              <w:top w:w="0" w:type="dxa"/>
              <w:left w:w="10" w:type="dxa"/>
              <w:bottom w:w="0" w:type="dxa"/>
              <w:right w:w="10" w:type="dxa"/>
            </w:tcMar>
          </w:tcPr>
          <w:p w14:paraId="586601BF" w14:textId="77777777" w:rsidR="00DE673B" w:rsidRPr="009D621F" w:rsidRDefault="00DE673B" w:rsidP="007E425F">
            <w:pPr>
              <w:pStyle w:val="Style1"/>
              <w:spacing w:line="276" w:lineRule="auto"/>
            </w:pPr>
            <w:r w:rsidRPr="009D621F">
              <w:t>Lumber lateral flexion toward non-dominant/affected side</w:t>
            </w:r>
          </w:p>
        </w:tc>
        <w:tc>
          <w:tcPr>
            <w:tcW w:w="14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C5DDCE5" w14:textId="77777777" w:rsidR="00DE673B" w:rsidRPr="009D621F" w:rsidRDefault="00DE673B" w:rsidP="007E425F">
            <w:pPr>
              <w:pStyle w:val="Style1"/>
              <w:spacing w:line="276" w:lineRule="auto"/>
            </w:pPr>
            <w:r w:rsidRPr="009D621F">
              <w:t>2.21±1.97</w:t>
            </w:r>
          </w:p>
        </w:tc>
        <w:tc>
          <w:tcPr>
            <w:tcW w:w="144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7F0153C" w14:textId="77777777" w:rsidR="00DE673B" w:rsidRPr="009D621F" w:rsidRDefault="00DE673B" w:rsidP="007E425F">
            <w:pPr>
              <w:pStyle w:val="Style1"/>
              <w:spacing w:line="276" w:lineRule="auto"/>
            </w:pPr>
            <w:r w:rsidRPr="009D621F">
              <w:t>9.29±10.25</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06B62AE" w14:textId="77777777" w:rsidR="00DE673B" w:rsidRPr="009D621F" w:rsidRDefault="00DE673B" w:rsidP="007E425F">
            <w:pPr>
              <w:pStyle w:val="Style1"/>
              <w:spacing w:line="276" w:lineRule="auto"/>
            </w:pPr>
            <w:r w:rsidRPr="009D621F">
              <w:t>7.07±3.16</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2B59CC7" w14:textId="77777777" w:rsidR="00DE673B" w:rsidRPr="009D621F" w:rsidRDefault="00DE673B" w:rsidP="007E425F">
            <w:pPr>
              <w:pStyle w:val="Style1"/>
              <w:spacing w:line="276" w:lineRule="auto"/>
            </w:pPr>
            <w:r w:rsidRPr="009D621F">
              <w:t>2.34–11.79</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C4C69F6" w14:textId="77777777" w:rsidR="00DE673B" w:rsidRPr="009D621F" w:rsidRDefault="00DE673B" w:rsidP="007E425F">
            <w:pPr>
              <w:pStyle w:val="Style1"/>
              <w:spacing w:line="276" w:lineRule="auto"/>
            </w:pPr>
            <w:r w:rsidRPr="009D621F">
              <w:t>0.004*</w:t>
            </w:r>
          </w:p>
        </w:tc>
      </w:tr>
      <w:tr w:rsidR="00DE673B" w:rsidRPr="009D621F" w14:paraId="2F07A66D" w14:textId="77777777" w:rsidTr="00DE673B">
        <w:trPr>
          <w:trHeight w:val="274"/>
          <w:jc w:val="center"/>
        </w:trPr>
        <w:tc>
          <w:tcPr>
            <w:tcW w:w="1833"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BAB4B8C" w14:textId="77777777" w:rsidR="00DE673B" w:rsidRPr="009D621F" w:rsidRDefault="00DE673B" w:rsidP="007E425F">
            <w:pPr>
              <w:pStyle w:val="Style1"/>
              <w:spacing w:line="276" w:lineRule="auto"/>
            </w:pPr>
          </w:p>
        </w:tc>
        <w:tc>
          <w:tcPr>
            <w:tcW w:w="4966" w:type="dxa"/>
            <w:tcBorders>
              <w:top w:val="single" w:sz="4" w:space="0" w:color="00000A"/>
              <w:left w:val="single" w:sz="4" w:space="0" w:color="00000A"/>
              <w:bottom w:val="single" w:sz="4" w:space="0" w:color="00000A"/>
              <w:right w:val="single" w:sz="4" w:space="0" w:color="00000A"/>
            </w:tcBorders>
            <w:shd w:val="clear" w:color="auto" w:fill="auto"/>
            <w:tcMar>
              <w:top w:w="0" w:type="dxa"/>
              <w:left w:w="10" w:type="dxa"/>
              <w:bottom w:w="0" w:type="dxa"/>
              <w:right w:w="10" w:type="dxa"/>
            </w:tcMar>
          </w:tcPr>
          <w:p w14:paraId="657E1485" w14:textId="77777777" w:rsidR="00DE673B" w:rsidRPr="009D621F" w:rsidRDefault="00DE673B" w:rsidP="007E425F">
            <w:pPr>
              <w:pStyle w:val="Style1"/>
              <w:spacing w:line="276" w:lineRule="auto"/>
            </w:pPr>
            <w:r w:rsidRPr="009D621F">
              <w:t>Lumber lateral flexion toward dominant/unaffected side</w:t>
            </w:r>
          </w:p>
        </w:tc>
        <w:tc>
          <w:tcPr>
            <w:tcW w:w="14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0E62A47" w14:textId="77777777" w:rsidR="00DE673B" w:rsidRPr="009D621F" w:rsidRDefault="00DE673B" w:rsidP="007E425F">
            <w:pPr>
              <w:pStyle w:val="Style1"/>
              <w:spacing w:line="276" w:lineRule="auto"/>
            </w:pPr>
            <w:r w:rsidRPr="009D621F">
              <w:t>15.54±10.6</w:t>
            </w:r>
          </w:p>
        </w:tc>
        <w:tc>
          <w:tcPr>
            <w:tcW w:w="144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8F0B838" w14:textId="77777777" w:rsidR="00DE673B" w:rsidRPr="009D621F" w:rsidRDefault="00DE673B" w:rsidP="007E425F">
            <w:pPr>
              <w:pStyle w:val="Style1"/>
              <w:spacing w:line="276" w:lineRule="auto"/>
            </w:pPr>
            <w:r w:rsidRPr="009D621F">
              <w:t>12.54±9.37</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5D7E854" w14:textId="77777777" w:rsidR="00DE673B" w:rsidRPr="009D621F" w:rsidRDefault="00DE673B" w:rsidP="007E425F">
            <w:pPr>
              <w:pStyle w:val="Style1"/>
              <w:spacing w:line="276" w:lineRule="auto"/>
            </w:pPr>
            <w:r w:rsidRPr="009D621F">
              <w:t>3±3.16</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6F8A9E5" w14:textId="77777777" w:rsidR="00DE673B" w:rsidRPr="009D621F" w:rsidRDefault="00DE673B" w:rsidP="007E425F">
            <w:pPr>
              <w:pStyle w:val="Style1"/>
              <w:spacing w:line="276" w:lineRule="auto"/>
            </w:pPr>
            <w:r w:rsidRPr="009D621F">
              <w:t>-9.41–3.39</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C9A85B0" w14:textId="77777777" w:rsidR="00DE673B" w:rsidRPr="009D621F" w:rsidRDefault="00DE673B" w:rsidP="007E425F">
            <w:pPr>
              <w:pStyle w:val="Style1"/>
              <w:spacing w:line="276" w:lineRule="auto"/>
              <w:rPr>
                <w:shd w:val="clear" w:color="auto" w:fill="FFFF00"/>
              </w:rPr>
            </w:pPr>
            <w:r w:rsidRPr="009D621F">
              <w:t>0.35</w:t>
            </w:r>
          </w:p>
        </w:tc>
      </w:tr>
      <w:tr w:rsidR="00DE673B" w:rsidRPr="009D621F" w14:paraId="56B06B3C" w14:textId="77777777" w:rsidTr="00DE673B">
        <w:trPr>
          <w:trHeight w:val="274"/>
          <w:jc w:val="center"/>
        </w:trPr>
        <w:tc>
          <w:tcPr>
            <w:tcW w:w="183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388763E" w14:textId="77777777" w:rsidR="00DE673B" w:rsidRPr="009D621F" w:rsidRDefault="00DE673B" w:rsidP="007E425F">
            <w:pPr>
              <w:pStyle w:val="Style1"/>
              <w:spacing w:line="276" w:lineRule="auto"/>
            </w:pPr>
            <w:r w:rsidRPr="009D621F">
              <w:t>Turn key in a lock</w:t>
            </w:r>
          </w:p>
        </w:tc>
        <w:tc>
          <w:tcPr>
            <w:tcW w:w="4966" w:type="dxa"/>
            <w:tcBorders>
              <w:top w:val="single" w:sz="4" w:space="0" w:color="00000A"/>
              <w:left w:val="single" w:sz="4" w:space="0" w:color="00000A"/>
              <w:bottom w:val="single" w:sz="4" w:space="0" w:color="00000A"/>
              <w:right w:val="single" w:sz="4" w:space="0" w:color="00000A"/>
            </w:tcBorders>
            <w:shd w:val="clear" w:color="auto" w:fill="auto"/>
            <w:tcMar>
              <w:top w:w="0" w:type="dxa"/>
              <w:left w:w="10" w:type="dxa"/>
              <w:bottom w:w="0" w:type="dxa"/>
              <w:right w:w="10" w:type="dxa"/>
            </w:tcMar>
          </w:tcPr>
          <w:p w14:paraId="352D0FC7" w14:textId="77777777" w:rsidR="00DE673B" w:rsidRPr="009D621F" w:rsidRDefault="00DE673B" w:rsidP="007E425F">
            <w:pPr>
              <w:pStyle w:val="Style1"/>
              <w:spacing w:line="276" w:lineRule="auto"/>
            </w:pPr>
            <w:r w:rsidRPr="009D621F">
              <w:t>Trunk flexion</w:t>
            </w:r>
          </w:p>
        </w:tc>
        <w:tc>
          <w:tcPr>
            <w:tcW w:w="14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CC3044F" w14:textId="77777777" w:rsidR="00DE673B" w:rsidRPr="009D621F" w:rsidRDefault="00DE673B" w:rsidP="007E425F">
            <w:pPr>
              <w:pStyle w:val="Style1"/>
              <w:spacing w:line="276" w:lineRule="auto"/>
            </w:pPr>
            <w:r w:rsidRPr="009D621F">
              <w:t>1.47± 0.94</w:t>
            </w:r>
          </w:p>
        </w:tc>
        <w:tc>
          <w:tcPr>
            <w:tcW w:w="144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0891B54" w14:textId="77777777" w:rsidR="00DE673B" w:rsidRPr="009D621F" w:rsidRDefault="00DE673B" w:rsidP="007E425F">
            <w:pPr>
              <w:pStyle w:val="Style1"/>
              <w:spacing w:line="276" w:lineRule="auto"/>
            </w:pPr>
            <w:r w:rsidRPr="009D621F">
              <w:t>5.97±5.94</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6EA03B7" w14:textId="77777777" w:rsidR="00DE673B" w:rsidRPr="009D621F" w:rsidRDefault="00DE673B" w:rsidP="007E425F">
            <w:pPr>
              <w:pStyle w:val="Style1"/>
              <w:spacing w:line="276" w:lineRule="auto"/>
            </w:pPr>
            <w:r w:rsidRPr="009D621F">
              <w:t>4.50±1.34</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A9D3EAC" w14:textId="77777777" w:rsidR="00DE673B" w:rsidRPr="009D621F" w:rsidRDefault="00DE673B" w:rsidP="007E425F">
            <w:pPr>
              <w:pStyle w:val="Style1"/>
              <w:spacing w:line="276" w:lineRule="auto"/>
            </w:pPr>
            <w:r w:rsidRPr="009D621F">
              <w:t>1.78–7.22</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D7A44DA" w14:textId="77777777" w:rsidR="00DE673B" w:rsidRPr="009D621F" w:rsidRDefault="00DE673B" w:rsidP="007E425F">
            <w:pPr>
              <w:pStyle w:val="Style1"/>
              <w:spacing w:line="276" w:lineRule="auto"/>
            </w:pPr>
            <w:r w:rsidRPr="009D621F">
              <w:t>0.002*</w:t>
            </w:r>
          </w:p>
        </w:tc>
      </w:tr>
      <w:tr w:rsidR="00DE673B" w:rsidRPr="009D621F" w14:paraId="1C50548E" w14:textId="77777777" w:rsidTr="00DE673B">
        <w:trPr>
          <w:trHeight w:val="274"/>
          <w:jc w:val="center"/>
        </w:trPr>
        <w:tc>
          <w:tcPr>
            <w:tcW w:w="183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90EC95E" w14:textId="77777777" w:rsidR="00DE673B" w:rsidRPr="009D621F" w:rsidRDefault="00DE673B" w:rsidP="007E425F">
            <w:pPr>
              <w:pStyle w:val="Style1"/>
              <w:spacing w:line="276" w:lineRule="auto"/>
            </w:pPr>
            <w:r w:rsidRPr="009D621F">
              <w:t xml:space="preserve">Reach and retrieve </w:t>
            </w:r>
          </w:p>
        </w:tc>
        <w:tc>
          <w:tcPr>
            <w:tcW w:w="4966" w:type="dxa"/>
            <w:tcBorders>
              <w:top w:val="single" w:sz="4" w:space="0" w:color="00000A"/>
              <w:left w:val="single" w:sz="4" w:space="0" w:color="00000A"/>
              <w:bottom w:val="single" w:sz="4" w:space="0" w:color="00000A"/>
              <w:right w:val="single" w:sz="4" w:space="0" w:color="00000A"/>
            </w:tcBorders>
            <w:shd w:val="clear" w:color="auto" w:fill="auto"/>
            <w:tcMar>
              <w:top w:w="0" w:type="dxa"/>
              <w:left w:w="10" w:type="dxa"/>
              <w:bottom w:w="0" w:type="dxa"/>
              <w:right w:w="10" w:type="dxa"/>
            </w:tcMar>
          </w:tcPr>
          <w:p w14:paraId="574FFC8E" w14:textId="77777777" w:rsidR="00DE673B" w:rsidRPr="009D621F" w:rsidRDefault="00DE673B" w:rsidP="007E425F">
            <w:pPr>
              <w:pStyle w:val="Style1"/>
              <w:spacing w:line="276" w:lineRule="auto"/>
            </w:pPr>
            <w:r w:rsidRPr="009D621F">
              <w:t xml:space="preserve">Trunk extension </w:t>
            </w:r>
          </w:p>
        </w:tc>
        <w:tc>
          <w:tcPr>
            <w:tcW w:w="14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298B285" w14:textId="77777777" w:rsidR="00DE673B" w:rsidRPr="009D621F" w:rsidRDefault="00DE673B" w:rsidP="007E425F">
            <w:pPr>
              <w:pStyle w:val="Style1"/>
              <w:spacing w:line="276" w:lineRule="auto"/>
            </w:pPr>
            <w:r w:rsidRPr="009D621F">
              <w:t>6.06± 4.06</w:t>
            </w:r>
          </w:p>
        </w:tc>
        <w:tc>
          <w:tcPr>
            <w:tcW w:w="144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705777A" w14:textId="77777777" w:rsidR="00DE673B" w:rsidRPr="009D621F" w:rsidRDefault="00DE673B" w:rsidP="007E425F">
            <w:pPr>
              <w:pStyle w:val="Style1"/>
              <w:spacing w:line="276" w:lineRule="auto"/>
            </w:pPr>
            <w:r w:rsidRPr="009D621F">
              <w:t>10.49±6.83</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7C55106" w14:textId="77777777" w:rsidR="00DE673B" w:rsidRPr="009D621F" w:rsidRDefault="00DE673B" w:rsidP="007E425F">
            <w:pPr>
              <w:pStyle w:val="Style1"/>
              <w:spacing w:line="276" w:lineRule="auto"/>
            </w:pPr>
            <w:r w:rsidRPr="009D621F">
              <w:t>-4.429±1.78</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7C21485" w14:textId="77777777" w:rsidR="00DE673B" w:rsidRPr="009D621F" w:rsidRDefault="00DE673B" w:rsidP="007E425F">
            <w:pPr>
              <w:pStyle w:val="Style1"/>
              <w:spacing w:line="276" w:lineRule="auto"/>
            </w:pPr>
            <w:r w:rsidRPr="009D621F">
              <w:t>-8.03 – -0.83</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B99F4C7" w14:textId="77777777" w:rsidR="00DE673B" w:rsidRPr="009D621F" w:rsidRDefault="00DE673B" w:rsidP="007E425F">
            <w:pPr>
              <w:pStyle w:val="Style1"/>
              <w:spacing w:line="276" w:lineRule="auto"/>
            </w:pPr>
            <w:r w:rsidRPr="009D621F">
              <w:rPr>
                <w:rFonts w:eastAsia="MinionPro-Regular"/>
              </w:rPr>
              <w:t>0</w:t>
            </w:r>
            <w:r w:rsidRPr="009D621F">
              <w:t>.01*</w:t>
            </w:r>
          </w:p>
        </w:tc>
      </w:tr>
      <w:tr w:rsidR="00DE673B" w:rsidRPr="009D621F" w14:paraId="1764CFE2" w14:textId="77777777" w:rsidTr="00DE673B">
        <w:trPr>
          <w:trHeight w:val="274"/>
          <w:jc w:val="center"/>
        </w:trPr>
        <w:tc>
          <w:tcPr>
            <w:tcW w:w="1833" w:type="dxa"/>
            <w:vMerge w:val="restart"/>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0C89264" w14:textId="77777777" w:rsidR="00DE673B" w:rsidRPr="009D621F" w:rsidRDefault="00DE673B" w:rsidP="007E425F">
            <w:pPr>
              <w:pStyle w:val="Style1"/>
              <w:spacing w:line="276" w:lineRule="auto"/>
            </w:pPr>
            <w:r w:rsidRPr="009D621F">
              <w:lastRenderedPageBreak/>
              <w:t>Extend elbow (side)</w:t>
            </w:r>
          </w:p>
        </w:tc>
        <w:tc>
          <w:tcPr>
            <w:tcW w:w="4966" w:type="dxa"/>
            <w:tcBorders>
              <w:top w:val="single" w:sz="4" w:space="0" w:color="00000A"/>
              <w:left w:val="single" w:sz="4" w:space="0" w:color="00000A"/>
              <w:bottom w:val="single" w:sz="4" w:space="0" w:color="00000A"/>
              <w:right w:val="single" w:sz="4" w:space="0" w:color="00000A"/>
            </w:tcBorders>
            <w:shd w:val="clear" w:color="auto" w:fill="auto"/>
            <w:tcMar>
              <w:top w:w="0" w:type="dxa"/>
              <w:left w:w="10" w:type="dxa"/>
              <w:bottom w:w="0" w:type="dxa"/>
              <w:right w:w="10" w:type="dxa"/>
            </w:tcMar>
          </w:tcPr>
          <w:p w14:paraId="39A4F91E" w14:textId="77777777" w:rsidR="00DE673B" w:rsidRPr="009D621F" w:rsidRDefault="00DE673B" w:rsidP="007E425F">
            <w:pPr>
              <w:pStyle w:val="Style1"/>
              <w:spacing w:line="276" w:lineRule="auto"/>
              <w:rPr>
                <w:shd w:val="clear" w:color="auto" w:fill="FFFF00"/>
              </w:rPr>
            </w:pPr>
            <w:r w:rsidRPr="009D621F">
              <w:t>Trunk flexion</w:t>
            </w:r>
          </w:p>
        </w:tc>
        <w:tc>
          <w:tcPr>
            <w:tcW w:w="14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8F5D83B" w14:textId="77777777" w:rsidR="00DE673B" w:rsidRPr="009D621F" w:rsidRDefault="00DE673B" w:rsidP="007E425F">
            <w:pPr>
              <w:pStyle w:val="Style1"/>
              <w:spacing w:line="276" w:lineRule="auto"/>
              <w:rPr>
                <w:shd w:val="clear" w:color="auto" w:fill="FFFF00"/>
              </w:rPr>
            </w:pPr>
            <w:r w:rsidRPr="009D621F">
              <w:t>2.72± 4.24</w:t>
            </w:r>
          </w:p>
        </w:tc>
        <w:tc>
          <w:tcPr>
            <w:tcW w:w="144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A750B3A" w14:textId="77777777" w:rsidR="00DE673B" w:rsidRPr="009D621F" w:rsidRDefault="00DE673B" w:rsidP="007E425F">
            <w:pPr>
              <w:pStyle w:val="Style1"/>
              <w:spacing w:line="276" w:lineRule="auto"/>
              <w:rPr>
                <w:shd w:val="clear" w:color="auto" w:fill="FFFF00"/>
              </w:rPr>
            </w:pPr>
            <w:r w:rsidRPr="009D621F">
              <w:t>4.99±6.08</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73C87F6" w14:textId="77777777" w:rsidR="00DE673B" w:rsidRPr="009D621F" w:rsidRDefault="00DE673B" w:rsidP="007E425F">
            <w:pPr>
              <w:pStyle w:val="Style1"/>
              <w:spacing w:line="276" w:lineRule="auto"/>
              <w:rPr>
                <w:shd w:val="clear" w:color="auto" w:fill="FFFF00"/>
              </w:rPr>
            </w:pPr>
            <w:r w:rsidRPr="009D621F">
              <w:t>2.27±1.66</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838C4AE" w14:textId="77777777" w:rsidR="00DE673B" w:rsidRPr="009D621F" w:rsidRDefault="00DE673B" w:rsidP="007E425F">
            <w:pPr>
              <w:pStyle w:val="Style1"/>
              <w:spacing w:line="276" w:lineRule="auto"/>
              <w:rPr>
                <w:shd w:val="clear" w:color="auto" w:fill="FFFF00"/>
              </w:rPr>
            </w:pPr>
            <w:r w:rsidRPr="009D621F">
              <w:t>-1.09–5.62</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4DE18A8" w14:textId="77777777" w:rsidR="00DE673B" w:rsidRPr="009D621F" w:rsidRDefault="00DE673B" w:rsidP="007E425F">
            <w:pPr>
              <w:pStyle w:val="Style1"/>
              <w:spacing w:line="276" w:lineRule="auto"/>
              <w:rPr>
                <w:shd w:val="clear" w:color="auto" w:fill="FFFF00"/>
              </w:rPr>
            </w:pPr>
            <w:r w:rsidRPr="009D621F">
              <w:t>0.18</w:t>
            </w:r>
          </w:p>
        </w:tc>
      </w:tr>
      <w:tr w:rsidR="00DE673B" w:rsidRPr="009D621F" w14:paraId="1C59BAC8" w14:textId="77777777" w:rsidTr="00DE673B">
        <w:trPr>
          <w:trHeight w:val="274"/>
          <w:jc w:val="center"/>
        </w:trPr>
        <w:tc>
          <w:tcPr>
            <w:tcW w:w="1833"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187C554" w14:textId="77777777" w:rsidR="00DE673B" w:rsidRPr="009D621F" w:rsidRDefault="00DE673B" w:rsidP="007E425F">
            <w:pPr>
              <w:pStyle w:val="Style1"/>
              <w:spacing w:line="276" w:lineRule="auto"/>
            </w:pPr>
          </w:p>
        </w:tc>
        <w:tc>
          <w:tcPr>
            <w:tcW w:w="4966" w:type="dxa"/>
            <w:tcBorders>
              <w:top w:val="single" w:sz="4" w:space="0" w:color="00000A"/>
              <w:left w:val="single" w:sz="4" w:space="0" w:color="00000A"/>
              <w:bottom w:val="single" w:sz="4" w:space="0" w:color="00000A"/>
              <w:right w:val="single" w:sz="4" w:space="0" w:color="00000A"/>
            </w:tcBorders>
            <w:shd w:val="clear" w:color="auto" w:fill="auto"/>
            <w:tcMar>
              <w:top w:w="0" w:type="dxa"/>
              <w:left w:w="10" w:type="dxa"/>
              <w:bottom w:w="0" w:type="dxa"/>
              <w:right w:w="10" w:type="dxa"/>
            </w:tcMar>
          </w:tcPr>
          <w:p w14:paraId="20A9F225" w14:textId="77777777" w:rsidR="00DE673B" w:rsidRPr="009D621F" w:rsidRDefault="00DE673B" w:rsidP="007E425F">
            <w:pPr>
              <w:pStyle w:val="Style1"/>
              <w:spacing w:line="276" w:lineRule="auto"/>
            </w:pPr>
            <w:r w:rsidRPr="009D621F">
              <w:t xml:space="preserve">Trunk lateral flexion </w:t>
            </w:r>
          </w:p>
        </w:tc>
        <w:tc>
          <w:tcPr>
            <w:tcW w:w="14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2BB4BFC" w14:textId="77777777" w:rsidR="00DE673B" w:rsidRPr="009D621F" w:rsidRDefault="00DE673B" w:rsidP="007E425F">
            <w:pPr>
              <w:pStyle w:val="Style1"/>
              <w:spacing w:line="276" w:lineRule="auto"/>
            </w:pPr>
            <w:r w:rsidRPr="009D621F">
              <w:t>0.69± 0.91</w:t>
            </w:r>
          </w:p>
        </w:tc>
        <w:tc>
          <w:tcPr>
            <w:tcW w:w="144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65ED484" w14:textId="77777777" w:rsidR="00DE673B" w:rsidRPr="009D621F" w:rsidRDefault="00DE673B" w:rsidP="007E425F">
            <w:pPr>
              <w:pStyle w:val="Style1"/>
              <w:spacing w:line="276" w:lineRule="auto"/>
            </w:pPr>
            <w:r w:rsidRPr="009D621F">
              <w:t>5.19±5.65</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F0BC138" w14:textId="77777777" w:rsidR="00DE673B" w:rsidRPr="009D621F" w:rsidRDefault="00DE673B" w:rsidP="007E425F">
            <w:pPr>
              <w:pStyle w:val="Style1"/>
              <w:spacing w:line="276" w:lineRule="auto"/>
            </w:pPr>
            <w:r w:rsidRPr="009D621F">
              <w:t>4.5±1.28</w:t>
            </w:r>
          </w:p>
        </w:tc>
        <w:tc>
          <w:tcPr>
            <w:tcW w:w="157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1003F15" w14:textId="77777777" w:rsidR="00DE673B" w:rsidRPr="009D621F" w:rsidRDefault="00DE673B" w:rsidP="007E425F">
            <w:pPr>
              <w:pStyle w:val="Style1"/>
              <w:spacing w:line="276" w:lineRule="auto"/>
            </w:pPr>
            <w:r w:rsidRPr="009D621F">
              <w:t>1.91–7.09</w:t>
            </w:r>
          </w:p>
        </w:tc>
        <w:tc>
          <w:tcPr>
            <w:tcW w:w="103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180FC3F" w14:textId="77777777" w:rsidR="00DE673B" w:rsidRPr="009D621F" w:rsidRDefault="00DE673B" w:rsidP="007E425F">
            <w:pPr>
              <w:pStyle w:val="Style1"/>
              <w:spacing w:line="276" w:lineRule="auto"/>
            </w:pPr>
            <w:r w:rsidRPr="009D621F">
              <w:t>0.001*</w:t>
            </w:r>
          </w:p>
        </w:tc>
      </w:tr>
    </w:tbl>
    <w:p w14:paraId="70945464" w14:textId="5356C9C6" w:rsidR="00E94DAC" w:rsidRPr="009D621F" w:rsidRDefault="000E6993" w:rsidP="00C97D04">
      <w:pPr>
        <w:pStyle w:val="Style1"/>
      </w:pPr>
      <w:r w:rsidRPr="009D621F">
        <w:t xml:space="preserve">       </w:t>
      </w:r>
      <w:r w:rsidR="00DE673B" w:rsidRPr="009D621F">
        <w:t xml:space="preserve">*p </w:t>
      </w:r>
      <w:r w:rsidR="00DE673B" w:rsidRPr="009D621F">
        <w:rPr>
          <w:u w:val="single"/>
        </w:rPr>
        <w:t>&lt;</w:t>
      </w:r>
      <w:r w:rsidR="00DE673B" w:rsidRPr="009D621F">
        <w:t>0.05</w:t>
      </w:r>
    </w:p>
    <w:p w14:paraId="320EFD5B" w14:textId="4E2497E6" w:rsidR="00E94DAC" w:rsidRPr="009D621F" w:rsidRDefault="00E94DAC" w:rsidP="00C97D04">
      <w:pPr>
        <w:pStyle w:val="Style1"/>
      </w:pPr>
    </w:p>
    <w:p w14:paraId="6CE42C64" w14:textId="2A7AEA2D" w:rsidR="00E94DAC" w:rsidRDefault="00E94DAC" w:rsidP="00C97D04">
      <w:pPr>
        <w:pStyle w:val="Style1"/>
      </w:pPr>
    </w:p>
    <w:p w14:paraId="48769C6F" w14:textId="095C313C" w:rsidR="00F36DB5" w:rsidRDefault="00F36DB5" w:rsidP="00C97D04">
      <w:pPr>
        <w:pStyle w:val="Style1"/>
      </w:pPr>
    </w:p>
    <w:p w14:paraId="30D97548" w14:textId="2175249F" w:rsidR="00F36DB5" w:rsidRDefault="00F36DB5" w:rsidP="00C97D04">
      <w:pPr>
        <w:pStyle w:val="Style1"/>
      </w:pPr>
    </w:p>
    <w:p w14:paraId="260ABCF5" w14:textId="04FFCAA4" w:rsidR="00F36DB5" w:rsidRDefault="00F36DB5" w:rsidP="00C97D04">
      <w:pPr>
        <w:pStyle w:val="Style1"/>
      </w:pPr>
    </w:p>
    <w:p w14:paraId="640D9B91" w14:textId="7915E709" w:rsidR="00F36DB5" w:rsidRDefault="00F36DB5" w:rsidP="00C97D04">
      <w:pPr>
        <w:pStyle w:val="Style1"/>
      </w:pPr>
    </w:p>
    <w:p w14:paraId="584D2A8C" w14:textId="2F70FEAA" w:rsidR="00F36DB5" w:rsidRDefault="00F36DB5" w:rsidP="00C97D04">
      <w:pPr>
        <w:pStyle w:val="Style1"/>
      </w:pPr>
    </w:p>
    <w:p w14:paraId="1CE69999" w14:textId="559F5441" w:rsidR="007E425F" w:rsidRDefault="007E425F" w:rsidP="00C97D04">
      <w:pPr>
        <w:pStyle w:val="Style1"/>
      </w:pPr>
    </w:p>
    <w:p w14:paraId="5C701B00" w14:textId="53C8C396" w:rsidR="007E425F" w:rsidRDefault="007E425F" w:rsidP="00C97D04">
      <w:pPr>
        <w:pStyle w:val="Style1"/>
      </w:pPr>
    </w:p>
    <w:p w14:paraId="5804439B" w14:textId="36A283A6" w:rsidR="007E425F" w:rsidRDefault="007E425F" w:rsidP="00C97D04">
      <w:pPr>
        <w:pStyle w:val="Style1"/>
      </w:pPr>
    </w:p>
    <w:p w14:paraId="13A15831" w14:textId="2FC0FDF5" w:rsidR="007E425F" w:rsidRDefault="007E425F" w:rsidP="00C97D04">
      <w:pPr>
        <w:pStyle w:val="Style1"/>
      </w:pPr>
    </w:p>
    <w:p w14:paraId="19DB75A6" w14:textId="133D2C63" w:rsidR="007E425F" w:rsidRDefault="007E425F" w:rsidP="00C97D04">
      <w:pPr>
        <w:pStyle w:val="Style1"/>
      </w:pPr>
    </w:p>
    <w:p w14:paraId="2CDC8598" w14:textId="22FDD177" w:rsidR="007E425F" w:rsidRDefault="007E425F" w:rsidP="00C97D04">
      <w:pPr>
        <w:pStyle w:val="Style1"/>
      </w:pPr>
    </w:p>
    <w:p w14:paraId="7E599360" w14:textId="4D77BF36" w:rsidR="007E425F" w:rsidRDefault="007E425F" w:rsidP="00C97D04">
      <w:pPr>
        <w:pStyle w:val="Style1"/>
      </w:pPr>
    </w:p>
    <w:p w14:paraId="05EF65D8" w14:textId="77777777" w:rsidR="007E425F" w:rsidRDefault="007E425F" w:rsidP="00C97D04">
      <w:pPr>
        <w:pStyle w:val="Style1"/>
      </w:pPr>
    </w:p>
    <w:p w14:paraId="1E2B6695" w14:textId="020B1DB3" w:rsidR="00F36DB5" w:rsidRDefault="00F36DB5" w:rsidP="00C97D04">
      <w:pPr>
        <w:pStyle w:val="Style1"/>
      </w:pPr>
    </w:p>
    <w:p w14:paraId="0038AC89" w14:textId="5C021F87" w:rsidR="00F36DB5" w:rsidRDefault="00F36DB5" w:rsidP="00C97D04">
      <w:pPr>
        <w:pStyle w:val="Style1"/>
      </w:pPr>
    </w:p>
    <w:p w14:paraId="58805BED" w14:textId="77777777" w:rsidR="007E425F" w:rsidRDefault="007E425F" w:rsidP="00C97D04">
      <w:pPr>
        <w:pStyle w:val="Style1"/>
      </w:pPr>
    </w:p>
    <w:p w14:paraId="396BFFD5" w14:textId="77777777" w:rsidR="00F36DB5" w:rsidRPr="009D621F" w:rsidRDefault="00F36DB5" w:rsidP="00C97D04">
      <w:pPr>
        <w:pStyle w:val="Style1"/>
      </w:pPr>
    </w:p>
    <w:p w14:paraId="682603EF" w14:textId="77777777" w:rsidR="00E94DAC" w:rsidRPr="009D621F" w:rsidRDefault="00E94DAC" w:rsidP="00C97D04">
      <w:pPr>
        <w:pStyle w:val="Style1"/>
      </w:pPr>
    </w:p>
    <w:p w14:paraId="16132DB3" w14:textId="4B5AD446" w:rsidR="00DE673B" w:rsidRPr="009D621F" w:rsidRDefault="000E6993" w:rsidP="00C97D04">
      <w:pPr>
        <w:pStyle w:val="Style1"/>
      </w:pPr>
      <w:bookmarkStart w:id="42" w:name="_Ref57035853"/>
      <w:bookmarkStart w:id="43" w:name="_Toc51324622"/>
      <w:bookmarkStart w:id="44" w:name="_Toc57036517"/>
      <w:bookmarkStart w:id="45" w:name="_Toc59612422"/>
      <w:r w:rsidRPr="009D621F">
        <w:lastRenderedPageBreak/>
        <w:t xml:space="preserve">        </w:t>
      </w:r>
      <w:r w:rsidR="00DE673B" w:rsidRPr="009D621F">
        <w:t xml:space="preserve">Table </w:t>
      </w:r>
      <w:fldSimple w:instr=" SEQ Table \* ARABIC \s 1 ">
        <w:r w:rsidR="0066111D" w:rsidRPr="009D621F">
          <w:rPr>
            <w:noProof/>
          </w:rPr>
          <w:t>5</w:t>
        </w:r>
      </w:fldSimple>
      <w:bookmarkEnd w:id="42"/>
      <w:r w:rsidR="00DE673B" w:rsidRPr="009D621F">
        <w:t>: Differences between the affected hand and the unaffected hand in the stroke group (paired t-test)</w:t>
      </w:r>
      <w:bookmarkEnd w:id="43"/>
      <w:bookmarkEnd w:id="44"/>
      <w:bookmarkEnd w:id="45"/>
    </w:p>
    <w:tbl>
      <w:tblPr>
        <w:tblpPr w:leftFromText="180" w:rightFromText="180" w:vertAnchor="text" w:tblpXSpec="center" w:tblpY="1"/>
        <w:tblOverlap w:val="never"/>
        <w:tblW w:w="13892" w:type="dxa"/>
        <w:jc w:val="center"/>
        <w:tblLayout w:type="fixed"/>
        <w:tblCellMar>
          <w:left w:w="10" w:type="dxa"/>
          <w:right w:w="10" w:type="dxa"/>
        </w:tblCellMar>
        <w:tblLook w:val="0000" w:firstRow="0" w:lastRow="0" w:firstColumn="0" w:lastColumn="0" w:noHBand="0" w:noVBand="0"/>
      </w:tblPr>
      <w:tblGrid>
        <w:gridCol w:w="1965"/>
        <w:gridCol w:w="5203"/>
        <w:gridCol w:w="1312"/>
        <w:gridCol w:w="1313"/>
        <w:gridCol w:w="1444"/>
        <w:gridCol w:w="1617"/>
        <w:gridCol w:w="1038"/>
      </w:tblGrid>
      <w:tr w:rsidR="00DE673B" w:rsidRPr="009D621F" w14:paraId="46C1F184" w14:textId="77777777" w:rsidTr="004E353D">
        <w:trPr>
          <w:trHeight w:val="275"/>
          <w:jc w:val="center"/>
        </w:trPr>
        <w:tc>
          <w:tcPr>
            <w:tcW w:w="1965"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top w:w="0" w:type="dxa"/>
              <w:left w:w="93" w:type="dxa"/>
              <w:bottom w:w="0" w:type="dxa"/>
              <w:right w:w="108" w:type="dxa"/>
            </w:tcMar>
          </w:tcPr>
          <w:p w14:paraId="78CCE199" w14:textId="77777777" w:rsidR="00DE673B" w:rsidRPr="009D621F" w:rsidRDefault="00DE673B" w:rsidP="007E425F">
            <w:pPr>
              <w:pStyle w:val="Style1"/>
              <w:spacing w:line="276" w:lineRule="auto"/>
            </w:pPr>
            <w:r w:rsidRPr="009D621F">
              <w:t>SWMFT task</w:t>
            </w:r>
          </w:p>
        </w:tc>
        <w:tc>
          <w:tcPr>
            <w:tcW w:w="5203"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top w:w="0" w:type="dxa"/>
              <w:left w:w="93" w:type="dxa"/>
              <w:bottom w:w="0" w:type="dxa"/>
              <w:right w:w="108" w:type="dxa"/>
            </w:tcMar>
          </w:tcPr>
          <w:p w14:paraId="66F7A5E9" w14:textId="77777777" w:rsidR="00DE673B" w:rsidRPr="009D621F" w:rsidRDefault="00DE673B" w:rsidP="007E425F">
            <w:pPr>
              <w:pStyle w:val="Style1"/>
              <w:spacing w:line="276" w:lineRule="auto"/>
            </w:pPr>
            <w:r w:rsidRPr="009D621F">
              <w:t>Parameter of interest</w:t>
            </w:r>
          </w:p>
        </w:tc>
        <w:tc>
          <w:tcPr>
            <w:tcW w:w="1312"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top w:w="0" w:type="dxa"/>
              <w:left w:w="93" w:type="dxa"/>
              <w:bottom w:w="0" w:type="dxa"/>
              <w:right w:w="108" w:type="dxa"/>
            </w:tcMar>
          </w:tcPr>
          <w:p w14:paraId="45A4DB3F" w14:textId="77777777" w:rsidR="00DE673B" w:rsidRPr="009D621F" w:rsidRDefault="00DE673B" w:rsidP="007E425F">
            <w:pPr>
              <w:pStyle w:val="Style1"/>
              <w:spacing w:line="276" w:lineRule="auto"/>
            </w:pPr>
            <w:r w:rsidRPr="009D621F">
              <w:t>AF hand</w:t>
            </w:r>
          </w:p>
          <w:p w14:paraId="607BE689" w14:textId="77777777" w:rsidR="00DE673B" w:rsidRPr="009D621F" w:rsidRDefault="00DE673B" w:rsidP="007E425F">
            <w:pPr>
              <w:pStyle w:val="Style1"/>
              <w:spacing w:line="276" w:lineRule="auto"/>
            </w:pPr>
            <w:r w:rsidRPr="009D621F">
              <w:t>Mean ± SD</w:t>
            </w:r>
          </w:p>
        </w:tc>
        <w:tc>
          <w:tcPr>
            <w:tcW w:w="1313"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top w:w="0" w:type="dxa"/>
              <w:left w:w="93" w:type="dxa"/>
              <w:bottom w:w="0" w:type="dxa"/>
              <w:right w:w="108" w:type="dxa"/>
            </w:tcMar>
          </w:tcPr>
          <w:p w14:paraId="0C481022" w14:textId="77777777" w:rsidR="00DE673B" w:rsidRPr="009D621F" w:rsidRDefault="00DE673B" w:rsidP="007E425F">
            <w:pPr>
              <w:pStyle w:val="Style1"/>
              <w:spacing w:line="276" w:lineRule="auto"/>
            </w:pPr>
            <w:r w:rsidRPr="009D621F">
              <w:t>Un-AF hand</w:t>
            </w:r>
          </w:p>
          <w:p w14:paraId="439F8D37" w14:textId="77777777" w:rsidR="00DE673B" w:rsidRPr="009D621F" w:rsidRDefault="00DE673B" w:rsidP="007E425F">
            <w:pPr>
              <w:pStyle w:val="Style1"/>
              <w:spacing w:line="276" w:lineRule="auto"/>
            </w:pPr>
            <w:r w:rsidRPr="009D621F">
              <w:t>Mean ± SD</w:t>
            </w:r>
          </w:p>
        </w:tc>
        <w:tc>
          <w:tcPr>
            <w:tcW w:w="1444"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top w:w="0" w:type="dxa"/>
              <w:left w:w="93" w:type="dxa"/>
              <w:bottom w:w="0" w:type="dxa"/>
              <w:right w:w="108" w:type="dxa"/>
            </w:tcMar>
          </w:tcPr>
          <w:p w14:paraId="5AF95EE8" w14:textId="77777777" w:rsidR="00DE673B" w:rsidRPr="009D621F" w:rsidRDefault="00DE673B" w:rsidP="007E425F">
            <w:pPr>
              <w:pStyle w:val="Style1"/>
              <w:spacing w:line="276" w:lineRule="auto"/>
            </w:pPr>
            <w:r w:rsidRPr="009D621F">
              <w:t>Mean Diff ± SD</w:t>
            </w:r>
          </w:p>
        </w:tc>
        <w:tc>
          <w:tcPr>
            <w:tcW w:w="1617"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top w:w="0" w:type="dxa"/>
              <w:left w:w="93" w:type="dxa"/>
              <w:bottom w:w="0" w:type="dxa"/>
              <w:right w:w="108" w:type="dxa"/>
            </w:tcMar>
          </w:tcPr>
          <w:p w14:paraId="2BBAC1A6" w14:textId="77777777" w:rsidR="00DE673B" w:rsidRPr="009D621F" w:rsidRDefault="00DE673B" w:rsidP="007E425F">
            <w:pPr>
              <w:pStyle w:val="Style1"/>
              <w:spacing w:line="276" w:lineRule="auto"/>
            </w:pPr>
            <w:r w:rsidRPr="009D621F">
              <w:t>95% CI for Mean Diff.</w:t>
            </w:r>
          </w:p>
          <w:p w14:paraId="36A3CF34" w14:textId="77777777" w:rsidR="00DE673B" w:rsidRPr="009D621F" w:rsidRDefault="00DE673B" w:rsidP="007E425F">
            <w:pPr>
              <w:pStyle w:val="Style1"/>
              <w:spacing w:line="276" w:lineRule="auto"/>
            </w:pPr>
            <w:r w:rsidRPr="009D621F">
              <w:t>(lower-upper)</w:t>
            </w:r>
          </w:p>
        </w:tc>
        <w:tc>
          <w:tcPr>
            <w:tcW w:w="1038"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top w:w="0" w:type="dxa"/>
              <w:left w:w="93" w:type="dxa"/>
              <w:bottom w:w="0" w:type="dxa"/>
              <w:right w:w="108" w:type="dxa"/>
            </w:tcMar>
          </w:tcPr>
          <w:p w14:paraId="4550C5D2" w14:textId="77777777" w:rsidR="00DE673B" w:rsidRPr="009D621F" w:rsidRDefault="00DE673B" w:rsidP="007E425F">
            <w:pPr>
              <w:pStyle w:val="Style1"/>
              <w:spacing w:line="276" w:lineRule="auto"/>
            </w:pPr>
            <w:r w:rsidRPr="009D621F">
              <w:t>P value</w:t>
            </w:r>
          </w:p>
        </w:tc>
      </w:tr>
      <w:tr w:rsidR="004E353D" w:rsidRPr="009D621F" w14:paraId="3C9756A4" w14:textId="77777777" w:rsidTr="004E353D">
        <w:trPr>
          <w:trHeight w:val="314"/>
          <w:jc w:val="center"/>
        </w:trPr>
        <w:tc>
          <w:tcPr>
            <w:tcW w:w="1965" w:type="dxa"/>
            <w:vMerge w:val="restart"/>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95B21D5" w14:textId="77777777" w:rsidR="004E353D" w:rsidRPr="009D621F" w:rsidRDefault="004E353D" w:rsidP="007E425F">
            <w:pPr>
              <w:pStyle w:val="Style1"/>
              <w:spacing w:line="276" w:lineRule="auto"/>
            </w:pPr>
            <w:r w:rsidRPr="009D621F">
              <w:t xml:space="preserve">Hand to table </w:t>
            </w:r>
          </w:p>
          <w:p w14:paraId="582DA9CA" w14:textId="77777777" w:rsidR="004E353D" w:rsidRPr="009D621F" w:rsidRDefault="004E353D" w:rsidP="007E425F">
            <w:pPr>
              <w:pStyle w:val="Style1"/>
              <w:spacing w:line="276" w:lineRule="auto"/>
            </w:pPr>
            <w:r w:rsidRPr="009D621F">
              <w:t>(Front)</w:t>
            </w:r>
          </w:p>
        </w:tc>
        <w:tc>
          <w:tcPr>
            <w:tcW w:w="520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AD79A2C" w14:textId="4AF9310D" w:rsidR="004E353D" w:rsidRPr="009D621F" w:rsidRDefault="004E353D" w:rsidP="007E425F">
            <w:pPr>
              <w:pStyle w:val="Style1"/>
              <w:spacing w:line="276" w:lineRule="auto"/>
            </w:pPr>
            <w:r w:rsidRPr="009D621F">
              <w:t>Trunk flexion</w:t>
            </w:r>
          </w:p>
        </w:tc>
        <w:tc>
          <w:tcPr>
            <w:tcW w:w="1312" w:type="dxa"/>
            <w:tcBorders>
              <w:top w:val="single" w:sz="4" w:space="0" w:color="00000A"/>
              <w:left w:val="single" w:sz="4" w:space="0" w:color="00000A"/>
              <w:right w:val="single" w:sz="4" w:space="0" w:color="00000A"/>
            </w:tcBorders>
            <w:shd w:val="clear" w:color="auto" w:fill="auto"/>
            <w:tcMar>
              <w:top w:w="0" w:type="dxa"/>
              <w:left w:w="93" w:type="dxa"/>
              <w:bottom w:w="0" w:type="dxa"/>
              <w:right w:w="108" w:type="dxa"/>
            </w:tcMar>
          </w:tcPr>
          <w:p w14:paraId="6C428A7C" w14:textId="77777777" w:rsidR="004E353D" w:rsidRPr="009D621F" w:rsidRDefault="004E353D" w:rsidP="007E425F">
            <w:pPr>
              <w:pStyle w:val="Style1"/>
              <w:spacing w:line="276" w:lineRule="auto"/>
            </w:pPr>
            <w:r w:rsidRPr="009D621F">
              <w:t>5.20±5.59</w:t>
            </w:r>
          </w:p>
        </w:tc>
        <w:tc>
          <w:tcPr>
            <w:tcW w:w="1313" w:type="dxa"/>
            <w:tcBorders>
              <w:top w:val="single" w:sz="4" w:space="0" w:color="00000A"/>
              <w:left w:val="single" w:sz="4" w:space="0" w:color="00000A"/>
              <w:right w:val="single" w:sz="4" w:space="0" w:color="00000A"/>
            </w:tcBorders>
            <w:shd w:val="clear" w:color="auto" w:fill="auto"/>
            <w:tcMar>
              <w:top w:w="0" w:type="dxa"/>
              <w:left w:w="93" w:type="dxa"/>
              <w:bottom w:w="0" w:type="dxa"/>
              <w:right w:w="108" w:type="dxa"/>
            </w:tcMar>
          </w:tcPr>
          <w:p w14:paraId="4FC7A4AB" w14:textId="77777777" w:rsidR="004E353D" w:rsidRPr="009D621F" w:rsidRDefault="004E353D" w:rsidP="007E425F">
            <w:pPr>
              <w:pStyle w:val="Style1"/>
              <w:spacing w:line="276" w:lineRule="auto"/>
            </w:pPr>
            <w:r w:rsidRPr="009D621F">
              <w:t>1.02±1.88</w:t>
            </w:r>
          </w:p>
        </w:tc>
        <w:tc>
          <w:tcPr>
            <w:tcW w:w="1444" w:type="dxa"/>
            <w:tcBorders>
              <w:top w:val="single" w:sz="4" w:space="0" w:color="00000A"/>
              <w:left w:val="single" w:sz="4" w:space="0" w:color="00000A"/>
              <w:right w:val="single" w:sz="4" w:space="0" w:color="00000A"/>
            </w:tcBorders>
            <w:shd w:val="clear" w:color="auto" w:fill="auto"/>
            <w:tcMar>
              <w:top w:w="0" w:type="dxa"/>
              <w:left w:w="93" w:type="dxa"/>
              <w:bottom w:w="0" w:type="dxa"/>
              <w:right w:w="108" w:type="dxa"/>
            </w:tcMar>
          </w:tcPr>
          <w:p w14:paraId="39050412" w14:textId="77777777" w:rsidR="004E353D" w:rsidRPr="009D621F" w:rsidRDefault="004E353D" w:rsidP="007E425F">
            <w:pPr>
              <w:pStyle w:val="Style1"/>
              <w:spacing w:line="276" w:lineRule="auto"/>
            </w:pPr>
            <w:r w:rsidRPr="009D621F">
              <w:t>4.18±1.27</w:t>
            </w:r>
          </w:p>
        </w:tc>
        <w:tc>
          <w:tcPr>
            <w:tcW w:w="1617" w:type="dxa"/>
            <w:tcBorders>
              <w:top w:val="single" w:sz="4" w:space="0" w:color="00000A"/>
              <w:left w:val="single" w:sz="4" w:space="0" w:color="00000A"/>
              <w:right w:val="single" w:sz="4" w:space="0" w:color="00000A"/>
            </w:tcBorders>
            <w:shd w:val="clear" w:color="auto" w:fill="auto"/>
            <w:tcMar>
              <w:top w:w="0" w:type="dxa"/>
              <w:left w:w="93" w:type="dxa"/>
              <w:bottom w:w="0" w:type="dxa"/>
              <w:right w:w="108" w:type="dxa"/>
            </w:tcMar>
          </w:tcPr>
          <w:p w14:paraId="1079F91D" w14:textId="77777777" w:rsidR="004E353D" w:rsidRPr="009D621F" w:rsidRDefault="004E353D" w:rsidP="007E425F">
            <w:pPr>
              <w:pStyle w:val="Style1"/>
              <w:spacing w:line="276" w:lineRule="auto"/>
            </w:pPr>
            <w:r w:rsidRPr="009D621F">
              <w:t>1.50–6.85</w:t>
            </w:r>
          </w:p>
        </w:tc>
        <w:tc>
          <w:tcPr>
            <w:tcW w:w="1038" w:type="dxa"/>
            <w:tcBorders>
              <w:top w:val="single" w:sz="4" w:space="0" w:color="00000A"/>
              <w:left w:val="single" w:sz="4" w:space="0" w:color="00000A"/>
              <w:right w:val="single" w:sz="4" w:space="0" w:color="00000A"/>
            </w:tcBorders>
            <w:shd w:val="clear" w:color="auto" w:fill="auto"/>
            <w:tcMar>
              <w:top w:w="0" w:type="dxa"/>
              <w:left w:w="93" w:type="dxa"/>
              <w:bottom w:w="0" w:type="dxa"/>
              <w:right w:w="108" w:type="dxa"/>
            </w:tcMar>
          </w:tcPr>
          <w:p w14:paraId="32568775" w14:textId="77777777" w:rsidR="004E353D" w:rsidRPr="009D621F" w:rsidRDefault="004E353D" w:rsidP="007E425F">
            <w:pPr>
              <w:pStyle w:val="Style1"/>
              <w:spacing w:line="276" w:lineRule="auto"/>
            </w:pPr>
            <w:r w:rsidRPr="009D621F">
              <w:t>0.004*</w:t>
            </w:r>
          </w:p>
        </w:tc>
      </w:tr>
      <w:tr w:rsidR="004E353D" w:rsidRPr="009D621F" w14:paraId="29CDA366" w14:textId="77777777" w:rsidTr="004E353D">
        <w:trPr>
          <w:trHeight w:val="275"/>
          <w:jc w:val="center"/>
        </w:trPr>
        <w:tc>
          <w:tcPr>
            <w:tcW w:w="1965"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4E3A1D4" w14:textId="77777777" w:rsidR="004E353D" w:rsidRPr="009D621F" w:rsidRDefault="004E353D" w:rsidP="007E425F">
            <w:pPr>
              <w:pStyle w:val="Style1"/>
              <w:spacing w:line="276" w:lineRule="auto"/>
            </w:pPr>
          </w:p>
        </w:tc>
        <w:tc>
          <w:tcPr>
            <w:tcW w:w="520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BC40A18" w14:textId="069966C2" w:rsidR="004E353D" w:rsidRPr="009D621F" w:rsidRDefault="004E353D" w:rsidP="007E425F">
            <w:pPr>
              <w:pStyle w:val="Style1"/>
              <w:spacing w:line="276" w:lineRule="auto"/>
            </w:pPr>
            <w:r w:rsidRPr="009D621F">
              <w:t>Trunk lateral flexion toward affected/unaffected side</w:t>
            </w:r>
          </w:p>
        </w:tc>
        <w:tc>
          <w:tcPr>
            <w:tcW w:w="1312"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AC430E2" w14:textId="77777777" w:rsidR="004E353D" w:rsidRPr="009D621F" w:rsidRDefault="004E353D" w:rsidP="007E425F">
            <w:pPr>
              <w:pStyle w:val="Style1"/>
              <w:spacing w:line="276" w:lineRule="auto"/>
            </w:pPr>
            <w:r w:rsidRPr="009D621F">
              <w:t>8.96±6.43</w:t>
            </w:r>
          </w:p>
        </w:tc>
        <w:tc>
          <w:tcPr>
            <w:tcW w:w="131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39412D0" w14:textId="77777777" w:rsidR="004E353D" w:rsidRPr="009D621F" w:rsidRDefault="004E353D" w:rsidP="007E425F">
            <w:pPr>
              <w:pStyle w:val="Style1"/>
              <w:spacing w:line="276" w:lineRule="auto"/>
            </w:pPr>
            <w:r w:rsidRPr="009D621F">
              <w:t>3.58±2.04</w:t>
            </w:r>
          </w:p>
        </w:tc>
        <w:tc>
          <w:tcPr>
            <w:tcW w:w="1444"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2A27EB2" w14:textId="77777777" w:rsidR="004E353D" w:rsidRPr="009D621F" w:rsidRDefault="004E353D" w:rsidP="007E425F">
            <w:pPr>
              <w:pStyle w:val="Style1"/>
              <w:spacing w:line="276" w:lineRule="auto"/>
            </w:pPr>
            <w:r w:rsidRPr="009D621F">
              <w:rPr>
                <w:lang w:eastAsia="en-GB"/>
              </w:rPr>
              <w:t>5.38</w:t>
            </w:r>
            <w:r w:rsidRPr="009D621F">
              <w:t>±1.34</w:t>
            </w:r>
          </w:p>
        </w:tc>
        <w:tc>
          <w:tcPr>
            <w:tcW w:w="161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EE330EE" w14:textId="77777777" w:rsidR="004E353D" w:rsidRPr="009D621F" w:rsidRDefault="004E353D" w:rsidP="007E425F">
            <w:pPr>
              <w:pStyle w:val="Style1"/>
              <w:spacing w:line="276" w:lineRule="auto"/>
            </w:pPr>
            <w:r w:rsidRPr="009D621F">
              <w:t>2.57–8.19</w:t>
            </w:r>
          </w:p>
        </w:tc>
        <w:tc>
          <w:tcPr>
            <w:tcW w:w="1038"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CD8F220" w14:textId="77777777" w:rsidR="004E353D" w:rsidRPr="009D621F" w:rsidRDefault="004E353D" w:rsidP="007E425F">
            <w:pPr>
              <w:pStyle w:val="Style1"/>
              <w:spacing w:line="276" w:lineRule="auto"/>
            </w:pPr>
            <w:r w:rsidRPr="009D621F">
              <w:t>0.001*</w:t>
            </w:r>
          </w:p>
        </w:tc>
      </w:tr>
      <w:tr w:rsidR="004E353D" w:rsidRPr="009D621F" w14:paraId="14EC8548" w14:textId="77777777" w:rsidTr="004E353D">
        <w:trPr>
          <w:trHeight w:val="109"/>
          <w:jc w:val="center"/>
        </w:trPr>
        <w:tc>
          <w:tcPr>
            <w:tcW w:w="1965"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1023793" w14:textId="77777777" w:rsidR="004E353D" w:rsidRPr="009D621F" w:rsidRDefault="004E353D" w:rsidP="007E425F">
            <w:pPr>
              <w:pStyle w:val="Style1"/>
              <w:spacing w:line="276" w:lineRule="auto"/>
            </w:pPr>
          </w:p>
        </w:tc>
        <w:tc>
          <w:tcPr>
            <w:tcW w:w="520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D1AF318" w14:textId="78E4BB01" w:rsidR="004E353D" w:rsidRPr="009D621F" w:rsidRDefault="004E353D" w:rsidP="007E425F">
            <w:pPr>
              <w:pStyle w:val="Style1"/>
              <w:spacing w:line="276" w:lineRule="auto"/>
            </w:pPr>
            <w:r w:rsidRPr="009D621F">
              <w:t>Trunk axial rotation toward affected/unaffected side</w:t>
            </w:r>
          </w:p>
        </w:tc>
        <w:tc>
          <w:tcPr>
            <w:tcW w:w="1312"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DECC0C0" w14:textId="77777777" w:rsidR="004E353D" w:rsidRPr="009D621F" w:rsidRDefault="004E353D" w:rsidP="007E425F">
            <w:pPr>
              <w:pStyle w:val="Style1"/>
              <w:spacing w:line="276" w:lineRule="auto"/>
            </w:pPr>
            <w:r w:rsidRPr="009D621F">
              <w:t>8.60±4.51</w:t>
            </w:r>
          </w:p>
        </w:tc>
        <w:tc>
          <w:tcPr>
            <w:tcW w:w="131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EAB6835" w14:textId="77777777" w:rsidR="004E353D" w:rsidRPr="009D621F" w:rsidRDefault="004E353D" w:rsidP="007E425F">
            <w:pPr>
              <w:pStyle w:val="Style1"/>
              <w:spacing w:line="276" w:lineRule="auto"/>
            </w:pPr>
            <w:r w:rsidRPr="009D621F">
              <w:t>4.34±2.43</w:t>
            </w:r>
          </w:p>
        </w:tc>
        <w:tc>
          <w:tcPr>
            <w:tcW w:w="1444"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0C986CF" w14:textId="77777777" w:rsidR="004E353D" w:rsidRPr="009D621F" w:rsidRDefault="004E353D" w:rsidP="007E425F">
            <w:pPr>
              <w:pStyle w:val="Style1"/>
              <w:spacing w:line="276" w:lineRule="auto"/>
            </w:pPr>
            <w:r w:rsidRPr="009D621F">
              <w:t>4.27±1.01</w:t>
            </w:r>
          </w:p>
        </w:tc>
        <w:tc>
          <w:tcPr>
            <w:tcW w:w="161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E456699" w14:textId="77777777" w:rsidR="004E353D" w:rsidRPr="009D621F" w:rsidRDefault="004E353D" w:rsidP="007E425F">
            <w:pPr>
              <w:pStyle w:val="Style1"/>
              <w:spacing w:line="276" w:lineRule="auto"/>
            </w:pPr>
            <w:r w:rsidRPr="009D621F">
              <w:t>2.16–6.38</w:t>
            </w:r>
          </w:p>
        </w:tc>
        <w:tc>
          <w:tcPr>
            <w:tcW w:w="1038"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77DECA6" w14:textId="77777777" w:rsidR="004E353D" w:rsidRPr="009D621F" w:rsidRDefault="004E353D" w:rsidP="007E425F">
            <w:pPr>
              <w:pStyle w:val="Style1"/>
              <w:spacing w:line="276" w:lineRule="auto"/>
            </w:pPr>
            <w:r w:rsidRPr="009D621F">
              <w:t>0.0004*</w:t>
            </w:r>
          </w:p>
        </w:tc>
      </w:tr>
      <w:tr w:rsidR="004E353D" w:rsidRPr="009D621F" w14:paraId="038054C7" w14:textId="77777777" w:rsidTr="004E353D">
        <w:trPr>
          <w:trHeight w:val="275"/>
          <w:jc w:val="center"/>
        </w:trPr>
        <w:tc>
          <w:tcPr>
            <w:tcW w:w="1965" w:type="dxa"/>
            <w:vMerge w:val="restart"/>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0C1E0FD" w14:textId="77777777" w:rsidR="004E353D" w:rsidRPr="009D621F" w:rsidRDefault="004E353D" w:rsidP="007E425F">
            <w:pPr>
              <w:pStyle w:val="Style1"/>
              <w:spacing w:line="276" w:lineRule="auto"/>
            </w:pPr>
            <w:r w:rsidRPr="009D621F">
              <w:t xml:space="preserve">Hand to box </w:t>
            </w:r>
          </w:p>
          <w:p w14:paraId="38E12ED7" w14:textId="77777777" w:rsidR="004E353D" w:rsidRPr="009D621F" w:rsidRDefault="004E353D" w:rsidP="007E425F">
            <w:pPr>
              <w:pStyle w:val="Style1"/>
              <w:spacing w:line="276" w:lineRule="auto"/>
            </w:pPr>
            <w:r w:rsidRPr="009D621F">
              <w:t>(Front)</w:t>
            </w:r>
          </w:p>
        </w:tc>
        <w:tc>
          <w:tcPr>
            <w:tcW w:w="520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1CEBB48" w14:textId="64F516D4" w:rsidR="004E353D" w:rsidRPr="009D621F" w:rsidRDefault="004E353D" w:rsidP="007E425F">
            <w:pPr>
              <w:pStyle w:val="Style1"/>
              <w:spacing w:line="276" w:lineRule="auto"/>
            </w:pPr>
            <w:r w:rsidRPr="009D621F">
              <w:t>Trunk flexion</w:t>
            </w:r>
          </w:p>
        </w:tc>
        <w:tc>
          <w:tcPr>
            <w:tcW w:w="1312"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2F39671" w14:textId="77777777" w:rsidR="004E353D" w:rsidRPr="009D621F" w:rsidRDefault="004E353D" w:rsidP="007E425F">
            <w:pPr>
              <w:pStyle w:val="Style1"/>
              <w:spacing w:line="276" w:lineRule="auto"/>
            </w:pPr>
            <w:r w:rsidRPr="009D621F">
              <w:t>9.41±5.53</w:t>
            </w:r>
          </w:p>
        </w:tc>
        <w:tc>
          <w:tcPr>
            <w:tcW w:w="131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5DF4C5C" w14:textId="77777777" w:rsidR="004E353D" w:rsidRPr="009D621F" w:rsidRDefault="004E353D" w:rsidP="007E425F">
            <w:pPr>
              <w:pStyle w:val="Style1"/>
              <w:spacing w:line="276" w:lineRule="auto"/>
            </w:pPr>
            <w:r w:rsidRPr="009D621F">
              <w:t>5.15±3.68</w:t>
            </w:r>
          </w:p>
        </w:tc>
        <w:tc>
          <w:tcPr>
            <w:tcW w:w="1444"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281410F" w14:textId="77777777" w:rsidR="004E353D" w:rsidRPr="009D621F" w:rsidRDefault="004E353D" w:rsidP="007E425F">
            <w:pPr>
              <w:pStyle w:val="Style1"/>
              <w:spacing w:line="276" w:lineRule="auto"/>
            </w:pPr>
            <w:r w:rsidRPr="009D621F">
              <w:t>4.27±1.48</w:t>
            </w:r>
          </w:p>
        </w:tc>
        <w:tc>
          <w:tcPr>
            <w:tcW w:w="161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3A9BBE8" w14:textId="77777777" w:rsidR="004E353D" w:rsidRPr="009D621F" w:rsidRDefault="004E353D" w:rsidP="007E425F">
            <w:pPr>
              <w:pStyle w:val="Style1"/>
              <w:spacing w:line="276" w:lineRule="auto"/>
            </w:pPr>
            <w:r w:rsidRPr="009D621F">
              <w:t>1.61–6.92</w:t>
            </w:r>
          </w:p>
        </w:tc>
        <w:tc>
          <w:tcPr>
            <w:tcW w:w="1038"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19A9CDA" w14:textId="77777777" w:rsidR="004E353D" w:rsidRPr="009D621F" w:rsidRDefault="004E353D" w:rsidP="007E425F">
            <w:pPr>
              <w:pStyle w:val="Style1"/>
              <w:spacing w:line="276" w:lineRule="auto"/>
            </w:pPr>
            <w:r w:rsidRPr="009D621F">
              <w:t>0.003*</w:t>
            </w:r>
          </w:p>
        </w:tc>
      </w:tr>
      <w:tr w:rsidR="004E353D" w:rsidRPr="009D621F" w14:paraId="6AAFBDD4" w14:textId="77777777" w:rsidTr="004E353D">
        <w:trPr>
          <w:trHeight w:val="275"/>
          <w:jc w:val="center"/>
        </w:trPr>
        <w:tc>
          <w:tcPr>
            <w:tcW w:w="1965"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D411A40" w14:textId="77777777" w:rsidR="004E353D" w:rsidRPr="009D621F" w:rsidRDefault="004E353D" w:rsidP="007E425F">
            <w:pPr>
              <w:pStyle w:val="Style1"/>
              <w:spacing w:line="276" w:lineRule="auto"/>
            </w:pPr>
          </w:p>
        </w:tc>
        <w:tc>
          <w:tcPr>
            <w:tcW w:w="520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598FFC9" w14:textId="79E70B26" w:rsidR="004E353D" w:rsidRPr="009D621F" w:rsidRDefault="004E353D" w:rsidP="007E425F">
            <w:pPr>
              <w:pStyle w:val="Style1"/>
              <w:spacing w:line="276" w:lineRule="auto"/>
            </w:pPr>
            <w:r w:rsidRPr="009D621F">
              <w:t>Trunk lateral flexion toward affected/unaffected side</w:t>
            </w:r>
          </w:p>
        </w:tc>
        <w:tc>
          <w:tcPr>
            <w:tcW w:w="1312"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999A9A6" w14:textId="77777777" w:rsidR="004E353D" w:rsidRPr="009D621F" w:rsidRDefault="004E353D" w:rsidP="007E425F">
            <w:pPr>
              <w:pStyle w:val="Style1"/>
              <w:spacing w:line="276" w:lineRule="auto"/>
            </w:pPr>
            <w:r w:rsidRPr="009D621F">
              <w:t>9.31±6.75</w:t>
            </w:r>
          </w:p>
        </w:tc>
        <w:tc>
          <w:tcPr>
            <w:tcW w:w="131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70E00DF" w14:textId="77777777" w:rsidR="004E353D" w:rsidRPr="009D621F" w:rsidRDefault="004E353D" w:rsidP="007E425F">
            <w:pPr>
              <w:pStyle w:val="Style1"/>
              <w:spacing w:line="276" w:lineRule="auto"/>
            </w:pPr>
            <w:r w:rsidRPr="009D621F">
              <w:t>5.99±2.79</w:t>
            </w:r>
          </w:p>
        </w:tc>
        <w:tc>
          <w:tcPr>
            <w:tcW w:w="1444"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F44545D" w14:textId="77777777" w:rsidR="004E353D" w:rsidRPr="009D621F" w:rsidRDefault="004E353D" w:rsidP="007E425F">
            <w:pPr>
              <w:pStyle w:val="Style1"/>
              <w:spacing w:line="276" w:lineRule="auto"/>
            </w:pPr>
            <w:r w:rsidRPr="009D621F">
              <w:rPr>
                <w:lang w:eastAsia="en-GB"/>
              </w:rPr>
              <w:t>3.32</w:t>
            </w:r>
            <w:r w:rsidRPr="009D621F">
              <w:t>±1.56</w:t>
            </w:r>
          </w:p>
        </w:tc>
        <w:tc>
          <w:tcPr>
            <w:tcW w:w="161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B653619" w14:textId="77777777" w:rsidR="004E353D" w:rsidRPr="009D621F" w:rsidRDefault="004E353D" w:rsidP="007E425F">
            <w:pPr>
              <w:pStyle w:val="Style1"/>
              <w:spacing w:line="276" w:lineRule="auto"/>
            </w:pPr>
            <w:r w:rsidRPr="009D621F">
              <w:t>0.05–6.59</w:t>
            </w:r>
          </w:p>
        </w:tc>
        <w:tc>
          <w:tcPr>
            <w:tcW w:w="1038"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4D92D68" w14:textId="77777777" w:rsidR="004E353D" w:rsidRPr="009D621F" w:rsidRDefault="004E353D" w:rsidP="007E425F">
            <w:pPr>
              <w:pStyle w:val="Style1"/>
              <w:spacing w:line="276" w:lineRule="auto"/>
            </w:pPr>
            <w:r w:rsidRPr="009D621F">
              <w:t>0.04*</w:t>
            </w:r>
          </w:p>
        </w:tc>
      </w:tr>
      <w:tr w:rsidR="004E353D" w:rsidRPr="009D621F" w14:paraId="6C4A1870" w14:textId="77777777" w:rsidTr="004E353D">
        <w:trPr>
          <w:trHeight w:val="275"/>
          <w:jc w:val="center"/>
        </w:trPr>
        <w:tc>
          <w:tcPr>
            <w:tcW w:w="1965"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312600E" w14:textId="77777777" w:rsidR="004E353D" w:rsidRPr="009D621F" w:rsidRDefault="004E353D" w:rsidP="007E425F">
            <w:pPr>
              <w:pStyle w:val="Style1"/>
              <w:spacing w:line="276" w:lineRule="auto"/>
            </w:pPr>
          </w:p>
        </w:tc>
        <w:tc>
          <w:tcPr>
            <w:tcW w:w="520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2FBE476" w14:textId="2FA39F53" w:rsidR="004E353D" w:rsidRPr="009D621F" w:rsidRDefault="004E353D" w:rsidP="007E425F">
            <w:pPr>
              <w:pStyle w:val="Style1"/>
              <w:spacing w:line="276" w:lineRule="auto"/>
              <w:rPr>
                <w:shd w:val="clear" w:color="auto" w:fill="FFFF00"/>
              </w:rPr>
            </w:pPr>
            <w:r w:rsidRPr="009D621F">
              <w:t>Trunk axial rotation toward affected/unaffected side</w:t>
            </w:r>
          </w:p>
        </w:tc>
        <w:tc>
          <w:tcPr>
            <w:tcW w:w="1312"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4784195" w14:textId="77777777" w:rsidR="004E353D" w:rsidRPr="009D621F" w:rsidRDefault="004E353D" w:rsidP="007E425F">
            <w:pPr>
              <w:pStyle w:val="Style1"/>
              <w:spacing w:line="276" w:lineRule="auto"/>
              <w:rPr>
                <w:shd w:val="clear" w:color="auto" w:fill="FFFF00"/>
              </w:rPr>
            </w:pPr>
            <w:r w:rsidRPr="009D621F">
              <w:t>9.16±4.63</w:t>
            </w:r>
          </w:p>
        </w:tc>
        <w:tc>
          <w:tcPr>
            <w:tcW w:w="131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478CC3F" w14:textId="77777777" w:rsidR="004E353D" w:rsidRPr="009D621F" w:rsidRDefault="004E353D" w:rsidP="007E425F">
            <w:pPr>
              <w:pStyle w:val="Style1"/>
              <w:spacing w:line="276" w:lineRule="auto"/>
            </w:pPr>
            <w:r w:rsidRPr="009D621F">
              <w:t>8.69±3.62</w:t>
            </w:r>
          </w:p>
        </w:tc>
        <w:tc>
          <w:tcPr>
            <w:tcW w:w="1444"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9403B92" w14:textId="77777777" w:rsidR="004E353D" w:rsidRPr="009D621F" w:rsidRDefault="004E353D" w:rsidP="007E425F">
            <w:pPr>
              <w:pStyle w:val="Style1"/>
              <w:spacing w:line="276" w:lineRule="auto"/>
            </w:pPr>
            <w:r w:rsidRPr="009D621F">
              <w:rPr>
                <w:lang w:eastAsia="en-GB"/>
              </w:rPr>
              <w:t>0.48</w:t>
            </w:r>
            <w:r w:rsidRPr="009D621F">
              <w:t>±0.82</w:t>
            </w:r>
          </w:p>
        </w:tc>
        <w:tc>
          <w:tcPr>
            <w:tcW w:w="161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03A09BC" w14:textId="77777777" w:rsidR="004E353D" w:rsidRPr="009D621F" w:rsidRDefault="004E353D" w:rsidP="007E425F">
            <w:pPr>
              <w:pStyle w:val="Style1"/>
              <w:spacing w:line="276" w:lineRule="auto"/>
            </w:pPr>
            <w:r w:rsidRPr="009D621F">
              <w:t>-1.24–2.20</w:t>
            </w:r>
          </w:p>
        </w:tc>
        <w:tc>
          <w:tcPr>
            <w:tcW w:w="1038"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D9445E3" w14:textId="77777777" w:rsidR="004E353D" w:rsidRPr="009D621F" w:rsidRDefault="004E353D" w:rsidP="007E425F">
            <w:pPr>
              <w:pStyle w:val="Style1"/>
              <w:spacing w:line="276" w:lineRule="auto"/>
              <w:rPr>
                <w:shd w:val="clear" w:color="auto" w:fill="FFFF00"/>
              </w:rPr>
            </w:pPr>
            <w:r w:rsidRPr="009D621F">
              <w:t>0.56</w:t>
            </w:r>
          </w:p>
        </w:tc>
      </w:tr>
      <w:tr w:rsidR="004E353D" w:rsidRPr="009D621F" w14:paraId="17E6BDEB" w14:textId="77777777" w:rsidTr="004E353D">
        <w:trPr>
          <w:trHeight w:val="275"/>
          <w:jc w:val="center"/>
        </w:trPr>
        <w:tc>
          <w:tcPr>
            <w:tcW w:w="1965" w:type="dxa"/>
            <w:vMerge w:val="restart"/>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1986E01" w14:textId="77777777" w:rsidR="004E353D" w:rsidRPr="009D621F" w:rsidRDefault="004E353D" w:rsidP="007E425F">
            <w:pPr>
              <w:pStyle w:val="Style1"/>
              <w:spacing w:line="276" w:lineRule="auto"/>
            </w:pPr>
            <w:r w:rsidRPr="009D621F">
              <w:t>Lift can</w:t>
            </w:r>
          </w:p>
        </w:tc>
        <w:tc>
          <w:tcPr>
            <w:tcW w:w="520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FC11D29" w14:textId="79620D4A" w:rsidR="004E353D" w:rsidRPr="009D621F" w:rsidRDefault="004E353D" w:rsidP="007E425F">
            <w:pPr>
              <w:pStyle w:val="Style1"/>
              <w:spacing w:line="276" w:lineRule="auto"/>
            </w:pPr>
            <w:r w:rsidRPr="009D621F">
              <w:t>Trunk flexion</w:t>
            </w:r>
          </w:p>
        </w:tc>
        <w:tc>
          <w:tcPr>
            <w:tcW w:w="1312"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E88B764" w14:textId="77777777" w:rsidR="004E353D" w:rsidRPr="009D621F" w:rsidRDefault="004E353D" w:rsidP="007E425F">
            <w:pPr>
              <w:pStyle w:val="Style1"/>
              <w:spacing w:line="276" w:lineRule="auto"/>
            </w:pPr>
            <w:r w:rsidRPr="009D621F">
              <w:t>12.61±6.72</w:t>
            </w:r>
          </w:p>
        </w:tc>
        <w:tc>
          <w:tcPr>
            <w:tcW w:w="131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DF036CB" w14:textId="77777777" w:rsidR="004E353D" w:rsidRPr="009D621F" w:rsidRDefault="004E353D" w:rsidP="007E425F">
            <w:pPr>
              <w:pStyle w:val="Style1"/>
              <w:spacing w:line="276" w:lineRule="auto"/>
            </w:pPr>
            <w:r w:rsidRPr="009D621F">
              <w:t>5.32±2.88</w:t>
            </w:r>
          </w:p>
        </w:tc>
        <w:tc>
          <w:tcPr>
            <w:tcW w:w="1444"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372DDD2" w14:textId="77777777" w:rsidR="004E353D" w:rsidRPr="009D621F" w:rsidRDefault="004E353D" w:rsidP="007E425F">
            <w:pPr>
              <w:pStyle w:val="Style1"/>
              <w:spacing w:line="276" w:lineRule="auto"/>
            </w:pPr>
            <w:r w:rsidRPr="009D621F">
              <w:t>7.29±1.64</w:t>
            </w:r>
          </w:p>
        </w:tc>
        <w:tc>
          <w:tcPr>
            <w:tcW w:w="161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8B46D1F" w14:textId="77777777" w:rsidR="004E353D" w:rsidRPr="009D621F" w:rsidRDefault="004E353D" w:rsidP="007E425F">
            <w:pPr>
              <w:pStyle w:val="Style1"/>
              <w:spacing w:line="276" w:lineRule="auto"/>
            </w:pPr>
            <w:r w:rsidRPr="009D621F">
              <w:t>3.65–10.93</w:t>
            </w:r>
          </w:p>
        </w:tc>
        <w:tc>
          <w:tcPr>
            <w:tcW w:w="1038"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CCB2210" w14:textId="77777777" w:rsidR="004E353D" w:rsidRPr="009D621F" w:rsidRDefault="004E353D" w:rsidP="007E425F">
            <w:pPr>
              <w:pStyle w:val="Style1"/>
              <w:spacing w:line="276" w:lineRule="auto"/>
            </w:pPr>
            <w:r w:rsidRPr="009D621F">
              <w:t>0.0004*</w:t>
            </w:r>
          </w:p>
        </w:tc>
      </w:tr>
      <w:tr w:rsidR="004E353D" w:rsidRPr="009D621F" w14:paraId="06777187" w14:textId="77777777" w:rsidTr="004E353D">
        <w:trPr>
          <w:trHeight w:val="275"/>
          <w:jc w:val="center"/>
        </w:trPr>
        <w:tc>
          <w:tcPr>
            <w:tcW w:w="1965"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A10AED3" w14:textId="77777777" w:rsidR="004E353D" w:rsidRPr="009D621F" w:rsidRDefault="004E353D" w:rsidP="007E425F">
            <w:pPr>
              <w:pStyle w:val="Style1"/>
              <w:spacing w:line="276" w:lineRule="auto"/>
            </w:pPr>
          </w:p>
        </w:tc>
        <w:tc>
          <w:tcPr>
            <w:tcW w:w="520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D0F8EF2" w14:textId="332409FF" w:rsidR="004E353D" w:rsidRPr="009D621F" w:rsidRDefault="004E353D" w:rsidP="007E425F">
            <w:pPr>
              <w:pStyle w:val="Style1"/>
              <w:spacing w:line="276" w:lineRule="auto"/>
            </w:pPr>
            <w:r w:rsidRPr="009D621F">
              <w:t>Trunk lateral flexion toward affected/unaffected side</w:t>
            </w:r>
          </w:p>
        </w:tc>
        <w:tc>
          <w:tcPr>
            <w:tcW w:w="1312"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8EBBFE5" w14:textId="77777777" w:rsidR="004E353D" w:rsidRPr="009D621F" w:rsidRDefault="004E353D" w:rsidP="007E425F">
            <w:pPr>
              <w:pStyle w:val="Style1"/>
              <w:spacing w:line="276" w:lineRule="auto"/>
            </w:pPr>
            <w:r w:rsidRPr="009D621F">
              <w:t>7.97±5.09</w:t>
            </w:r>
          </w:p>
        </w:tc>
        <w:tc>
          <w:tcPr>
            <w:tcW w:w="131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72D6FD6" w14:textId="77777777" w:rsidR="004E353D" w:rsidRPr="009D621F" w:rsidRDefault="004E353D" w:rsidP="007E425F">
            <w:pPr>
              <w:pStyle w:val="Style1"/>
              <w:spacing w:line="276" w:lineRule="auto"/>
            </w:pPr>
            <w:r w:rsidRPr="009D621F">
              <w:t>3.74±1.66</w:t>
            </w:r>
          </w:p>
        </w:tc>
        <w:tc>
          <w:tcPr>
            <w:tcW w:w="1444"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5282EB3" w14:textId="77777777" w:rsidR="004E353D" w:rsidRPr="009D621F" w:rsidRDefault="004E353D" w:rsidP="007E425F">
            <w:pPr>
              <w:pStyle w:val="Style1"/>
              <w:spacing w:line="276" w:lineRule="auto"/>
            </w:pPr>
            <w:r w:rsidRPr="009D621F">
              <w:t>4.23±1.28</w:t>
            </w:r>
          </w:p>
        </w:tc>
        <w:tc>
          <w:tcPr>
            <w:tcW w:w="161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1944738" w14:textId="77777777" w:rsidR="004E353D" w:rsidRPr="009D621F" w:rsidRDefault="004E353D" w:rsidP="007E425F">
            <w:pPr>
              <w:pStyle w:val="Style1"/>
              <w:spacing w:line="276" w:lineRule="auto"/>
            </w:pPr>
            <w:r w:rsidRPr="009D621F">
              <w:t>1.54–6.91</w:t>
            </w:r>
          </w:p>
        </w:tc>
        <w:tc>
          <w:tcPr>
            <w:tcW w:w="1038"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07D000A" w14:textId="77777777" w:rsidR="004E353D" w:rsidRPr="009D621F" w:rsidRDefault="004E353D" w:rsidP="007E425F">
            <w:pPr>
              <w:pStyle w:val="Style1"/>
              <w:spacing w:line="276" w:lineRule="auto"/>
            </w:pPr>
            <w:r w:rsidRPr="009D621F">
              <w:t>0.004*</w:t>
            </w:r>
          </w:p>
        </w:tc>
      </w:tr>
      <w:tr w:rsidR="004E353D" w:rsidRPr="009D621F" w14:paraId="09D14676" w14:textId="77777777" w:rsidTr="004E353D">
        <w:trPr>
          <w:trHeight w:val="275"/>
          <w:jc w:val="center"/>
        </w:trPr>
        <w:tc>
          <w:tcPr>
            <w:tcW w:w="1965"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F4AFF1E" w14:textId="77777777" w:rsidR="004E353D" w:rsidRPr="009D621F" w:rsidRDefault="004E353D" w:rsidP="007E425F">
            <w:pPr>
              <w:pStyle w:val="Style1"/>
              <w:spacing w:line="276" w:lineRule="auto"/>
            </w:pPr>
          </w:p>
        </w:tc>
        <w:tc>
          <w:tcPr>
            <w:tcW w:w="520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B29E8C7" w14:textId="08A0431F" w:rsidR="004E353D" w:rsidRPr="009D621F" w:rsidRDefault="004E353D" w:rsidP="007E425F">
            <w:pPr>
              <w:pStyle w:val="Style1"/>
              <w:spacing w:line="276" w:lineRule="auto"/>
              <w:rPr>
                <w:shd w:val="clear" w:color="auto" w:fill="FFFF00"/>
              </w:rPr>
            </w:pPr>
            <w:r w:rsidRPr="009D621F">
              <w:t>Trunk axial rotation toward affected/unaffected side</w:t>
            </w:r>
          </w:p>
        </w:tc>
        <w:tc>
          <w:tcPr>
            <w:tcW w:w="1312"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1D4140D" w14:textId="77777777" w:rsidR="004E353D" w:rsidRPr="009D621F" w:rsidRDefault="004E353D" w:rsidP="007E425F">
            <w:pPr>
              <w:pStyle w:val="Style1"/>
              <w:spacing w:line="276" w:lineRule="auto"/>
              <w:rPr>
                <w:shd w:val="clear" w:color="auto" w:fill="FFFF00"/>
              </w:rPr>
            </w:pPr>
            <w:r w:rsidRPr="009D621F">
              <w:t>10.13±5.65</w:t>
            </w:r>
          </w:p>
        </w:tc>
        <w:tc>
          <w:tcPr>
            <w:tcW w:w="131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0121702" w14:textId="77777777" w:rsidR="004E353D" w:rsidRPr="009D621F" w:rsidRDefault="004E353D" w:rsidP="007E425F">
            <w:pPr>
              <w:pStyle w:val="Style1"/>
              <w:spacing w:line="276" w:lineRule="auto"/>
            </w:pPr>
            <w:r w:rsidRPr="009D621F">
              <w:t>8.31±3.17</w:t>
            </w:r>
          </w:p>
        </w:tc>
        <w:tc>
          <w:tcPr>
            <w:tcW w:w="1444"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1096ADD" w14:textId="77777777" w:rsidR="004E353D" w:rsidRPr="009D621F" w:rsidRDefault="004E353D" w:rsidP="007E425F">
            <w:pPr>
              <w:pStyle w:val="Style1"/>
              <w:spacing w:line="276" w:lineRule="auto"/>
            </w:pPr>
            <w:r w:rsidRPr="009D621F">
              <w:t>1.81±1.30</w:t>
            </w:r>
          </w:p>
        </w:tc>
        <w:tc>
          <w:tcPr>
            <w:tcW w:w="161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1557088" w14:textId="77777777" w:rsidR="004E353D" w:rsidRPr="009D621F" w:rsidRDefault="004E353D" w:rsidP="007E425F">
            <w:pPr>
              <w:pStyle w:val="Style1"/>
              <w:spacing w:line="276" w:lineRule="auto"/>
            </w:pPr>
            <w:r w:rsidRPr="009D621F">
              <w:t>-0.92–4.54</w:t>
            </w:r>
          </w:p>
        </w:tc>
        <w:tc>
          <w:tcPr>
            <w:tcW w:w="1038"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5CB0D7C" w14:textId="77777777" w:rsidR="004E353D" w:rsidRPr="009D621F" w:rsidRDefault="004E353D" w:rsidP="007E425F">
            <w:pPr>
              <w:pStyle w:val="Style1"/>
              <w:spacing w:line="276" w:lineRule="auto"/>
              <w:rPr>
                <w:shd w:val="clear" w:color="auto" w:fill="FFFF00"/>
              </w:rPr>
            </w:pPr>
            <w:r w:rsidRPr="009D621F">
              <w:t>0.18</w:t>
            </w:r>
          </w:p>
        </w:tc>
      </w:tr>
      <w:tr w:rsidR="004E353D" w:rsidRPr="009D621F" w14:paraId="0E454CA0" w14:textId="77777777" w:rsidTr="004E353D">
        <w:trPr>
          <w:trHeight w:val="48"/>
          <w:jc w:val="center"/>
        </w:trPr>
        <w:tc>
          <w:tcPr>
            <w:tcW w:w="1965" w:type="dxa"/>
            <w:vMerge w:val="restart"/>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C88CC72" w14:textId="77777777" w:rsidR="004E353D" w:rsidRPr="009D621F" w:rsidRDefault="004E353D" w:rsidP="007E425F">
            <w:pPr>
              <w:pStyle w:val="Style1"/>
              <w:spacing w:line="276" w:lineRule="auto"/>
            </w:pPr>
            <w:r w:rsidRPr="009D621F">
              <w:t>Lift pencil</w:t>
            </w:r>
          </w:p>
        </w:tc>
        <w:tc>
          <w:tcPr>
            <w:tcW w:w="520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718185D" w14:textId="39313340" w:rsidR="004E353D" w:rsidRPr="009D621F" w:rsidRDefault="004E353D" w:rsidP="007E425F">
            <w:pPr>
              <w:pStyle w:val="Style1"/>
              <w:spacing w:line="276" w:lineRule="auto"/>
            </w:pPr>
            <w:r w:rsidRPr="009D621F">
              <w:t>Trunk flexion</w:t>
            </w:r>
          </w:p>
        </w:tc>
        <w:tc>
          <w:tcPr>
            <w:tcW w:w="1312"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26B97A8" w14:textId="77777777" w:rsidR="004E353D" w:rsidRPr="009D621F" w:rsidRDefault="004E353D" w:rsidP="007E425F">
            <w:pPr>
              <w:pStyle w:val="Style1"/>
              <w:spacing w:line="276" w:lineRule="auto"/>
            </w:pPr>
            <w:r w:rsidRPr="009D621F">
              <w:t>10.72±7.22</w:t>
            </w:r>
          </w:p>
        </w:tc>
        <w:tc>
          <w:tcPr>
            <w:tcW w:w="131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4A5C2C7" w14:textId="77777777" w:rsidR="004E353D" w:rsidRPr="009D621F" w:rsidRDefault="004E353D" w:rsidP="007E425F">
            <w:pPr>
              <w:pStyle w:val="Style1"/>
              <w:spacing w:line="276" w:lineRule="auto"/>
            </w:pPr>
            <w:r w:rsidRPr="009D621F">
              <w:t>4.17±2.79</w:t>
            </w:r>
          </w:p>
        </w:tc>
        <w:tc>
          <w:tcPr>
            <w:tcW w:w="1444"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62E0F5B" w14:textId="77777777" w:rsidR="004E353D" w:rsidRPr="009D621F" w:rsidRDefault="004E353D" w:rsidP="007E425F">
            <w:pPr>
              <w:pStyle w:val="Style1"/>
              <w:spacing w:line="276" w:lineRule="auto"/>
            </w:pPr>
            <w:r w:rsidRPr="009D621F">
              <w:t>6.55±1.73</w:t>
            </w:r>
          </w:p>
        </w:tc>
        <w:tc>
          <w:tcPr>
            <w:tcW w:w="161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00FDF57" w14:textId="77777777" w:rsidR="004E353D" w:rsidRPr="009D621F" w:rsidRDefault="004E353D" w:rsidP="007E425F">
            <w:pPr>
              <w:pStyle w:val="Style1"/>
              <w:spacing w:line="276" w:lineRule="auto"/>
            </w:pPr>
            <w:r w:rsidRPr="009D621F">
              <w:t>2.48±10.64</w:t>
            </w:r>
          </w:p>
        </w:tc>
        <w:tc>
          <w:tcPr>
            <w:tcW w:w="1038"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BF7D8CF" w14:textId="77777777" w:rsidR="004E353D" w:rsidRPr="009D621F" w:rsidRDefault="004E353D" w:rsidP="007E425F">
            <w:pPr>
              <w:pStyle w:val="Style1"/>
              <w:spacing w:line="276" w:lineRule="auto"/>
            </w:pPr>
            <w:r w:rsidRPr="009D621F">
              <w:t>0.003*</w:t>
            </w:r>
          </w:p>
        </w:tc>
      </w:tr>
      <w:tr w:rsidR="004E353D" w:rsidRPr="009D621F" w14:paraId="2DC10330" w14:textId="77777777" w:rsidTr="004E353D">
        <w:trPr>
          <w:trHeight w:val="275"/>
          <w:jc w:val="center"/>
        </w:trPr>
        <w:tc>
          <w:tcPr>
            <w:tcW w:w="1965"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3995E49" w14:textId="77777777" w:rsidR="004E353D" w:rsidRPr="009D621F" w:rsidRDefault="004E353D" w:rsidP="007E425F">
            <w:pPr>
              <w:pStyle w:val="Style1"/>
              <w:spacing w:line="276" w:lineRule="auto"/>
            </w:pPr>
          </w:p>
        </w:tc>
        <w:tc>
          <w:tcPr>
            <w:tcW w:w="520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DC2C6EB" w14:textId="073BBAAE" w:rsidR="004E353D" w:rsidRPr="009D621F" w:rsidRDefault="004E353D" w:rsidP="007E425F">
            <w:pPr>
              <w:pStyle w:val="Style1"/>
              <w:spacing w:line="276" w:lineRule="auto"/>
            </w:pPr>
            <w:r w:rsidRPr="009D621F">
              <w:t>Trunk lateral flexion toward affected/unaffected side</w:t>
            </w:r>
          </w:p>
        </w:tc>
        <w:tc>
          <w:tcPr>
            <w:tcW w:w="1312"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456329D" w14:textId="77777777" w:rsidR="004E353D" w:rsidRPr="009D621F" w:rsidRDefault="004E353D" w:rsidP="007E425F">
            <w:pPr>
              <w:pStyle w:val="Style1"/>
              <w:spacing w:line="276" w:lineRule="auto"/>
            </w:pPr>
            <w:r w:rsidRPr="009D621F">
              <w:t>8.96±6.10</w:t>
            </w:r>
          </w:p>
        </w:tc>
        <w:tc>
          <w:tcPr>
            <w:tcW w:w="131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9E073A5" w14:textId="77777777" w:rsidR="004E353D" w:rsidRPr="009D621F" w:rsidRDefault="004E353D" w:rsidP="007E425F">
            <w:pPr>
              <w:pStyle w:val="Style1"/>
              <w:spacing w:line="276" w:lineRule="auto"/>
            </w:pPr>
            <w:r w:rsidRPr="009D621F">
              <w:t>4.03±1.71</w:t>
            </w:r>
          </w:p>
        </w:tc>
        <w:tc>
          <w:tcPr>
            <w:tcW w:w="1444"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2C16D23" w14:textId="77777777" w:rsidR="004E353D" w:rsidRPr="009D621F" w:rsidRDefault="004E353D" w:rsidP="007E425F">
            <w:pPr>
              <w:pStyle w:val="Style1"/>
              <w:spacing w:line="276" w:lineRule="auto"/>
            </w:pPr>
            <w:r w:rsidRPr="009D621F">
              <w:t>4.93±1.45</w:t>
            </w:r>
          </w:p>
        </w:tc>
        <w:tc>
          <w:tcPr>
            <w:tcW w:w="161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184BCA5" w14:textId="77777777" w:rsidR="004E353D" w:rsidRPr="009D621F" w:rsidRDefault="004E353D" w:rsidP="007E425F">
            <w:pPr>
              <w:pStyle w:val="Style1"/>
              <w:spacing w:line="276" w:lineRule="auto"/>
            </w:pPr>
            <w:r w:rsidRPr="009D621F">
              <w:t>1.90–7.96</w:t>
            </w:r>
          </w:p>
        </w:tc>
        <w:tc>
          <w:tcPr>
            <w:tcW w:w="1038"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C45D31E" w14:textId="77777777" w:rsidR="004E353D" w:rsidRPr="009D621F" w:rsidRDefault="004E353D" w:rsidP="007E425F">
            <w:pPr>
              <w:pStyle w:val="Style1"/>
              <w:spacing w:line="276" w:lineRule="auto"/>
            </w:pPr>
            <w:r w:rsidRPr="009D621F">
              <w:t>0.003*</w:t>
            </w:r>
          </w:p>
        </w:tc>
      </w:tr>
      <w:tr w:rsidR="004E353D" w:rsidRPr="009D621F" w14:paraId="38995CFD" w14:textId="77777777" w:rsidTr="004E353D">
        <w:trPr>
          <w:trHeight w:val="275"/>
          <w:jc w:val="center"/>
        </w:trPr>
        <w:tc>
          <w:tcPr>
            <w:tcW w:w="1965"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0A40162" w14:textId="77777777" w:rsidR="004E353D" w:rsidRPr="009D621F" w:rsidRDefault="004E353D" w:rsidP="007E425F">
            <w:pPr>
              <w:pStyle w:val="Style1"/>
              <w:spacing w:line="276" w:lineRule="auto"/>
            </w:pPr>
          </w:p>
        </w:tc>
        <w:tc>
          <w:tcPr>
            <w:tcW w:w="520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ED5E83E" w14:textId="19756474" w:rsidR="004E353D" w:rsidRPr="009D621F" w:rsidRDefault="004E353D" w:rsidP="007E425F">
            <w:pPr>
              <w:pStyle w:val="Style1"/>
              <w:spacing w:line="276" w:lineRule="auto"/>
            </w:pPr>
            <w:r w:rsidRPr="009D621F">
              <w:t>Trunk axial rotation toward affected/unaffected side</w:t>
            </w:r>
          </w:p>
        </w:tc>
        <w:tc>
          <w:tcPr>
            <w:tcW w:w="1312"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F3B4B9F" w14:textId="77777777" w:rsidR="004E353D" w:rsidRPr="009D621F" w:rsidRDefault="004E353D" w:rsidP="007E425F">
            <w:pPr>
              <w:pStyle w:val="Style1"/>
              <w:spacing w:line="276" w:lineRule="auto"/>
            </w:pPr>
            <w:r w:rsidRPr="009D621F">
              <w:t>11±4.55</w:t>
            </w:r>
          </w:p>
        </w:tc>
        <w:tc>
          <w:tcPr>
            <w:tcW w:w="131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0D0D5F9" w14:textId="77777777" w:rsidR="004E353D" w:rsidRPr="009D621F" w:rsidRDefault="004E353D" w:rsidP="007E425F">
            <w:pPr>
              <w:pStyle w:val="Style1"/>
              <w:spacing w:line="276" w:lineRule="auto"/>
            </w:pPr>
            <w:r w:rsidRPr="009D621F">
              <w:t>6.75±2.62</w:t>
            </w:r>
          </w:p>
        </w:tc>
        <w:tc>
          <w:tcPr>
            <w:tcW w:w="1444"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6AD88AC" w14:textId="77777777" w:rsidR="004E353D" w:rsidRPr="009D621F" w:rsidRDefault="004E353D" w:rsidP="007E425F">
            <w:pPr>
              <w:pStyle w:val="Style1"/>
              <w:spacing w:line="276" w:lineRule="auto"/>
            </w:pPr>
            <w:r w:rsidRPr="009D621F">
              <w:t>4.25±1.02</w:t>
            </w:r>
          </w:p>
        </w:tc>
        <w:tc>
          <w:tcPr>
            <w:tcW w:w="161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A6118D0" w14:textId="77777777" w:rsidR="004E353D" w:rsidRPr="009D621F" w:rsidRDefault="004E353D" w:rsidP="007E425F">
            <w:pPr>
              <w:pStyle w:val="Style1"/>
              <w:spacing w:line="276" w:lineRule="auto"/>
            </w:pPr>
            <w:r w:rsidRPr="009D621F">
              <w:t>2.11–6.39</w:t>
            </w:r>
          </w:p>
        </w:tc>
        <w:tc>
          <w:tcPr>
            <w:tcW w:w="1038"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A018D5F" w14:textId="77777777" w:rsidR="004E353D" w:rsidRPr="009D621F" w:rsidRDefault="004E353D" w:rsidP="007E425F">
            <w:pPr>
              <w:pStyle w:val="Style1"/>
              <w:spacing w:line="276" w:lineRule="auto"/>
            </w:pPr>
            <w:r w:rsidRPr="009D621F">
              <w:t>0.001*</w:t>
            </w:r>
          </w:p>
        </w:tc>
      </w:tr>
      <w:tr w:rsidR="004E353D" w:rsidRPr="009D621F" w14:paraId="78253E22" w14:textId="77777777" w:rsidTr="004E353D">
        <w:trPr>
          <w:trHeight w:val="275"/>
          <w:jc w:val="center"/>
        </w:trPr>
        <w:tc>
          <w:tcPr>
            <w:tcW w:w="1965" w:type="dxa"/>
            <w:vMerge w:val="restart"/>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E9129D4" w14:textId="77777777" w:rsidR="004E353D" w:rsidRPr="009D621F" w:rsidRDefault="004E353D" w:rsidP="007E425F">
            <w:pPr>
              <w:pStyle w:val="Style1"/>
              <w:spacing w:line="276" w:lineRule="auto"/>
            </w:pPr>
            <w:r w:rsidRPr="009D621F">
              <w:t>Fold towel</w:t>
            </w:r>
          </w:p>
        </w:tc>
        <w:tc>
          <w:tcPr>
            <w:tcW w:w="520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1FE94A3" w14:textId="306BE716" w:rsidR="004E353D" w:rsidRPr="009D621F" w:rsidRDefault="004E353D" w:rsidP="007E425F">
            <w:pPr>
              <w:pStyle w:val="Style1"/>
              <w:spacing w:line="276" w:lineRule="auto"/>
              <w:rPr>
                <w:shd w:val="clear" w:color="auto" w:fill="FFFF00"/>
              </w:rPr>
            </w:pPr>
            <w:r w:rsidRPr="009D621F">
              <w:t>Trunk flexion</w:t>
            </w:r>
          </w:p>
        </w:tc>
        <w:tc>
          <w:tcPr>
            <w:tcW w:w="1312"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E991D56" w14:textId="77777777" w:rsidR="004E353D" w:rsidRPr="009D621F" w:rsidRDefault="004E353D" w:rsidP="007E425F">
            <w:pPr>
              <w:pStyle w:val="Style1"/>
              <w:spacing w:line="276" w:lineRule="auto"/>
              <w:rPr>
                <w:shd w:val="clear" w:color="auto" w:fill="FFFF00"/>
              </w:rPr>
            </w:pPr>
            <w:r w:rsidRPr="009D621F">
              <w:t>33.39±8.39</w:t>
            </w:r>
          </w:p>
        </w:tc>
        <w:tc>
          <w:tcPr>
            <w:tcW w:w="131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3074A34" w14:textId="77777777" w:rsidR="004E353D" w:rsidRPr="009D621F" w:rsidRDefault="004E353D" w:rsidP="007E425F">
            <w:pPr>
              <w:pStyle w:val="Style1"/>
              <w:spacing w:line="276" w:lineRule="auto"/>
              <w:rPr>
                <w:shd w:val="clear" w:color="auto" w:fill="FFFF00"/>
              </w:rPr>
            </w:pPr>
            <w:r w:rsidRPr="009D621F">
              <w:t>33.59±9.28</w:t>
            </w:r>
          </w:p>
        </w:tc>
        <w:tc>
          <w:tcPr>
            <w:tcW w:w="1444"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9B67E31" w14:textId="77777777" w:rsidR="004E353D" w:rsidRPr="009D621F" w:rsidRDefault="004E353D" w:rsidP="007E425F">
            <w:pPr>
              <w:pStyle w:val="Style1"/>
              <w:spacing w:line="276" w:lineRule="auto"/>
              <w:rPr>
                <w:shd w:val="clear" w:color="auto" w:fill="FFFF00"/>
              </w:rPr>
            </w:pPr>
            <w:r w:rsidRPr="009D621F">
              <w:t>-0.20±2.80</w:t>
            </w:r>
          </w:p>
        </w:tc>
        <w:tc>
          <w:tcPr>
            <w:tcW w:w="161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913D459" w14:textId="77777777" w:rsidR="004E353D" w:rsidRPr="009D621F" w:rsidRDefault="004E353D" w:rsidP="007E425F">
            <w:pPr>
              <w:pStyle w:val="Style1"/>
              <w:spacing w:line="276" w:lineRule="auto"/>
              <w:rPr>
                <w:shd w:val="clear" w:color="auto" w:fill="FFFF00"/>
              </w:rPr>
            </w:pPr>
            <w:r w:rsidRPr="009D621F">
              <w:t>-1.87–1.47</w:t>
            </w:r>
          </w:p>
        </w:tc>
        <w:tc>
          <w:tcPr>
            <w:tcW w:w="1038"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8C63D2A" w14:textId="77777777" w:rsidR="004E353D" w:rsidRPr="009D621F" w:rsidRDefault="004E353D" w:rsidP="007E425F">
            <w:pPr>
              <w:pStyle w:val="Style1"/>
              <w:spacing w:line="276" w:lineRule="auto"/>
              <w:rPr>
                <w:shd w:val="clear" w:color="auto" w:fill="FFFF00"/>
              </w:rPr>
            </w:pPr>
            <w:r w:rsidRPr="009D621F">
              <w:t>0.80</w:t>
            </w:r>
          </w:p>
        </w:tc>
      </w:tr>
      <w:tr w:rsidR="004E353D" w:rsidRPr="009D621F" w14:paraId="5AE0875D" w14:textId="77777777" w:rsidTr="004E353D">
        <w:trPr>
          <w:trHeight w:val="275"/>
          <w:jc w:val="center"/>
        </w:trPr>
        <w:tc>
          <w:tcPr>
            <w:tcW w:w="1965"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7CDA24D" w14:textId="77777777" w:rsidR="004E353D" w:rsidRPr="009D621F" w:rsidRDefault="004E353D" w:rsidP="007E425F">
            <w:pPr>
              <w:pStyle w:val="Style1"/>
              <w:spacing w:line="276" w:lineRule="auto"/>
            </w:pPr>
          </w:p>
        </w:tc>
        <w:tc>
          <w:tcPr>
            <w:tcW w:w="520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6D838DE" w14:textId="479B754E" w:rsidR="004E353D" w:rsidRPr="009D621F" w:rsidRDefault="004E353D" w:rsidP="007E425F">
            <w:pPr>
              <w:pStyle w:val="Style1"/>
              <w:spacing w:line="276" w:lineRule="auto"/>
              <w:rPr>
                <w:shd w:val="clear" w:color="auto" w:fill="FFFF00"/>
              </w:rPr>
            </w:pPr>
            <w:r w:rsidRPr="009D621F">
              <w:t>Lumber lateral flexion toward affected/unaffected side</w:t>
            </w:r>
          </w:p>
        </w:tc>
        <w:tc>
          <w:tcPr>
            <w:tcW w:w="1312"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00A6EC6" w14:textId="77777777" w:rsidR="004E353D" w:rsidRPr="009D621F" w:rsidRDefault="004E353D" w:rsidP="007E425F">
            <w:pPr>
              <w:pStyle w:val="Style1"/>
              <w:spacing w:line="276" w:lineRule="auto"/>
            </w:pPr>
            <w:r w:rsidRPr="009D621F">
              <w:t>9.29±10.25</w:t>
            </w:r>
          </w:p>
        </w:tc>
        <w:tc>
          <w:tcPr>
            <w:tcW w:w="131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B485867" w14:textId="77777777" w:rsidR="004E353D" w:rsidRPr="009D621F" w:rsidRDefault="004E353D" w:rsidP="007E425F">
            <w:pPr>
              <w:pStyle w:val="Style1"/>
              <w:spacing w:line="276" w:lineRule="auto"/>
            </w:pPr>
            <w:r w:rsidRPr="009D621F">
              <w:t>10.44±9.39</w:t>
            </w:r>
          </w:p>
        </w:tc>
        <w:tc>
          <w:tcPr>
            <w:tcW w:w="1444"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1744348" w14:textId="77777777" w:rsidR="004E353D" w:rsidRPr="009D621F" w:rsidRDefault="004E353D" w:rsidP="007E425F">
            <w:pPr>
              <w:pStyle w:val="Style1"/>
              <w:spacing w:line="276" w:lineRule="auto"/>
            </w:pPr>
            <w:r w:rsidRPr="009D621F">
              <w:t>-1.16±0.82</w:t>
            </w:r>
          </w:p>
        </w:tc>
        <w:tc>
          <w:tcPr>
            <w:tcW w:w="161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445EF28" w14:textId="77777777" w:rsidR="004E353D" w:rsidRPr="009D621F" w:rsidRDefault="004E353D" w:rsidP="007E425F">
            <w:pPr>
              <w:pStyle w:val="Style1"/>
              <w:spacing w:line="276" w:lineRule="auto"/>
            </w:pPr>
            <w:r w:rsidRPr="009D621F">
              <w:t>-2.88–0.57</w:t>
            </w:r>
          </w:p>
        </w:tc>
        <w:tc>
          <w:tcPr>
            <w:tcW w:w="1038"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9F4AEBF" w14:textId="77777777" w:rsidR="004E353D" w:rsidRPr="009D621F" w:rsidRDefault="004E353D" w:rsidP="007E425F">
            <w:pPr>
              <w:pStyle w:val="Style1"/>
              <w:spacing w:line="276" w:lineRule="auto"/>
              <w:rPr>
                <w:shd w:val="clear" w:color="auto" w:fill="FFFF00"/>
              </w:rPr>
            </w:pPr>
            <w:r w:rsidRPr="009D621F">
              <w:t>0.17</w:t>
            </w:r>
          </w:p>
        </w:tc>
      </w:tr>
      <w:tr w:rsidR="004E353D" w:rsidRPr="009D621F" w14:paraId="41B49E5D" w14:textId="77777777" w:rsidTr="004E353D">
        <w:trPr>
          <w:trHeight w:val="291"/>
          <w:jc w:val="center"/>
        </w:trPr>
        <w:tc>
          <w:tcPr>
            <w:tcW w:w="1965"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2B5DA8A" w14:textId="77777777" w:rsidR="004E353D" w:rsidRPr="009D621F" w:rsidRDefault="004E353D" w:rsidP="007E425F">
            <w:pPr>
              <w:pStyle w:val="Style1"/>
              <w:spacing w:line="276" w:lineRule="auto"/>
            </w:pPr>
          </w:p>
        </w:tc>
        <w:tc>
          <w:tcPr>
            <w:tcW w:w="520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58DE595" w14:textId="31F00FE6" w:rsidR="004E353D" w:rsidRPr="009D621F" w:rsidRDefault="004E353D" w:rsidP="007E425F">
            <w:pPr>
              <w:pStyle w:val="Style1"/>
              <w:spacing w:line="276" w:lineRule="auto"/>
            </w:pPr>
            <w:r w:rsidRPr="009D621F">
              <w:t>Lumber lateral flexion toward affected/unaffected side</w:t>
            </w:r>
          </w:p>
        </w:tc>
        <w:tc>
          <w:tcPr>
            <w:tcW w:w="1312"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FAD4BEF" w14:textId="77777777" w:rsidR="004E353D" w:rsidRPr="009D621F" w:rsidRDefault="004E353D" w:rsidP="007E425F">
            <w:pPr>
              <w:pStyle w:val="Style1"/>
              <w:spacing w:line="276" w:lineRule="auto"/>
            </w:pPr>
            <w:r w:rsidRPr="009D621F">
              <w:t>12.54±9.37</w:t>
            </w:r>
          </w:p>
        </w:tc>
        <w:tc>
          <w:tcPr>
            <w:tcW w:w="131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647029D" w14:textId="77777777" w:rsidR="004E353D" w:rsidRPr="009D621F" w:rsidRDefault="004E353D" w:rsidP="007E425F">
            <w:pPr>
              <w:pStyle w:val="Style1"/>
              <w:spacing w:line="276" w:lineRule="auto"/>
            </w:pPr>
            <w:r w:rsidRPr="009D621F">
              <w:t>7.19±7.35</w:t>
            </w:r>
          </w:p>
        </w:tc>
        <w:tc>
          <w:tcPr>
            <w:tcW w:w="1444"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D3C255D" w14:textId="77777777" w:rsidR="004E353D" w:rsidRPr="009D621F" w:rsidRDefault="004E353D" w:rsidP="007E425F">
            <w:pPr>
              <w:pStyle w:val="Style1"/>
              <w:spacing w:line="276" w:lineRule="auto"/>
            </w:pPr>
            <w:r w:rsidRPr="009D621F">
              <w:t>5.35±2.08</w:t>
            </w:r>
          </w:p>
        </w:tc>
        <w:tc>
          <w:tcPr>
            <w:tcW w:w="161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77242F2" w14:textId="77777777" w:rsidR="004E353D" w:rsidRPr="009D621F" w:rsidRDefault="004E353D" w:rsidP="007E425F">
            <w:pPr>
              <w:pStyle w:val="Style1"/>
              <w:spacing w:line="276" w:lineRule="auto"/>
            </w:pPr>
            <w:r w:rsidRPr="009D621F">
              <w:t>1–9.70</w:t>
            </w:r>
          </w:p>
        </w:tc>
        <w:tc>
          <w:tcPr>
            <w:tcW w:w="1038"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57EEF72" w14:textId="77777777" w:rsidR="004E353D" w:rsidRPr="009D621F" w:rsidRDefault="004E353D" w:rsidP="007E425F">
            <w:pPr>
              <w:pStyle w:val="Style1"/>
              <w:spacing w:line="276" w:lineRule="auto"/>
            </w:pPr>
            <w:r w:rsidRPr="009D621F">
              <w:t>0.01*</w:t>
            </w:r>
          </w:p>
        </w:tc>
      </w:tr>
      <w:tr w:rsidR="004E353D" w:rsidRPr="009D621F" w14:paraId="1666E526" w14:textId="77777777" w:rsidTr="004E353D">
        <w:trPr>
          <w:trHeight w:val="275"/>
          <w:jc w:val="center"/>
        </w:trPr>
        <w:tc>
          <w:tcPr>
            <w:tcW w:w="19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92C273B" w14:textId="089E553B" w:rsidR="004E353D" w:rsidRPr="009D621F" w:rsidRDefault="004E353D" w:rsidP="007E425F">
            <w:pPr>
              <w:pStyle w:val="Style1"/>
              <w:spacing w:line="276" w:lineRule="auto"/>
            </w:pPr>
            <w:r w:rsidRPr="009D621F">
              <w:t>Turn key in a lock</w:t>
            </w:r>
          </w:p>
        </w:tc>
        <w:tc>
          <w:tcPr>
            <w:tcW w:w="520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DE9ED48" w14:textId="62FA5C72" w:rsidR="004E353D" w:rsidRPr="009D621F" w:rsidRDefault="004E353D" w:rsidP="007E425F">
            <w:pPr>
              <w:pStyle w:val="Style1"/>
              <w:spacing w:line="276" w:lineRule="auto"/>
            </w:pPr>
            <w:r w:rsidRPr="009D621F">
              <w:t>Trunk flexion</w:t>
            </w:r>
          </w:p>
        </w:tc>
        <w:tc>
          <w:tcPr>
            <w:tcW w:w="1312"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240BDBE" w14:textId="77777777" w:rsidR="004E353D" w:rsidRPr="009D621F" w:rsidRDefault="004E353D" w:rsidP="007E425F">
            <w:pPr>
              <w:pStyle w:val="Style1"/>
              <w:spacing w:line="276" w:lineRule="auto"/>
            </w:pPr>
            <w:r w:rsidRPr="009D621F">
              <w:t>5.97±5.94</w:t>
            </w:r>
          </w:p>
        </w:tc>
        <w:tc>
          <w:tcPr>
            <w:tcW w:w="131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8BC1305" w14:textId="77777777" w:rsidR="004E353D" w:rsidRPr="009D621F" w:rsidRDefault="004E353D" w:rsidP="007E425F">
            <w:pPr>
              <w:pStyle w:val="Style1"/>
              <w:spacing w:line="276" w:lineRule="auto"/>
            </w:pPr>
            <w:r w:rsidRPr="009D621F">
              <w:t>2.06±1.23</w:t>
            </w:r>
          </w:p>
        </w:tc>
        <w:tc>
          <w:tcPr>
            <w:tcW w:w="1444"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2325700" w14:textId="77777777" w:rsidR="004E353D" w:rsidRPr="009D621F" w:rsidRDefault="004E353D" w:rsidP="007E425F">
            <w:pPr>
              <w:pStyle w:val="Style1"/>
              <w:spacing w:line="276" w:lineRule="auto"/>
            </w:pPr>
            <w:r w:rsidRPr="009D621F">
              <w:t>3.91±1.36</w:t>
            </w:r>
          </w:p>
        </w:tc>
        <w:tc>
          <w:tcPr>
            <w:tcW w:w="161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040469B" w14:textId="77777777" w:rsidR="004E353D" w:rsidRPr="009D621F" w:rsidRDefault="004E353D" w:rsidP="007E425F">
            <w:pPr>
              <w:pStyle w:val="Style1"/>
              <w:spacing w:line="276" w:lineRule="auto"/>
            </w:pPr>
            <w:r w:rsidRPr="009D621F">
              <w:t>1.36–6.45</w:t>
            </w:r>
          </w:p>
        </w:tc>
        <w:tc>
          <w:tcPr>
            <w:tcW w:w="1038"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CE19D94" w14:textId="77777777" w:rsidR="004E353D" w:rsidRPr="009D621F" w:rsidRDefault="004E353D" w:rsidP="007E425F">
            <w:pPr>
              <w:pStyle w:val="Style1"/>
              <w:spacing w:line="276" w:lineRule="auto"/>
            </w:pPr>
            <w:r w:rsidRPr="009D621F">
              <w:t>0.005*</w:t>
            </w:r>
          </w:p>
        </w:tc>
      </w:tr>
      <w:tr w:rsidR="004E353D" w:rsidRPr="009D621F" w14:paraId="53495B2A" w14:textId="77777777" w:rsidTr="004E353D">
        <w:trPr>
          <w:trHeight w:val="275"/>
          <w:jc w:val="center"/>
        </w:trPr>
        <w:tc>
          <w:tcPr>
            <w:tcW w:w="1965"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471A6FE" w14:textId="77777777" w:rsidR="004E353D" w:rsidRPr="009D621F" w:rsidRDefault="004E353D" w:rsidP="007E425F">
            <w:pPr>
              <w:pStyle w:val="Style1"/>
              <w:spacing w:line="276" w:lineRule="auto"/>
            </w:pPr>
            <w:r w:rsidRPr="009D621F">
              <w:t>Reach and retrieve</w:t>
            </w:r>
          </w:p>
        </w:tc>
        <w:tc>
          <w:tcPr>
            <w:tcW w:w="520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7201CFE" w14:textId="18392F6A" w:rsidR="004E353D" w:rsidRPr="009D621F" w:rsidRDefault="004E353D" w:rsidP="007E425F">
            <w:pPr>
              <w:pStyle w:val="Style1"/>
              <w:spacing w:line="276" w:lineRule="auto"/>
            </w:pPr>
            <w:r w:rsidRPr="009D621F">
              <w:t>Trunk extension</w:t>
            </w:r>
          </w:p>
        </w:tc>
        <w:tc>
          <w:tcPr>
            <w:tcW w:w="1312"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604F106" w14:textId="77777777" w:rsidR="004E353D" w:rsidRPr="009D621F" w:rsidRDefault="004E353D" w:rsidP="007E425F">
            <w:pPr>
              <w:pStyle w:val="Style1"/>
              <w:spacing w:line="276" w:lineRule="auto"/>
            </w:pPr>
            <w:r w:rsidRPr="009D621F">
              <w:t>10.49±6.83</w:t>
            </w:r>
          </w:p>
        </w:tc>
        <w:tc>
          <w:tcPr>
            <w:tcW w:w="131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69F4839" w14:textId="77777777" w:rsidR="004E353D" w:rsidRPr="009D621F" w:rsidRDefault="004E353D" w:rsidP="007E425F">
            <w:pPr>
              <w:pStyle w:val="Style1"/>
              <w:spacing w:line="276" w:lineRule="auto"/>
            </w:pPr>
            <w:r w:rsidRPr="009D621F">
              <w:t>-6.35±3.51</w:t>
            </w:r>
          </w:p>
        </w:tc>
        <w:tc>
          <w:tcPr>
            <w:tcW w:w="1444"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7A292C3" w14:textId="77777777" w:rsidR="004E353D" w:rsidRPr="009D621F" w:rsidRDefault="004E353D" w:rsidP="007E425F">
            <w:pPr>
              <w:pStyle w:val="Style1"/>
              <w:spacing w:line="276" w:lineRule="auto"/>
            </w:pPr>
            <w:r w:rsidRPr="009D621F">
              <w:t>-4.14±1.72</w:t>
            </w:r>
          </w:p>
        </w:tc>
        <w:tc>
          <w:tcPr>
            <w:tcW w:w="161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2E53DCC" w14:textId="77777777" w:rsidR="004E353D" w:rsidRPr="009D621F" w:rsidRDefault="004E353D" w:rsidP="007E425F">
            <w:pPr>
              <w:pStyle w:val="Style1"/>
              <w:spacing w:line="276" w:lineRule="auto"/>
            </w:pPr>
            <w:r w:rsidRPr="009D621F">
              <w:t>-7.26 – -1.02</w:t>
            </w:r>
          </w:p>
        </w:tc>
        <w:tc>
          <w:tcPr>
            <w:tcW w:w="1038"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F8097B9" w14:textId="77777777" w:rsidR="004E353D" w:rsidRPr="009D621F" w:rsidRDefault="004E353D" w:rsidP="007E425F">
            <w:pPr>
              <w:pStyle w:val="Style1"/>
              <w:spacing w:line="276" w:lineRule="auto"/>
            </w:pPr>
            <w:r w:rsidRPr="009D621F">
              <w:t>0.01*</w:t>
            </w:r>
          </w:p>
        </w:tc>
      </w:tr>
      <w:tr w:rsidR="004E353D" w:rsidRPr="009D621F" w14:paraId="7ECFC4C9" w14:textId="77777777" w:rsidTr="004E353D">
        <w:trPr>
          <w:trHeight w:val="275"/>
          <w:jc w:val="center"/>
        </w:trPr>
        <w:tc>
          <w:tcPr>
            <w:tcW w:w="1965" w:type="dxa"/>
            <w:vMerge w:val="restart"/>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03B349F" w14:textId="77777777" w:rsidR="004E353D" w:rsidRPr="009D621F" w:rsidRDefault="004E353D" w:rsidP="007E425F">
            <w:pPr>
              <w:pStyle w:val="Style1"/>
              <w:spacing w:line="276" w:lineRule="auto"/>
            </w:pPr>
            <w:r w:rsidRPr="009D621F">
              <w:t>Extend elbow (side)</w:t>
            </w:r>
          </w:p>
        </w:tc>
        <w:tc>
          <w:tcPr>
            <w:tcW w:w="520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3A5E93D9" w14:textId="03F1D331" w:rsidR="004E353D" w:rsidRPr="009D621F" w:rsidRDefault="004E353D" w:rsidP="007E425F">
            <w:pPr>
              <w:pStyle w:val="Style1"/>
              <w:spacing w:line="276" w:lineRule="auto"/>
              <w:rPr>
                <w:shd w:val="clear" w:color="auto" w:fill="FFFF00"/>
              </w:rPr>
            </w:pPr>
            <w:r w:rsidRPr="009D621F">
              <w:t>Trunk flexion</w:t>
            </w:r>
          </w:p>
        </w:tc>
        <w:tc>
          <w:tcPr>
            <w:tcW w:w="1312"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595ACEBC" w14:textId="77777777" w:rsidR="004E353D" w:rsidRPr="009D621F" w:rsidRDefault="004E353D" w:rsidP="007E425F">
            <w:pPr>
              <w:pStyle w:val="Style1"/>
              <w:spacing w:line="276" w:lineRule="auto"/>
              <w:rPr>
                <w:shd w:val="clear" w:color="auto" w:fill="FFFF00"/>
              </w:rPr>
            </w:pPr>
            <w:r w:rsidRPr="009D621F">
              <w:t>4.99±6.08</w:t>
            </w:r>
          </w:p>
        </w:tc>
        <w:tc>
          <w:tcPr>
            <w:tcW w:w="131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BB9F983" w14:textId="77777777" w:rsidR="004E353D" w:rsidRPr="009D621F" w:rsidRDefault="004E353D" w:rsidP="007E425F">
            <w:pPr>
              <w:pStyle w:val="Style1"/>
              <w:spacing w:line="276" w:lineRule="auto"/>
              <w:rPr>
                <w:shd w:val="clear" w:color="auto" w:fill="FFFF00"/>
              </w:rPr>
            </w:pPr>
            <w:r w:rsidRPr="009D621F">
              <w:t>2.16±2.68</w:t>
            </w:r>
          </w:p>
        </w:tc>
        <w:tc>
          <w:tcPr>
            <w:tcW w:w="1444"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8A5C9B0" w14:textId="77777777" w:rsidR="004E353D" w:rsidRPr="009D621F" w:rsidRDefault="004E353D" w:rsidP="007E425F">
            <w:pPr>
              <w:pStyle w:val="Style1"/>
              <w:spacing w:line="276" w:lineRule="auto"/>
              <w:rPr>
                <w:shd w:val="clear" w:color="auto" w:fill="FFFF00"/>
              </w:rPr>
            </w:pPr>
            <w:r w:rsidRPr="009D621F">
              <w:t>2.83±1.49</w:t>
            </w:r>
          </w:p>
        </w:tc>
        <w:tc>
          <w:tcPr>
            <w:tcW w:w="161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B37607F" w14:textId="77777777" w:rsidR="004E353D" w:rsidRPr="009D621F" w:rsidRDefault="004E353D" w:rsidP="007E425F">
            <w:pPr>
              <w:pStyle w:val="Style1"/>
              <w:spacing w:line="276" w:lineRule="auto"/>
              <w:rPr>
                <w:shd w:val="clear" w:color="auto" w:fill="FFFF00"/>
              </w:rPr>
            </w:pPr>
            <w:r w:rsidRPr="009D621F">
              <w:t>-0.14–5.80</w:t>
            </w:r>
          </w:p>
        </w:tc>
        <w:tc>
          <w:tcPr>
            <w:tcW w:w="1038"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67DAFD7" w14:textId="77777777" w:rsidR="004E353D" w:rsidRPr="009D621F" w:rsidRDefault="004E353D" w:rsidP="007E425F">
            <w:pPr>
              <w:pStyle w:val="Style1"/>
              <w:spacing w:line="276" w:lineRule="auto"/>
              <w:rPr>
                <w:shd w:val="clear" w:color="auto" w:fill="FFFF00"/>
              </w:rPr>
            </w:pPr>
            <w:r w:rsidRPr="009D621F">
              <w:t>0.06</w:t>
            </w:r>
          </w:p>
        </w:tc>
      </w:tr>
      <w:tr w:rsidR="004E353D" w:rsidRPr="009D621F" w14:paraId="753DF0D9" w14:textId="77777777" w:rsidTr="004E353D">
        <w:trPr>
          <w:trHeight w:val="275"/>
          <w:jc w:val="center"/>
        </w:trPr>
        <w:tc>
          <w:tcPr>
            <w:tcW w:w="1965" w:type="dxa"/>
            <w:vMerge/>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3BD52A0" w14:textId="77777777" w:rsidR="004E353D" w:rsidRPr="009D621F" w:rsidRDefault="004E353D" w:rsidP="007E425F">
            <w:pPr>
              <w:pStyle w:val="Style1"/>
              <w:spacing w:line="276" w:lineRule="auto"/>
            </w:pPr>
          </w:p>
        </w:tc>
        <w:tc>
          <w:tcPr>
            <w:tcW w:w="520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1117847E" w14:textId="7A173A6B" w:rsidR="004E353D" w:rsidRPr="009D621F" w:rsidRDefault="004E353D" w:rsidP="007E425F">
            <w:pPr>
              <w:pStyle w:val="Style1"/>
              <w:spacing w:line="276" w:lineRule="auto"/>
            </w:pPr>
            <w:r w:rsidRPr="009D621F">
              <w:t>Trunk lateral flexion</w:t>
            </w:r>
          </w:p>
        </w:tc>
        <w:tc>
          <w:tcPr>
            <w:tcW w:w="1312"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4E428A5F" w14:textId="77777777" w:rsidR="004E353D" w:rsidRPr="009D621F" w:rsidRDefault="004E353D" w:rsidP="007E425F">
            <w:pPr>
              <w:pStyle w:val="Style1"/>
              <w:spacing w:line="276" w:lineRule="auto"/>
            </w:pPr>
            <w:r w:rsidRPr="009D621F">
              <w:t>5.19±5.65</w:t>
            </w:r>
          </w:p>
        </w:tc>
        <w:tc>
          <w:tcPr>
            <w:tcW w:w="1313"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69C34BFB" w14:textId="77777777" w:rsidR="004E353D" w:rsidRPr="009D621F" w:rsidRDefault="004E353D" w:rsidP="007E425F">
            <w:pPr>
              <w:pStyle w:val="Style1"/>
              <w:spacing w:line="276" w:lineRule="auto"/>
            </w:pPr>
            <w:r w:rsidRPr="009D621F">
              <w:t>1.61±2.80</w:t>
            </w:r>
          </w:p>
        </w:tc>
        <w:tc>
          <w:tcPr>
            <w:tcW w:w="1444"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0446C47D" w14:textId="77777777" w:rsidR="004E353D" w:rsidRPr="009D621F" w:rsidRDefault="004E353D" w:rsidP="007E425F">
            <w:pPr>
              <w:pStyle w:val="Style1"/>
              <w:spacing w:line="276" w:lineRule="auto"/>
            </w:pPr>
            <w:r w:rsidRPr="009D621F">
              <w:t>3.58±1.22</w:t>
            </w:r>
          </w:p>
        </w:tc>
        <w:tc>
          <w:tcPr>
            <w:tcW w:w="1617"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29EC9CE5" w14:textId="77777777" w:rsidR="004E353D" w:rsidRPr="009D621F" w:rsidRDefault="004E353D" w:rsidP="007E425F">
            <w:pPr>
              <w:pStyle w:val="Style1"/>
              <w:spacing w:line="276" w:lineRule="auto"/>
            </w:pPr>
            <w:r w:rsidRPr="009D621F">
              <w:t>1.02– .15</w:t>
            </w:r>
          </w:p>
        </w:tc>
        <w:tc>
          <w:tcPr>
            <w:tcW w:w="1038" w:type="dxa"/>
            <w:tcBorders>
              <w:top w:val="single" w:sz="4" w:space="0" w:color="00000A"/>
              <w:left w:val="single" w:sz="4" w:space="0" w:color="00000A"/>
              <w:bottom w:val="single" w:sz="4" w:space="0" w:color="00000A"/>
              <w:right w:val="single" w:sz="4" w:space="0" w:color="00000A"/>
            </w:tcBorders>
            <w:shd w:val="clear" w:color="auto" w:fill="auto"/>
            <w:tcMar>
              <w:top w:w="0" w:type="dxa"/>
              <w:left w:w="93" w:type="dxa"/>
              <w:bottom w:w="0" w:type="dxa"/>
              <w:right w:w="108" w:type="dxa"/>
            </w:tcMar>
          </w:tcPr>
          <w:p w14:paraId="754BBA7B" w14:textId="77777777" w:rsidR="004E353D" w:rsidRPr="009D621F" w:rsidRDefault="004E353D" w:rsidP="007E425F">
            <w:pPr>
              <w:pStyle w:val="Style1"/>
              <w:spacing w:line="276" w:lineRule="auto"/>
            </w:pPr>
            <w:r w:rsidRPr="009D621F">
              <w:t>0.009*</w:t>
            </w:r>
          </w:p>
        </w:tc>
      </w:tr>
    </w:tbl>
    <w:p w14:paraId="1CABD668" w14:textId="16E3CA5D" w:rsidR="00DE673B" w:rsidRPr="009D621F" w:rsidRDefault="000E6993" w:rsidP="00C97D04">
      <w:pPr>
        <w:pStyle w:val="Style1"/>
      </w:pPr>
      <w:r w:rsidRPr="009D621F">
        <w:t xml:space="preserve">       </w:t>
      </w:r>
      <w:r w:rsidR="00DE673B" w:rsidRPr="009D621F">
        <w:t xml:space="preserve">*p </w:t>
      </w:r>
      <w:r w:rsidR="00DE673B" w:rsidRPr="009D621F">
        <w:rPr>
          <w:u w:val="single"/>
        </w:rPr>
        <w:t>&lt;</w:t>
      </w:r>
      <w:r w:rsidR="00DE673B" w:rsidRPr="009D621F">
        <w:t>0.05</w:t>
      </w:r>
    </w:p>
    <w:p w14:paraId="074D0E27" w14:textId="77777777" w:rsidR="00DE673B" w:rsidRPr="009D621F" w:rsidRDefault="00DE673B" w:rsidP="00DE673B">
      <w:pPr>
        <w:ind w:left="360"/>
        <w:outlineLvl w:val="0"/>
        <w:rPr>
          <w:rFonts w:asciiTheme="minorHAnsi" w:hAnsiTheme="minorHAnsi" w:cstheme="minorHAnsi"/>
          <w:b/>
        </w:rPr>
        <w:sectPr w:rsidR="00DE673B" w:rsidRPr="009D621F" w:rsidSect="000E6993">
          <w:type w:val="continuous"/>
          <w:pgSz w:w="16838" w:h="11906" w:orient="landscape"/>
          <w:pgMar w:top="1440" w:right="1080" w:bottom="1440" w:left="1080" w:header="708" w:footer="708" w:gutter="0"/>
          <w:cols w:space="708"/>
          <w:docGrid w:linePitch="360"/>
        </w:sectPr>
      </w:pPr>
    </w:p>
    <w:p w14:paraId="3224B4C0" w14:textId="77777777" w:rsidR="00DE673B" w:rsidRPr="009D621F" w:rsidRDefault="0066111D" w:rsidP="0066111D">
      <w:pPr>
        <w:pStyle w:val="Heading3"/>
        <w:numPr>
          <w:ilvl w:val="0"/>
          <w:numId w:val="0"/>
        </w:numPr>
        <w:spacing w:before="0" w:after="0"/>
        <w:rPr>
          <w:rStyle w:val="apple-converted-space"/>
          <w:shd w:val="clear" w:color="auto" w:fill="FFFFFF"/>
        </w:rPr>
      </w:pPr>
      <w:bookmarkStart w:id="46" w:name="_Toc57036398"/>
      <w:bookmarkStart w:id="47" w:name="_Toc59538581"/>
      <w:r w:rsidRPr="009D621F">
        <w:rPr>
          <w:rFonts w:asciiTheme="minorHAnsi" w:hAnsiTheme="minorHAnsi" w:cstheme="minorHAnsi"/>
        </w:rPr>
        <w:lastRenderedPageBreak/>
        <w:t xml:space="preserve">3) </w:t>
      </w:r>
      <w:r w:rsidR="00DE673B" w:rsidRPr="009D621F">
        <w:rPr>
          <w:rFonts w:asciiTheme="minorHAnsi" w:hAnsiTheme="minorHAnsi" w:cstheme="minorHAnsi"/>
        </w:rPr>
        <w:t>Reliability</w:t>
      </w:r>
      <w:bookmarkEnd w:id="46"/>
      <w:bookmarkEnd w:id="47"/>
      <w:r w:rsidR="00DE673B" w:rsidRPr="009D621F">
        <w:rPr>
          <w:rFonts w:asciiTheme="minorHAnsi" w:hAnsiTheme="minorHAnsi" w:cstheme="minorHAnsi"/>
        </w:rPr>
        <w:t xml:space="preserve"> </w:t>
      </w:r>
    </w:p>
    <w:p w14:paraId="453707A3" w14:textId="77777777" w:rsidR="00DE673B" w:rsidRPr="009D621F" w:rsidRDefault="00DE673B" w:rsidP="00C97D04">
      <w:pPr>
        <w:pStyle w:val="Style1"/>
        <w:numPr>
          <w:ilvl w:val="0"/>
          <w:numId w:val="19"/>
        </w:numPr>
      </w:pPr>
      <w:r w:rsidRPr="009D621F">
        <w:t>Intra-rater (Between Two Days Sessions)</w:t>
      </w:r>
    </w:p>
    <w:p w14:paraId="0C51FD68" w14:textId="545CED7D" w:rsidR="002621E5" w:rsidRPr="009D621F" w:rsidRDefault="00DE673B" w:rsidP="00C97D04">
      <w:pPr>
        <w:pStyle w:val="Style1"/>
      </w:pPr>
      <w:r w:rsidRPr="009D621F">
        <w:rPr>
          <w:lang w:val="en-US"/>
        </w:rPr>
        <w:t xml:space="preserve">Intra-rater reliability between days for measuring trunk ROM was very high in both the </w:t>
      </w:r>
      <w:r w:rsidR="00E95419" w:rsidRPr="009D621F">
        <w:rPr>
          <w:lang w:val="en-US"/>
        </w:rPr>
        <w:t>stroke</w:t>
      </w:r>
      <w:r w:rsidRPr="009D621F">
        <w:rPr>
          <w:lang w:val="en-US"/>
        </w:rPr>
        <w:t xml:space="preserve"> and </w:t>
      </w:r>
      <w:r w:rsidR="00E95419" w:rsidRPr="009D621F">
        <w:rPr>
          <w:lang w:val="en-US"/>
        </w:rPr>
        <w:t>healthy</w:t>
      </w:r>
      <w:r w:rsidRPr="009D621F">
        <w:rPr>
          <w:lang w:val="en-US"/>
        </w:rPr>
        <w:t xml:space="preserve"> groups</w:t>
      </w:r>
      <w:r w:rsidR="00211BDF" w:rsidRPr="009D621F">
        <w:rPr>
          <w:lang w:val="en-US"/>
        </w:rPr>
        <w:t>. An excellent</w:t>
      </w:r>
      <w:r w:rsidR="00F80565" w:rsidRPr="009D621F">
        <w:rPr>
          <w:lang w:val="en-US"/>
        </w:rPr>
        <w:t xml:space="preserve"> level of</w:t>
      </w:r>
      <w:r w:rsidR="00211BDF" w:rsidRPr="009D621F">
        <w:rPr>
          <w:lang w:val="en-US"/>
        </w:rPr>
        <w:t xml:space="preserve"> reliability with an ICC </w:t>
      </w:r>
      <w:r w:rsidR="00211BDF" w:rsidRPr="009D621F">
        <w:rPr>
          <w:shd w:val="clear" w:color="auto" w:fill="FFFFFF"/>
        </w:rPr>
        <w:t>≥</w:t>
      </w:r>
      <w:r w:rsidR="00211BDF" w:rsidRPr="009D621F">
        <w:rPr>
          <w:lang w:val="en-US"/>
        </w:rPr>
        <w:t xml:space="preserve"> 0.75 was found </w:t>
      </w:r>
      <w:r w:rsidR="003F186B" w:rsidRPr="009D621F">
        <w:rPr>
          <w:lang w:val="en-US"/>
        </w:rPr>
        <w:t>as</w:t>
      </w:r>
      <w:r w:rsidR="00211BDF" w:rsidRPr="009D621F">
        <w:rPr>
          <w:lang w:val="en-US"/>
        </w:rPr>
        <w:t xml:space="preserve"> following</w:t>
      </w:r>
      <w:r w:rsidR="00E95419" w:rsidRPr="009D621F">
        <w:rPr>
          <w:lang w:val="en-US"/>
        </w:rPr>
        <w:t>:</w:t>
      </w:r>
      <w:r w:rsidRPr="009D621F">
        <w:rPr>
          <w:lang w:val="en-US"/>
        </w:rPr>
        <w:t xml:space="preserve"> </w:t>
      </w:r>
      <w:r w:rsidR="00211BDF" w:rsidRPr="009D621F">
        <w:rPr>
          <w:lang w:val="en-US"/>
        </w:rPr>
        <w:t xml:space="preserve">for the stroke group </w:t>
      </w:r>
      <w:r w:rsidRPr="009D621F">
        <w:rPr>
          <w:lang w:val="en-US"/>
        </w:rPr>
        <w:t>14 parameters (74%) (</w:t>
      </w:r>
      <w:r w:rsidRPr="009D621F">
        <w:t>trunk flexion in all tasks, trunk lateral flexion toward unaffected side in tasks 1, 2, 3, 4 and 8, trunk lateral flexion toward affected side in task 5 and trunk axial rotation toward affected/non-dominant side in task 2)</w:t>
      </w:r>
      <w:r w:rsidR="00E95419" w:rsidRPr="009D621F">
        <w:t>;</w:t>
      </w:r>
      <w:r w:rsidR="00E95419" w:rsidRPr="009D621F">
        <w:rPr>
          <w:lang w:val="en-US"/>
        </w:rPr>
        <w:t xml:space="preserve"> for the healthy group in seven parameters (37%) (</w:t>
      </w:r>
      <w:r w:rsidR="00E95419" w:rsidRPr="009D621F">
        <w:t>trunk flexion in tasks 3, 4 and 6, trunk lateral flexion toward dominant side in task 1, trunk lateral flexion toward non-dominant side in task 5 and trunk axial rotation toward non-dominant side in tasks 3 and 4</w:t>
      </w:r>
      <w:r w:rsidR="00E95419" w:rsidRPr="009D621F">
        <w:rPr>
          <w:lang w:val="en-US"/>
        </w:rPr>
        <w:t>)</w:t>
      </w:r>
      <w:r w:rsidR="00211BDF" w:rsidRPr="009D621F">
        <w:t xml:space="preserve">. </w:t>
      </w:r>
      <w:r w:rsidRPr="009D621F">
        <w:rPr>
          <w:lang w:val="en-US" w:eastAsia="en-GB"/>
        </w:rPr>
        <w:t xml:space="preserve">The remaining parameters for both groups showed good reliability with an ICC </w:t>
      </w:r>
      <w:r w:rsidRPr="009D621F">
        <w:rPr>
          <w:shd w:val="clear" w:color="auto" w:fill="FFFFFF"/>
        </w:rPr>
        <w:t>≥0.64</w:t>
      </w:r>
      <w:r w:rsidRPr="009D621F">
        <w:rPr>
          <w:lang w:val="en-US" w:eastAsia="en-GB"/>
        </w:rPr>
        <w:t xml:space="preserve"> (Fleiss, 2011).</w:t>
      </w:r>
      <w:r w:rsidRPr="009D621F">
        <w:rPr>
          <w:lang w:val="en-US"/>
        </w:rPr>
        <w:t xml:space="preserve"> Similarly, the reliability coefficient in the stroke group was greater across parameters compared to the healthy group (</w:t>
      </w:r>
      <w:r w:rsidRPr="009D621F">
        <w:rPr>
          <w:lang w:val="en-US"/>
        </w:rPr>
        <w:fldChar w:fldCharType="begin"/>
      </w:r>
      <w:r w:rsidRPr="009D621F">
        <w:rPr>
          <w:lang w:val="en-US"/>
        </w:rPr>
        <w:instrText xml:space="preserve"> REF _Ref57035924 \h  \* MERGEFORMAT </w:instrText>
      </w:r>
      <w:r w:rsidRPr="009D621F">
        <w:rPr>
          <w:lang w:val="en-US"/>
        </w:rPr>
      </w:r>
      <w:r w:rsidRPr="009D621F">
        <w:rPr>
          <w:lang w:val="en-US"/>
        </w:rPr>
        <w:fldChar w:fldCharType="separate"/>
      </w:r>
      <w:r w:rsidR="0066111D" w:rsidRPr="009D621F">
        <w:t>Table</w:t>
      </w:r>
      <w:r w:rsidRPr="009D621F">
        <w:rPr>
          <w:lang w:val="en-US"/>
        </w:rPr>
        <w:fldChar w:fldCharType="end"/>
      </w:r>
      <w:r w:rsidR="0066111D" w:rsidRPr="009D621F">
        <w:rPr>
          <w:lang w:val="en-US"/>
        </w:rPr>
        <w:t xml:space="preserve"> 6</w:t>
      </w:r>
      <w:r w:rsidRPr="009D621F">
        <w:rPr>
          <w:lang w:val="en-US"/>
        </w:rPr>
        <w:t xml:space="preserve">). The MDC was </w:t>
      </w:r>
      <w:r w:rsidRPr="009D621F">
        <w:t xml:space="preserve">relatively small </w:t>
      </w:r>
      <w:r w:rsidR="00211BDF" w:rsidRPr="009D621F">
        <w:t>across</w:t>
      </w:r>
      <w:r w:rsidRPr="009D621F">
        <w:t xml:space="preserve"> all parameters</w:t>
      </w:r>
      <w:r w:rsidR="00B80EE6" w:rsidRPr="009D621F">
        <w:t xml:space="preserve"> (MDC</w:t>
      </w:r>
      <w:r w:rsidR="008705DD" w:rsidRPr="009D621F">
        <w:t xml:space="preserve"> ≤ </w:t>
      </w:r>
      <w:r w:rsidR="00C805B6" w:rsidRPr="009D621F">
        <w:t>8.2 in stroke</w:t>
      </w:r>
      <w:r w:rsidR="00E95419" w:rsidRPr="009D621F">
        <w:t xml:space="preserve"> and 5.6 in healthy</w:t>
      </w:r>
      <w:r w:rsidR="00C805B6" w:rsidRPr="009D621F">
        <w:t>)</w:t>
      </w:r>
      <w:r w:rsidRPr="009D621F">
        <w:t xml:space="preserve">, except for the trunk flexion parameter in task 5 (fold towel) (MDC in the </w:t>
      </w:r>
      <w:r w:rsidR="00E95419" w:rsidRPr="009D621F">
        <w:t>stroke</w:t>
      </w:r>
      <w:r w:rsidRPr="009D621F">
        <w:t xml:space="preserve"> group=</w:t>
      </w:r>
      <w:r w:rsidR="00E95419" w:rsidRPr="009D621F">
        <w:t xml:space="preserve"> 13.3</w:t>
      </w:r>
      <w:r w:rsidR="007B2266" w:rsidRPr="009D621F">
        <w:t xml:space="preserve">; MDC </w:t>
      </w:r>
      <w:r w:rsidRPr="009D621F">
        <w:t xml:space="preserve">in </w:t>
      </w:r>
      <w:r w:rsidR="007B2266" w:rsidRPr="009D621F">
        <w:t>healthy</w:t>
      </w:r>
      <w:r w:rsidRPr="009D621F">
        <w:t xml:space="preserve"> group=</w:t>
      </w:r>
      <w:r w:rsidR="007B2266" w:rsidRPr="009D621F">
        <w:t>10.17</w:t>
      </w:r>
      <w:r w:rsidRPr="009D621F">
        <w:t>) due to</w:t>
      </w:r>
      <w:r w:rsidR="00211BDF" w:rsidRPr="009D621F">
        <w:t xml:space="preserve"> the</w:t>
      </w:r>
      <w:r w:rsidRPr="009D621F">
        <w:t xml:space="preserve"> large trunk ROM exerted in this task compared to the remaining seven tasks. </w:t>
      </w:r>
      <w:r w:rsidR="002621E5" w:rsidRPr="009D621F">
        <w:t>T</w:t>
      </w:r>
      <w:r w:rsidR="002621E5" w:rsidRPr="009D621F">
        <w:rPr>
          <w:lang w:val="en-US"/>
        </w:rPr>
        <w:t>he reliability coefficient in the stroke group was greater across parameters compared to the healthy group (</w:t>
      </w:r>
      <w:r w:rsidR="002621E5" w:rsidRPr="009D621F">
        <w:rPr>
          <w:lang w:val="en-US"/>
        </w:rPr>
        <w:fldChar w:fldCharType="begin"/>
      </w:r>
      <w:r w:rsidR="002621E5" w:rsidRPr="009D621F">
        <w:rPr>
          <w:lang w:val="en-US"/>
        </w:rPr>
        <w:instrText xml:space="preserve"> REF _Ref57035924 \h  \* MERGEFORMAT </w:instrText>
      </w:r>
      <w:r w:rsidR="002621E5" w:rsidRPr="009D621F">
        <w:rPr>
          <w:lang w:val="en-US"/>
        </w:rPr>
      </w:r>
      <w:r w:rsidR="002621E5" w:rsidRPr="009D621F">
        <w:rPr>
          <w:lang w:val="en-US"/>
        </w:rPr>
        <w:fldChar w:fldCharType="separate"/>
      </w:r>
      <w:r w:rsidR="002621E5" w:rsidRPr="009D621F">
        <w:t>Table</w:t>
      </w:r>
      <w:r w:rsidR="002621E5" w:rsidRPr="009D621F">
        <w:rPr>
          <w:lang w:val="en-US"/>
        </w:rPr>
        <w:fldChar w:fldCharType="end"/>
      </w:r>
      <w:r w:rsidR="002621E5" w:rsidRPr="009D621F">
        <w:rPr>
          <w:lang w:val="en-US"/>
        </w:rPr>
        <w:t xml:space="preserve"> 6). This could be due to a wider limit of agreement resulting from </w:t>
      </w:r>
      <w:r w:rsidR="003A5390" w:rsidRPr="009D621F">
        <w:rPr>
          <w:lang w:val="en-US"/>
        </w:rPr>
        <w:t xml:space="preserve">a </w:t>
      </w:r>
      <w:r w:rsidR="002621E5" w:rsidRPr="009D621F">
        <w:rPr>
          <w:lang w:val="en-US"/>
        </w:rPr>
        <w:t>high variation in task performance between participants in the stroke group.</w:t>
      </w:r>
    </w:p>
    <w:p w14:paraId="2F302F88" w14:textId="77777777" w:rsidR="00DE673B" w:rsidRPr="009D621F" w:rsidRDefault="00DE673B" w:rsidP="00C97D04">
      <w:pPr>
        <w:pStyle w:val="Style1"/>
      </w:pPr>
    </w:p>
    <w:p w14:paraId="669C3092" w14:textId="77777777" w:rsidR="00DE673B" w:rsidRPr="009D621F" w:rsidRDefault="00DE673B" w:rsidP="00C97D04">
      <w:pPr>
        <w:pStyle w:val="Style1"/>
        <w:numPr>
          <w:ilvl w:val="0"/>
          <w:numId w:val="19"/>
        </w:numPr>
      </w:pPr>
      <w:r w:rsidRPr="009D621F">
        <w:rPr>
          <w:rFonts w:eastAsia="MinionPro-Regular"/>
        </w:rPr>
        <w:t>Inter-rater (</w:t>
      </w:r>
      <w:r w:rsidRPr="009D621F">
        <w:t>Between Two Raters)</w:t>
      </w:r>
    </w:p>
    <w:p w14:paraId="61A38019" w14:textId="3D08AF91" w:rsidR="00026280" w:rsidRPr="009D621F" w:rsidRDefault="00211BDF" w:rsidP="00C97D04">
      <w:pPr>
        <w:pStyle w:val="Style1"/>
      </w:pPr>
      <w:r w:rsidRPr="009D621F">
        <w:t>Very similar</w:t>
      </w:r>
      <w:r w:rsidR="00DE673B" w:rsidRPr="009D621F">
        <w:t xml:space="preserve"> results were demonstrated for the inter-rater reliability for trunk ROM parameters. The ICCs showed excellent reliability between assessors</w:t>
      </w:r>
      <w:r w:rsidRPr="009D621F">
        <w:t>. A</w:t>
      </w:r>
      <w:r w:rsidR="00DE673B" w:rsidRPr="009D621F">
        <w:t xml:space="preserve">n ICC </w:t>
      </w:r>
      <w:r w:rsidR="00DE673B" w:rsidRPr="009D621F">
        <w:rPr>
          <w:shd w:val="clear" w:color="auto" w:fill="FFFFFF"/>
        </w:rPr>
        <w:t>≥</w:t>
      </w:r>
      <w:r w:rsidR="00DE673B" w:rsidRPr="009D621F">
        <w:t>0.75</w:t>
      </w:r>
      <w:r w:rsidRPr="009D621F">
        <w:t xml:space="preserve"> was found for the following: </w:t>
      </w:r>
      <w:r w:rsidRPr="009D621F">
        <w:rPr>
          <w:lang w:val="en-US"/>
        </w:rPr>
        <w:t xml:space="preserve">for the stroke group in </w:t>
      </w:r>
      <w:r w:rsidR="00DE673B" w:rsidRPr="009D621F">
        <w:rPr>
          <w:lang w:val="en-US"/>
        </w:rPr>
        <w:t xml:space="preserve">14 parameters (74%) </w:t>
      </w:r>
      <w:r w:rsidR="00DE673B" w:rsidRPr="009D621F">
        <w:t>(trunk flexion in tasks 1, 2, 3, 4 and 8, trunk lateral flexion toward unaffected side in tasks 1, 2, 3, 4 and 5, and trunk axial rotation toward affected/non-dominant side in tasks 1, 2, 3 and 4)</w:t>
      </w:r>
      <w:r w:rsidR="007B2266" w:rsidRPr="009D621F">
        <w:t xml:space="preserve">; </w:t>
      </w:r>
      <w:r w:rsidR="007B2266" w:rsidRPr="009D621F">
        <w:rPr>
          <w:lang w:val="en-US"/>
        </w:rPr>
        <w:t>for the healthy group in</w:t>
      </w:r>
      <w:r w:rsidR="007B2266" w:rsidRPr="009D621F">
        <w:t xml:space="preserve"> six parameters</w:t>
      </w:r>
      <w:r w:rsidR="007B2266" w:rsidRPr="009D621F">
        <w:rPr>
          <w:lang w:val="en-US"/>
        </w:rPr>
        <w:t xml:space="preserve"> (32%) </w:t>
      </w:r>
      <w:r w:rsidR="007B2266" w:rsidRPr="009D621F">
        <w:t xml:space="preserve">(trunk flexion in tasks 2 and 6, trunk lateral flexion toward dominant side in tasks 1 and 2, trunk lateral flexion toward non-dominant side in task 5 and trunk axial rotation toward non-dominant side in tasks 2 and 3) </w:t>
      </w:r>
      <w:r w:rsidR="00DE673B" w:rsidRPr="009D621F">
        <w:rPr>
          <w:lang w:val="en-US"/>
        </w:rPr>
        <w:t>(</w:t>
      </w:r>
      <w:r w:rsidR="00DE673B" w:rsidRPr="009D621F">
        <w:rPr>
          <w:lang w:val="en-US"/>
        </w:rPr>
        <w:fldChar w:fldCharType="begin"/>
      </w:r>
      <w:r w:rsidR="00DE673B" w:rsidRPr="009D621F">
        <w:rPr>
          <w:lang w:val="en-US"/>
        </w:rPr>
        <w:instrText xml:space="preserve"> REF _Ref57035965 \h  \* MERGEFORMAT </w:instrText>
      </w:r>
      <w:r w:rsidR="00DE673B" w:rsidRPr="009D621F">
        <w:rPr>
          <w:lang w:val="en-US"/>
        </w:rPr>
      </w:r>
      <w:r w:rsidR="00DE673B" w:rsidRPr="009D621F">
        <w:rPr>
          <w:lang w:val="en-US"/>
        </w:rPr>
        <w:fldChar w:fldCharType="separate"/>
      </w:r>
      <w:r w:rsidR="0066111D" w:rsidRPr="009D621F">
        <w:t>Table 7</w:t>
      </w:r>
      <w:r w:rsidR="00DE673B" w:rsidRPr="009D621F">
        <w:rPr>
          <w:lang w:val="en-US"/>
        </w:rPr>
        <w:fldChar w:fldCharType="end"/>
      </w:r>
      <w:r w:rsidR="00DE673B" w:rsidRPr="009D621F">
        <w:rPr>
          <w:lang w:val="en-US"/>
        </w:rPr>
        <w:t xml:space="preserve">). </w:t>
      </w:r>
      <w:r w:rsidR="00DE673B" w:rsidRPr="009D621F">
        <w:rPr>
          <w:lang w:val="en-US" w:eastAsia="en-GB"/>
        </w:rPr>
        <w:t xml:space="preserve">The remaining parameters for both groups showed good reliability with an ICC </w:t>
      </w:r>
      <w:r w:rsidR="00DE673B" w:rsidRPr="009D621F">
        <w:rPr>
          <w:shd w:val="clear" w:color="auto" w:fill="FFFFFF"/>
        </w:rPr>
        <w:t>≥0.63</w:t>
      </w:r>
      <w:r w:rsidR="00DE673B" w:rsidRPr="009D621F">
        <w:rPr>
          <w:lang w:val="en-US" w:eastAsia="en-GB"/>
        </w:rPr>
        <w:t xml:space="preserve"> (Fleiss 2011).</w:t>
      </w:r>
      <w:r w:rsidR="00DE673B" w:rsidRPr="009D621F">
        <w:rPr>
          <w:shd w:val="clear" w:color="auto" w:fill="FFFFFF"/>
        </w:rPr>
        <w:t xml:space="preserve"> </w:t>
      </w:r>
      <w:r w:rsidR="00DE673B" w:rsidRPr="009D621F">
        <w:rPr>
          <w:lang w:val="en-US" w:eastAsia="en-GB"/>
        </w:rPr>
        <w:t xml:space="preserve">The reliability in the stroke group was greater for the same reason mentioned previously. The SD difference between the two assessor measurements was high because the amount of ROM (degrees) exerted in each task was relatively low, and for some tasks (such as hand to table and hand to box) participants </w:t>
      </w:r>
      <w:r w:rsidR="00925A13" w:rsidRPr="009D621F">
        <w:rPr>
          <w:lang w:val="en-US" w:eastAsia="en-GB"/>
        </w:rPr>
        <w:t xml:space="preserve">used </w:t>
      </w:r>
      <w:r w:rsidR="00DE673B" w:rsidRPr="009D621F">
        <w:rPr>
          <w:lang w:val="en-US" w:eastAsia="en-GB"/>
        </w:rPr>
        <w:t xml:space="preserve">0 value (degree) trunk flexion, resulting </w:t>
      </w:r>
      <w:r w:rsidR="00DE673B" w:rsidRPr="009D621F">
        <w:rPr>
          <w:shd w:val="clear" w:color="auto" w:fill="FFFFFF"/>
        </w:rPr>
        <w:t xml:space="preserve">in a higher SD. None of the CIs of any task included </w:t>
      </w:r>
      <w:r w:rsidR="00DE673B" w:rsidRPr="009D621F">
        <w:t>the value of zero, indicating statistically significant reliability.</w:t>
      </w:r>
    </w:p>
    <w:p w14:paraId="31DAA52D" w14:textId="77777777" w:rsidR="00DE673B" w:rsidRPr="009D621F" w:rsidRDefault="00DE673B" w:rsidP="00DE673B">
      <w:pPr>
        <w:rPr>
          <w:rFonts w:asciiTheme="minorHAnsi" w:hAnsiTheme="minorHAnsi" w:cstheme="minorHAnsi"/>
        </w:rPr>
        <w:sectPr w:rsidR="00DE673B" w:rsidRPr="009D621F" w:rsidSect="000E6993">
          <w:type w:val="continuous"/>
          <w:pgSz w:w="11906" w:h="16838"/>
          <w:pgMar w:top="1440" w:right="1080" w:bottom="1440" w:left="1080" w:header="709" w:footer="709" w:gutter="0"/>
          <w:cols w:space="708"/>
          <w:docGrid w:linePitch="360"/>
        </w:sectPr>
      </w:pPr>
    </w:p>
    <w:p w14:paraId="2BFF8165" w14:textId="77777777" w:rsidR="00DE673B" w:rsidRPr="009D621F" w:rsidRDefault="000E6993" w:rsidP="00C97D04">
      <w:pPr>
        <w:pStyle w:val="Style1"/>
      </w:pPr>
      <w:bookmarkStart w:id="48" w:name="_Ref57035924"/>
      <w:bookmarkStart w:id="49" w:name="_Toc51324624"/>
      <w:bookmarkStart w:id="50" w:name="_Toc57036519"/>
      <w:bookmarkStart w:id="51" w:name="_Toc59612424"/>
      <w:r w:rsidRPr="009D621F">
        <w:lastRenderedPageBreak/>
        <w:t xml:space="preserve">        </w:t>
      </w:r>
      <w:r w:rsidR="00DE673B" w:rsidRPr="009D621F">
        <w:t>Table</w:t>
      </w:r>
      <w:bookmarkEnd w:id="48"/>
      <w:r w:rsidR="0066111D" w:rsidRPr="009D621F">
        <w:t xml:space="preserve"> 6</w:t>
      </w:r>
      <w:r w:rsidR="00DE673B" w:rsidRPr="009D621F">
        <w:t>: Intra-rater reliability for measuring trunk ROM during SWMFT performance (between two days)</w:t>
      </w:r>
      <w:bookmarkEnd w:id="49"/>
      <w:bookmarkEnd w:id="50"/>
      <w:bookmarkEnd w:id="51"/>
    </w:p>
    <w:tbl>
      <w:tblPr>
        <w:tblStyle w:val="TableGrid"/>
        <w:tblpPr w:leftFromText="180" w:rightFromText="180" w:vertAnchor="text" w:tblpXSpec="center" w:tblpY="1"/>
        <w:tblOverlap w:val="never"/>
        <w:tblW w:w="13892" w:type="dxa"/>
        <w:jc w:val="center"/>
        <w:tblInd w:w="0" w:type="dxa"/>
        <w:tblLayout w:type="fixed"/>
        <w:tblLook w:val="04A0" w:firstRow="1" w:lastRow="0" w:firstColumn="1" w:lastColumn="0" w:noHBand="0" w:noVBand="1"/>
      </w:tblPr>
      <w:tblGrid>
        <w:gridCol w:w="3397"/>
        <w:gridCol w:w="993"/>
        <w:gridCol w:w="992"/>
        <w:gridCol w:w="850"/>
        <w:gridCol w:w="1134"/>
        <w:gridCol w:w="709"/>
        <w:gridCol w:w="709"/>
        <w:gridCol w:w="1134"/>
        <w:gridCol w:w="850"/>
        <w:gridCol w:w="567"/>
        <w:gridCol w:w="1296"/>
        <w:gridCol w:w="600"/>
        <w:gridCol w:w="661"/>
      </w:tblGrid>
      <w:tr w:rsidR="00DE673B" w:rsidRPr="009D621F" w14:paraId="68CE2082" w14:textId="77777777" w:rsidTr="00E94DAC">
        <w:trPr>
          <w:trHeight w:val="103"/>
          <w:jc w:val="center"/>
        </w:trPr>
        <w:tc>
          <w:tcPr>
            <w:tcW w:w="3397" w:type="dxa"/>
            <w:vMerge w:val="restart"/>
            <w:shd w:val="clear" w:color="auto" w:fill="D9D9D9" w:themeFill="background1" w:themeFillShade="D9"/>
          </w:tcPr>
          <w:p w14:paraId="0413D590" w14:textId="77777777" w:rsidR="00DE673B" w:rsidRPr="009D621F" w:rsidRDefault="00DE673B" w:rsidP="007E425F">
            <w:pPr>
              <w:pStyle w:val="Style1"/>
              <w:spacing w:line="276" w:lineRule="auto"/>
            </w:pPr>
            <w:r w:rsidRPr="009D621F">
              <w:t>SWMFT</w:t>
            </w:r>
          </w:p>
        </w:tc>
        <w:tc>
          <w:tcPr>
            <w:tcW w:w="5387" w:type="dxa"/>
            <w:gridSpan w:val="6"/>
            <w:shd w:val="clear" w:color="auto" w:fill="D9D9D9" w:themeFill="background1" w:themeFillShade="D9"/>
          </w:tcPr>
          <w:p w14:paraId="07F4AEF0" w14:textId="77777777" w:rsidR="00DE673B" w:rsidRPr="009D621F" w:rsidRDefault="00DE673B" w:rsidP="007E425F">
            <w:pPr>
              <w:pStyle w:val="Style1"/>
              <w:spacing w:line="276" w:lineRule="auto"/>
            </w:pPr>
            <w:r w:rsidRPr="009D621F">
              <w:t>Healthy (n=20)</w:t>
            </w:r>
          </w:p>
        </w:tc>
        <w:tc>
          <w:tcPr>
            <w:tcW w:w="5108" w:type="dxa"/>
            <w:gridSpan w:val="6"/>
            <w:shd w:val="clear" w:color="auto" w:fill="D9D9D9" w:themeFill="background1" w:themeFillShade="D9"/>
          </w:tcPr>
          <w:p w14:paraId="50E7D473" w14:textId="77777777" w:rsidR="00DE673B" w:rsidRPr="009D621F" w:rsidRDefault="00DE673B" w:rsidP="007E425F">
            <w:pPr>
              <w:pStyle w:val="Style1"/>
              <w:spacing w:line="276" w:lineRule="auto"/>
            </w:pPr>
            <w:r w:rsidRPr="009D621F">
              <w:t>Stroke (n=20)</w:t>
            </w:r>
          </w:p>
        </w:tc>
      </w:tr>
      <w:tr w:rsidR="00DE673B" w:rsidRPr="009D621F" w14:paraId="6227E12F" w14:textId="77777777" w:rsidTr="00E94DAC">
        <w:trPr>
          <w:trHeight w:val="251"/>
          <w:jc w:val="center"/>
        </w:trPr>
        <w:tc>
          <w:tcPr>
            <w:tcW w:w="3397" w:type="dxa"/>
            <w:vMerge/>
            <w:shd w:val="clear" w:color="auto" w:fill="D9D9D9" w:themeFill="background1" w:themeFillShade="D9"/>
          </w:tcPr>
          <w:p w14:paraId="46C2082C" w14:textId="77777777" w:rsidR="00DE673B" w:rsidRPr="009D621F" w:rsidRDefault="00DE673B" w:rsidP="007E425F">
            <w:pPr>
              <w:pStyle w:val="Style1"/>
              <w:spacing w:line="276" w:lineRule="auto"/>
            </w:pPr>
          </w:p>
        </w:tc>
        <w:tc>
          <w:tcPr>
            <w:tcW w:w="993" w:type="dxa"/>
            <w:shd w:val="clear" w:color="auto" w:fill="D9D9D9" w:themeFill="background1" w:themeFillShade="D9"/>
          </w:tcPr>
          <w:p w14:paraId="1CC05DDF" w14:textId="77777777" w:rsidR="00DE673B" w:rsidRPr="009D621F" w:rsidRDefault="00DE673B" w:rsidP="007E425F">
            <w:pPr>
              <w:pStyle w:val="Style1"/>
              <w:spacing w:line="276" w:lineRule="auto"/>
            </w:pPr>
            <w:r w:rsidRPr="009D621F">
              <w:t>Mean± SD</w:t>
            </w:r>
          </w:p>
        </w:tc>
        <w:tc>
          <w:tcPr>
            <w:tcW w:w="992" w:type="dxa"/>
            <w:shd w:val="clear" w:color="auto" w:fill="D9D9D9" w:themeFill="background1" w:themeFillShade="D9"/>
          </w:tcPr>
          <w:p w14:paraId="1ADDFE58" w14:textId="1616888F" w:rsidR="00DE673B" w:rsidRPr="009D621F" w:rsidRDefault="00DE673B" w:rsidP="007E425F">
            <w:pPr>
              <w:pStyle w:val="Style1"/>
              <w:spacing w:line="276" w:lineRule="auto"/>
            </w:pPr>
            <w:r w:rsidRPr="009D621F">
              <w:t>Mean diff.±SD</w:t>
            </w:r>
          </w:p>
        </w:tc>
        <w:tc>
          <w:tcPr>
            <w:tcW w:w="850" w:type="dxa"/>
            <w:shd w:val="clear" w:color="auto" w:fill="D9D9D9" w:themeFill="background1" w:themeFillShade="D9"/>
          </w:tcPr>
          <w:p w14:paraId="517330A3" w14:textId="77777777" w:rsidR="00DE673B" w:rsidRPr="009D621F" w:rsidRDefault="00DE673B" w:rsidP="007E425F">
            <w:pPr>
              <w:pStyle w:val="Style1"/>
              <w:spacing w:line="276" w:lineRule="auto"/>
            </w:pPr>
            <w:r w:rsidRPr="009D621F">
              <w:t xml:space="preserve">ICC </w:t>
            </w:r>
            <w:r w:rsidRPr="009D621F">
              <w:rPr>
                <w:vertAlign w:val="subscript"/>
              </w:rPr>
              <w:t>2,1</w:t>
            </w:r>
          </w:p>
        </w:tc>
        <w:tc>
          <w:tcPr>
            <w:tcW w:w="1134" w:type="dxa"/>
            <w:shd w:val="clear" w:color="auto" w:fill="D9D9D9" w:themeFill="background1" w:themeFillShade="D9"/>
          </w:tcPr>
          <w:p w14:paraId="4B1DBFAC" w14:textId="77777777" w:rsidR="00DE673B" w:rsidRPr="009D621F" w:rsidRDefault="00DE673B" w:rsidP="007E425F">
            <w:pPr>
              <w:pStyle w:val="Style1"/>
              <w:spacing w:line="276" w:lineRule="auto"/>
            </w:pPr>
            <w:r w:rsidRPr="009D621F">
              <w:t>95% CI</w:t>
            </w:r>
          </w:p>
        </w:tc>
        <w:tc>
          <w:tcPr>
            <w:tcW w:w="709" w:type="dxa"/>
            <w:shd w:val="clear" w:color="auto" w:fill="D9D9D9" w:themeFill="background1" w:themeFillShade="D9"/>
          </w:tcPr>
          <w:p w14:paraId="4F4EF6E2" w14:textId="77777777" w:rsidR="00DE673B" w:rsidRPr="009D621F" w:rsidRDefault="00DE673B" w:rsidP="007E425F">
            <w:pPr>
              <w:pStyle w:val="Style1"/>
              <w:spacing w:line="276" w:lineRule="auto"/>
            </w:pPr>
            <w:r w:rsidRPr="009D621F">
              <w:t>SEM</w:t>
            </w:r>
          </w:p>
        </w:tc>
        <w:tc>
          <w:tcPr>
            <w:tcW w:w="709" w:type="dxa"/>
            <w:shd w:val="clear" w:color="auto" w:fill="D9D9D9" w:themeFill="background1" w:themeFillShade="D9"/>
          </w:tcPr>
          <w:p w14:paraId="23622E4B" w14:textId="77777777" w:rsidR="00DE673B" w:rsidRPr="009D621F" w:rsidRDefault="00DE673B" w:rsidP="007E425F">
            <w:pPr>
              <w:pStyle w:val="Style1"/>
              <w:spacing w:line="276" w:lineRule="auto"/>
            </w:pPr>
            <w:r w:rsidRPr="009D621F">
              <w:t>MDC</w:t>
            </w:r>
          </w:p>
        </w:tc>
        <w:tc>
          <w:tcPr>
            <w:tcW w:w="1134" w:type="dxa"/>
            <w:shd w:val="clear" w:color="auto" w:fill="D9D9D9" w:themeFill="background1" w:themeFillShade="D9"/>
          </w:tcPr>
          <w:p w14:paraId="0896C632" w14:textId="77777777" w:rsidR="00DE673B" w:rsidRPr="009D621F" w:rsidRDefault="00DE673B" w:rsidP="007E425F">
            <w:pPr>
              <w:pStyle w:val="Style1"/>
              <w:spacing w:line="276" w:lineRule="auto"/>
            </w:pPr>
            <w:r w:rsidRPr="009D621F">
              <w:t>Mean± SD</w:t>
            </w:r>
          </w:p>
        </w:tc>
        <w:tc>
          <w:tcPr>
            <w:tcW w:w="850" w:type="dxa"/>
            <w:shd w:val="clear" w:color="auto" w:fill="D9D9D9" w:themeFill="background1" w:themeFillShade="D9"/>
          </w:tcPr>
          <w:p w14:paraId="1B3E2291" w14:textId="25890F23" w:rsidR="00DE673B" w:rsidRPr="009D621F" w:rsidRDefault="00DE673B" w:rsidP="007E425F">
            <w:pPr>
              <w:pStyle w:val="Style1"/>
              <w:spacing w:line="276" w:lineRule="auto"/>
            </w:pPr>
            <w:r w:rsidRPr="009D621F">
              <w:t>Mean diff.±SD</w:t>
            </w:r>
          </w:p>
        </w:tc>
        <w:tc>
          <w:tcPr>
            <w:tcW w:w="567" w:type="dxa"/>
            <w:shd w:val="clear" w:color="auto" w:fill="D9D9D9" w:themeFill="background1" w:themeFillShade="D9"/>
          </w:tcPr>
          <w:p w14:paraId="39C0C335" w14:textId="77777777" w:rsidR="00DE673B" w:rsidRPr="009D621F" w:rsidRDefault="00DE673B" w:rsidP="007E425F">
            <w:pPr>
              <w:pStyle w:val="Style1"/>
              <w:spacing w:line="276" w:lineRule="auto"/>
            </w:pPr>
            <w:r w:rsidRPr="009D621F">
              <w:t xml:space="preserve">ICC </w:t>
            </w:r>
            <w:r w:rsidRPr="009D621F">
              <w:rPr>
                <w:vertAlign w:val="subscript"/>
              </w:rPr>
              <w:t>2,1</w:t>
            </w:r>
          </w:p>
        </w:tc>
        <w:tc>
          <w:tcPr>
            <w:tcW w:w="1296" w:type="dxa"/>
            <w:shd w:val="clear" w:color="auto" w:fill="D9D9D9" w:themeFill="background1" w:themeFillShade="D9"/>
          </w:tcPr>
          <w:p w14:paraId="330D9A60" w14:textId="77777777" w:rsidR="00DE673B" w:rsidRPr="009D621F" w:rsidRDefault="00DE673B" w:rsidP="007E425F">
            <w:pPr>
              <w:pStyle w:val="Style1"/>
              <w:spacing w:line="276" w:lineRule="auto"/>
            </w:pPr>
            <w:r w:rsidRPr="009D621F">
              <w:t>95% CI</w:t>
            </w:r>
          </w:p>
        </w:tc>
        <w:tc>
          <w:tcPr>
            <w:tcW w:w="600" w:type="dxa"/>
            <w:shd w:val="clear" w:color="auto" w:fill="D9D9D9" w:themeFill="background1" w:themeFillShade="D9"/>
          </w:tcPr>
          <w:p w14:paraId="2BE831B6" w14:textId="77777777" w:rsidR="00DE673B" w:rsidRPr="009D621F" w:rsidRDefault="00DE673B" w:rsidP="007E425F">
            <w:pPr>
              <w:pStyle w:val="Style1"/>
              <w:spacing w:line="276" w:lineRule="auto"/>
            </w:pPr>
            <w:r w:rsidRPr="009D621F">
              <w:t>SEM</w:t>
            </w:r>
          </w:p>
        </w:tc>
        <w:tc>
          <w:tcPr>
            <w:tcW w:w="661" w:type="dxa"/>
            <w:shd w:val="clear" w:color="auto" w:fill="D9D9D9" w:themeFill="background1" w:themeFillShade="D9"/>
          </w:tcPr>
          <w:p w14:paraId="05C7EEFC" w14:textId="77777777" w:rsidR="00DE673B" w:rsidRPr="009D621F" w:rsidRDefault="00DE673B" w:rsidP="007E425F">
            <w:pPr>
              <w:pStyle w:val="Style1"/>
              <w:spacing w:line="276" w:lineRule="auto"/>
            </w:pPr>
            <w:r w:rsidRPr="009D621F">
              <w:t>MDC</w:t>
            </w:r>
          </w:p>
        </w:tc>
      </w:tr>
      <w:tr w:rsidR="00DE673B" w:rsidRPr="009D621F" w14:paraId="4943A053" w14:textId="77777777" w:rsidTr="00E94DAC">
        <w:trPr>
          <w:trHeight w:val="990"/>
          <w:jc w:val="center"/>
        </w:trPr>
        <w:tc>
          <w:tcPr>
            <w:tcW w:w="3397" w:type="dxa"/>
          </w:tcPr>
          <w:p w14:paraId="2EF6A549" w14:textId="77777777" w:rsidR="00DE673B" w:rsidRPr="009D621F" w:rsidRDefault="00DE673B" w:rsidP="007E425F">
            <w:pPr>
              <w:pStyle w:val="Style1"/>
              <w:spacing w:line="276" w:lineRule="auto"/>
            </w:pPr>
            <w:r w:rsidRPr="009D621F">
              <w:t>1. Hand to table</w:t>
            </w:r>
          </w:p>
          <w:p w14:paraId="472FB9DC" w14:textId="77777777" w:rsidR="00DE673B" w:rsidRPr="009D621F" w:rsidRDefault="00DE673B" w:rsidP="007E425F">
            <w:pPr>
              <w:pStyle w:val="Style1"/>
              <w:spacing w:line="276" w:lineRule="auto"/>
            </w:pPr>
            <w:r w:rsidRPr="009D621F">
              <w:t xml:space="preserve">Trunk flexion </w:t>
            </w:r>
          </w:p>
          <w:p w14:paraId="0CFA0CAF" w14:textId="77777777" w:rsidR="00DE673B" w:rsidRPr="009D621F" w:rsidRDefault="00DE673B" w:rsidP="007E425F">
            <w:pPr>
              <w:pStyle w:val="Style1"/>
              <w:spacing w:line="276" w:lineRule="auto"/>
            </w:pPr>
            <w:r w:rsidRPr="009D621F">
              <w:t>T1</w:t>
            </w:r>
          </w:p>
          <w:p w14:paraId="6FC54E4B" w14:textId="77777777" w:rsidR="00DE673B" w:rsidRPr="009D621F" w:rsidRDefault="00DE673B" w:rsidP="007E425F">
            <w:pPr>
              <w:pStyle w:val="Style1"/>
              <w:spacing w:line="276" w:lineRule="auto"/>
            </w:pPr>
            <w:r w:rsidRPr="009D621F">
              <w:t>T2</w:t>
            </w:r>
          </w:p>
          <w:p w14:paraId="7F598057" w14:textId="77777777" w:rsidR="00DE673B" w:rsidRPr="009D621F" w:rsidRDefault="00DE673B" w:rsidP="007E425F">
            <w:pPr>
              <w:pStyle w:val="Style1"/>
              <w:spacing w:line="276" w:lineRule="auto"/>
            </w:pPr>
            <w:r w:rsidRPr="009D621F">
              <w:t>Trunk lateral flexion toward unaffected/dominant side</w:t>
            </w:r>
          </w:p>
          <w:p w14:paraId="279D756E" w14:textId="77777777" w:rsidR="00DE673B" w:rsidRPr="009D621F" w:rsidRDefault="00DE673B" w:rsidP="007E425F">
            <w:pPr>
              <w:pStyle w:val="Style1"/>
              <w:spacing w:line="276" w:lineRule="auto"/>
            </w:pPr>
            <w:r w:rsidRPr="009D621F">
              <w:t>T1</w:t>
            </w:r>
          </w:p>
          <w:p w14:paraId="5EAEBF1F" w14:textId="77777777" w:rsidR="00DE673B" w:rsidRPr="009D621F" w:rsidRDefault="00DE673B" w:rsidP="007E425F">
            <w:pPr>
              <w:pStyle w:val="Style1"/>
              <w:spacing w:line="276" w:lineRule="auto"/>
            </w:pPr>
            <w:r w:rsidRPr="009D621F">
              <w:t>T2</w:t>
            </w:r>
          </w:p>
          <w:p w14:paraId="70E6F102" w14:textId="77777777" w:rsidR="00DE673B" w:rsidRPr="009D621F" w:rsidRDefault="00DE673B" w:rsidP="007E425F">
            <w:pPr>
              <w:pStyle w:val="Style1"/>
              <w:spacing w:line="276" w:lineRule="auto"/>
            </w:pPr>
            <w:r w:rsidRPr="009D621F">
              <w:t>Trunk axial rotation toward affected/non-dominant side</w:t>
            </w:r>
          </w:p>
          <w:p w14:paraId="66B8D761" w14:textId="77777777" w:rsidR="00DE673B" w:rsidRPr="009D621F" w:rsidRDefault="00DE673B" w:rsidP="007E425F">
            <w:pPr>
              <w:pStyle w:val="Style1"/>
              <w:spacing w:line="276" w:lineRule="auto"/>
            </w:pPr>
            <w:r w:rsidRPr="009D621F">
              <w:t>T1</w:t>
            </w:r>
          </w:p>
          <w:p w14:paraId="5C2B959A" w14:textId="77777777" w:rsidR="00DE673B" w:rsidRPr="009D621F" w:rsidRDefault="00DE673B" w:rsidP="007E425F">
            <w:pPr>
              <w:pStyle w:val="Style1"/>
              <w:spacing w:line="276" w:lineRule="auto"/>
            </w:pPr>
            <w:r w:rsidRPr="009D621F">
              <w:t>T2</w:t>
            </w:r>
          </w:p>
        </w:tc>
        <w:tc>
          <w:tcPr>
            <w:tcW w:w="993" w:type="dxa"/>
            <w:shd w:val="clear" w:color="auto" w:fill="auto"/>
          </w:tcPr>
          <w:p w14:paraId="0F172E55" w14:textId="77777777" w:rsidR="00DE673B" w:rsidRPr="009D621F" w:rsidRDefault="00DE673B" w:rsidP="007E425F">
            <w:pPr>
              <w:pStyle w:val="Style1"/>
              <w:spacing w:line="276" w:lineRule="auto"/>
            </w:pPr>
          </w:p>
          <w:p w14:paraId="07593040" w14:textId="77777777" w:rsidR="00DE673B" w:rsidRPr="009D621F" w:rsidRDefault="00DE673B" w:rsidP="007E425F">
            <w:pPr>
              <w:pStyle w:val="Style1"/>
              <w:spacing w:line="276" w:lineRule="auto"/>
            </w:pPr>
          </w:p>
          <w:p w14:paraId="039CB1AA" w14:textId="77777777" w:rsidR="00DE673B" w:rsidRPr="009D621F" w:rsidRDefault="00DE673B" w:rsidP="007E425F">
            <w:pPr>
              <w:pStyle w:val="Style1"/>
              <w:spacing w:line="276" w:lineRule="auto"/>
            </w:pPr>
            <w:r w:rsidRPr="009D621F">
              <w:t>1.2</w:t>
            </w:r>
            <w:r w:rsidRPr="009D621F">
              <w:rPr>
                <w:bCs/>
              </w:rPr>
              <w:t>±</w:t>
            </w:r>
            <w:r w:rsidRPr="009D621F">
              <w:t>0.8</w:t>
            </w:r>
          </w:p>
          <w:p w14:paraId="2D5872E4" w14:textId="77777777" w:rsidR="00DE673B" w:rsidRPr="009D621F" w:rsidRDefault="00DE673B" w:rsidP="007E425F">
            <w:pPr>
              <w:pStyle w:val="Style1"/>
              <w:spacing w:line="276" w:lineRule="auto"/>
            </w:pPr>
            <w:r w:rsidRPr="009D621F">
              <w:t>1.4±0.8</w:t>
            </w:r>
          </w:p>
          <w:p w14:paraId="353C6E25" w14:textId="77777777" w:rsidR="00DE673B" w:rsidRPr="009D621F" w:rsidRDefault="00DE673B" w:rsidP="007E425F">
            <w:pPr>
              <w:pStyle w:val="Style1"/>
              <w:spacing w:line="276" w:lineRule="auto"/>
            </w:pPr>
          </w:p>
          <w:p w14:paraId="6A5A48B2" w14:textId="77777777" w:rsidR="00DE673B" w:rsidRPr="009D621F" w:rsidRDefault="00DE673B" w:rsidP="007E425F">
            <w:pPr>
              <w:pStyle w:val="Style1"/>
              <w:spacing w:line="276" w:lineRule="auto"/>
            </w:pPr>
            <w:r w:rsidRPr="009D621F">
              <w:tab/>
            </w:r>
          </w:p>
          <w:p w14:paraId="24A3CAE7" w14:textId="77777777" w:rsidR="00DE673B" w:rsidRPr="009D621F" w:rsidRDefault="00DE673B" w:rsidP="007E425F">
            <w:pPr>
              <w:pStyle w:val="Style1"/>
              <w:spacing w:line="276" w:lineRule="auto"/>
            </w:pPr>
            <w:r w:rsidRPr="009D621F">
              <w:t>3.1±1.3</w:t>
            </w:r>
          </w:p>
          <w:p w14:paraId="3AABCB85" w14:textId="77777777" w:rsidR="00DE673B" w:rsidRPr="009D621F" w:rsidRDefault="00DE673B" w:rsidP="007E425F">
            <w:pPr>
              <w:pStyle w:val="Style1"/>
              <w:spacing w:line="276" w:lineRule="auto"/>
            </w:pPr>
            <w:r w:rsidRPr="009D621F">
              <w:t>3.2±1.7</w:t>
            </w:r>
          </w:p>
          <w:p w14:paraId="6BAB91B8" w14:textId="77777777" w:rsidR="00DE673B" w:rsidRPr="009D621F" w:rsidRDefault="00DE673B" w:rsidP="007E425F">
            <w:pPr>
              <w:pStyle w:val="Style1"/>
              <w:spacing w:line="276" w:lineRule="auto"/>
            </w:pPr>
          </w:p>
          <w:p w14:paraId="300228F8" w14:textId="77777777" w:rsidR="00DE673B" w:rsidRPr="009D621F" w:rsidRDefault="00DE673B" w:rsidP="007E425F">
            <w:pPr>
              <w:pStyle w:val="Style1"/>
              <w:spacing w:line="276" w:lineRule="auto"/>
            </w:pPr>
          </w:p>
          <w:p w14:paraId="5DEA85F0" w14:textId="77777777" w:rsidR="00DE673B" w:rsidRPr="009D621F" w:rsidRDefault="00DE673B" w:rsidP="007E425F">
            <w:pPr>
              <w:pStyle w:val="Style1"/>
              <w:spacing w:line="276" w:lineRule="auto"/>
            </w:pPr>
            <w:r w:rsidRPr="009D621F">
              <w:t>4±2.2</w:t>
            </w:r>
          </w:p>
          <w:p w14:paraId="09212BD9" w14:textId="77777777" w:rsidR="00DE673B" w:rsidRPr="009D621F" w:rsidRDefault="00DE673B" w:rsidP="007E425F">
            <w:pPr>
              <w:pStyle w:val="Style1"/>
              <w:spacing w:line="276" w:lineRule="auto"/>
            </w:pPr>
            <w:r w:rsidRPr="009D621F">
              <w:t>4.1±2.1</w:t>
            </w:r>
          </w:p>
        </w:tc>
        <w:tc>
          <w:tcPr>
            <w:tcW w:w="992" w:type="dxa"/>
            <w:shd w:val="clear" w:color="auto" w:fill="auto"/>
          </w:tcPr>
          <w:p w14:paraId="589BC746" w14:textId="77777777" w:rsidR="00DE673B" w:rsidRPr="009D621F" w:rsidRDefault="00DE673B" w:rsidP="007E425F">
            <w:pPr>
              <w:pStyle w:val="Style1"/>
              <w:spacing w:line="276" w:lineRule="auto"/>
            </w:pPr>
          </w:p>
          <w:p w14:paraId="6B389F0B" w14:textId="77777777" w:rsidR="00DE673B" w:rsidRPr="009D621F" w:rsidRDefault="00DE673B" w:rsidP="007E425F">
            <w:pPr>
              <w:pStyle w:val="Style1"/>
              <w:spacing w:line="276" w:lineRule="auto"/>
            </w:pPr>
          </w:p>
          <w:p w14:paraId="763A684C" w14:textId="77777777" w:rsidR="00DE673B" w:rsidRPr="009D621F" w:rsidRDefault="00DE673B" w:rsidP="007E425F">
            <w:pPr>
              <w:pStyle w:val="Style1"/>
              <w:spacing w:line="276" w:lineRule="auto"/>
            </w:pPr>
            <w:r w:rsidRPr="009D621F">
              <w:t xml:space="preserve">0.2±0.6 </w:t>
            </w:r>
          </w:p>
          <w:p w14:paraId="39C01CD4" w14:textId="77777777" w:rsidR="00DE673B" w:rsidRPr="009D621F" w:rsidRDefault="00DE673B" w:rsidP="007E425F">
            <w:pPr>
              <w:pStyle w:val="Style1"/>
              <w:spacing w:line="276" w:lineRule="auto"/>
            </w:pPr>
          </w:p>
          <w:p w14:paraId="1A1EB62D" w14:textId="77777777" w:rsidR="00DE673B" w:rsidRPr="009D621F" w:rsidRDefault="00DE673B" w:rsidP="007E425F">
            <w:pPr>
              <w:pStyle w:val="Style1"/>
              <w:spacing w:line="276" w:lineRule="auto"/>
            </w:pPr>
          </w:p>
          <w:p w14:paraId="273FA8ED" w14:textId="77777777" w:rsidR="00DE673B" w:rsidRPr="009D621F" w:rsidRDefault="00DE673B" w:rsidP="007E425F">
            <w:pPr>
              <w:pStyle w:val="Style1"/>
              <w:spacing w:line="276" w:lineRule="auto"/>
            </w:pPr>
          </w:p>
          <w:p w14:paraId="50405800" w14:textId="77777777" w:rsidR="00DE673B" w:rsidRPr="009D621F" w:rsidRDefault="00DE673B" w:rsidP="007E425F">
            <w:pPr>
              <w:pStyle w:val="Style1"/>
              <w:spacing w:line="276" w:lineRule="auto"/>
            </w:pPr>
            <w:r w:rsidRPr="009D621F">
              <w:t>0.1±0.9</w:t>
            </w:r>
          </w:p>
          <w:p w14:paraId="4F7CD1EA" w14:textId="77777777" w:rsidR="00DE673B" w:rsidRPr="009D621F" w:rsidRDefault="00DE673B" w:rsidP="007E425F">
            <w:pPr>
              <w:pStyle w:val="Style1"/>
              <w:spacing w:line="276" w:lineRule="auto"/>
            </w:pPr>
          </w:p>
          <w:p w14:paraId="028DD6A7" w14:textId="77777777" w:rsidR="00DE673B" w:rsidRPr="009D621F" w:rsidRDefault="00DE673B" w:rsidP="007E425F">
            <w:pPr>
              <w:pStyle w:val="Style1"/>
              <w:spacing w:line="276" w:lineRule="auto"/>
            </w:pPr>
          </w:p>
          <w:p w14:paraId="16707393" w14:textId="77777777" w:rsidR="00DE673B" w:rsidRPr="009D621F" w:rsidRDefault="00DE673B" w:rsidP="007E425F">
            <w:pPr>
              <w:pStyle w:val="Style1"/>
              <w:spacing w:line="276" w:lineRule="auto"/>
            </w:pPr>
            <w:r w:rsidRPr="009D621F">
              <w:t>0.06±1.6</w:t>
            </w:r>
          </w:p>
          <w:p w14:paraId="730E9D00" w14:textId="77777777" w:rsidR="00DE673B" w:rsidRPr="009D621F" w:rsidRDefault="00DE673B" w:rsidP="007E425F">
            <w:pPr>
              <w:pStyle w:val="Style1"/>
              <w:spacing w:line="276" w:lineRule="auto"/>
            </w:pPr>
          </w:p>
        </w:tc>
        <w:tc>
          <w:tcPr>
            <w:tcW w:w="850" w:type="dxa"/>
            <w:shd w:val="clear" w:color="auto" w:fill="auto"/>
          </w:tcPr>
          <w:p w14:paraId="12AA0E9A" w14:textId="77777777" w:rsidR="00DE673B" w:rsidRPr="009D621F" w:rsidRDefault="00DE673B" w:rsidP="007E425F">
            <w:pPr>
              <w:pStyle w:val="Style1"/>
              <w:spacing w:line="276" w:lineRule="auto"/>
            </w:pPr>
          </w:p>
          <w:p w14:paraId="20FED854" w14:textId="77777777" w:rsidR="00DE673B" w:rsidRPr="009D621F" w:rsidRDefault="00DE673B" w:rsidP="007E425F">
            <w:pPr>
              <w:pStyle w:val="Style1"/>
              <w:spacing w:line="276" w:lineRule="auto"/>
            </w:pPr>
          </w:p>
          <w:p w14:paraId="6BBDD2B3" w14:textId="77777777" w:rsidR="00DE673B" w:rsidRPr="009D621F" w:rsidRDefault="00DE673B" w:rsidP="007E425F">
            <w:pPr>
              <w:pStyle w:val="Style1"/>
              <w:spacing w:line="276" w:lineRule="auto"/>
            </w:pPr>
            <w:r w:rsidRPr="009D621F">
              <w:t>0.7</w:t>
            </w:r>
          </w:p>
          <w:p w14:paraId="6C49021A" w14:textId="77777777" w:rsidR="00DE673B" w:rsidRPr="009D621F" w:rsidRDefault="00DE673B" w:rsidP="007E425F">
            <w:pPr>
              <w:pStyle w:val="Style1"/>
              <w:spacing w:line="276" w:lineRule="auto"/>
            </w:pPr>
          </w:p>
          <w:p w14:paraId="47E2A0FF" w14:textId="77777777" w:rsidR="00DE673B" w:rsidRPr="009D621F" w:rsidRDefault="00DE673B" w:rsidP="007E425F">
            <w:pPr>
              <w:pStyle w:val="Style1"/>
              <w:spacing w:line="276" w:lineRule="auto"/>
            </w:pPr>
          </w:p>
          <w:p w14:paraId="5C4732B9" w14:textId="77777777" w:rsidR="00DE673B" w:rsidRPr="009D621F" w:rsidRDefault="00DE673B" w:rsidP="007E425F">
            <w:pPr>
              <w:pStyle w:val="Style1"/>
              <w:spacing w:line="276" w:lineRule="auto"/>
            </w:pPr>
          </w:p>
          <w:p w14:paraId="3271C61D" w14:textId="77777777" w:rsidR="00DE673B" w:rsidRPr="009D621F" w:rsidRDefault="00DE673B" w:rsidP="007E425F">
            <w:pPr>
              <w:pStyle w:val="Style1"/>
              <w:spacing w:line="276" w:lineRule="auto"/>
            </w:pPr>
            <w:r w:rsidRPr="009D621F">
              <w:t>0.82</w:t>
            </w:r>
          </w:p>
          <w:p w14:paraId="51CA1762" w14:textId="77777777" w:rsidR="00DE673B" w:rsidRPr="009D621F" w:rsidRDefault="00DE673B" w:rsidP="007E425F">
            <w:pPr>
              <w:pStyle w:val="Style1"/>
              <w:spacing w:line="276" w:lineRule="auto"/>
            </w:pPr>
          </w:p>
          <w:p w14:paraId="50EFE411" w14:textId="77777777" w:rsidR="00DE673B" w:rsidRPr="009D621F" w:rsidRDefault="00DE673B" w:rsidP="007E425F">
            <w:pPr>
              <w:pStyle w:val="Style1"/>
              <w:spacing w:line="276" w:lineRule="auto"/>
            </w:pPr>
          </w:p>
          <w:p w14:paraId="1E0D355F" w14:textId="77777777" w:rsidR="00DE673B" w:rsidRPr="009D621F" w:rsidRDefault="00DE673B" w:rsidP="007E425F">
            <w:pPr>
              <w:pStyle w:val="Style1"/>
              <w:spacing w:line="276" w:lineRule="auto"/>
            </w:pPr>
            <w:r w:rsidRPr="009D621F">
              <w:t>0.71</w:t>
            </w:r>
          </w:p>
          <w:p w14:paraId="7BC54524" w14:textId="77777777" w:rsidR="00DE673B" w:rsidRPr="009D621F" w:rsidRDefault="00DE673B" w:rsidP="007E425F">
            <w:pPr>
              <w:pStyle w:val="Style1"/>
              <w:spacing w:line="276" w:lineRule="auto"/>
            </w:pPr>
          </w:p>
        </w:tc>
        <w:tc>
          <w:tcPr>
            <w:tcW w:w="1134" w:type="dxa"/>
            <w:shd w:val="clear" w:color="auto" w:fill="auto"/>
          </w:tcPr>
          <w:p w14:paraId="59FA68CB" w14:textId="77777777" w:rsidR="00DE673B" w:rsidRPr="009D621F" w:rsidRDefault="00DE673B" w:rsidP="007E425F">
            <w:pPr>
              <w:pStyle w:val="Style1"/>
              <w:spacing w:line="276" w:lineRule="auto"/>
            </w:pPr>
          </w:p>
          <w:p w14:paraId="7693112E" w14:textId="77777777" w:rsidR="00DE673B" w:rsidRPr="009D621F" w:rsidRDefault="00DE673B" w:rsidP="007E425F">
            <w:pPr>
              <w:pStyle w:val="Style1"/>
              <w:spacing w:line="276" w:lineRule="auto"/>
            </w:pPr>
          </w:p>
          <w:p w14:paraId="0306FEF6" w14:textId="77777777" w:rsidR="00DE673B" w:rsidRPr="009D621F" w:rsidRDefault="00DE673B" w:rsidP="007E425F">
            <w:pPr>
              <w:pStyle w:val="Style1"/>
              <w:spacing w:line="276" w:lineRule="auto"/>
            </w:pPr>
            <w:r w:rsidRPr="009D621F">
              <w:t>0.37–0.86</w:t>
            </w:r>
          </w:p>
          <w:p w14:paraId="3E6FD08D" w14:textId="77777777" w:rsidR="00DE673B" w:rsidRPr="009D621F" w:rsidRDefault="00DE673B" w:rsidP="007E425F">
            <w:pPr>
              <w:pStyle w:val="Style1"/>
              <w:spacing w:line="276" w:lineRule="auto"/>
            </w:pPr>
          </w:p>
          <w:p w14:paraId="62A07901" w14:textId="77777777" w:rsidR="00DE673B" w:rsidRPr="009D621F" w:rsidRDefault="00DE673B" w:rsidP="007E425F">
            <w:pPr>
              <w:pStyle w:val="Style1"/>
              <w:spacing w:line="276" w:lineRule="auto"/>
            </w:pPr>
          </w:p>
          <w:p w14:paraId="414F0CA8" w14:textId="77777777" w:rsidR="00DE673B" w:rsidRPr="009D621F" w:rsidRDefault="00DE673B" w:rsidP="007E425F">
            <w:pPr>
              <w:pStyle w:val="Style1"/>
              <w:spacing w:line="276" w:lineRule="auto"/>
            </w:pPr>
          </w:p>
          <w:p w14:paraId="10A55516" w14:textId="77777777" w:rsidR="00DE673B" w:rsidRPr="009D621F" w:rsidRDefault="00DE673B" w:rsidP="007E425F">
            <w:pPr>
              <w:pStyle w:val="Style1"/>
              <w:spacing w:line="276" w:lineRule="auto"/>
            </w:pPr>
            <w:r w:rsidRPr="009D621F">
              <w:t>0.61–0.92</w:t>
            </w:r>
          </w:p>
          <w:p w14:paraId="31BDEE7B" w14:textId="77777777" w:rsidR="00DE673B" w:rsidRPr="009D621F" w:rsidRDefault="00DE673B" w:rsidP="007E425F">
            <w:pPr>
              <w:pStyle w:val="Style1"/>
              <w:spacing w:line="276" w:lineRule="auto"/>
            </w:pPr>
          </w:p>
          <w:p w14:paraId="5E72B515" w14:textId="77777777" w:rsidR="00DE673B" w:rsidRPr="009D621F" w:rsidRDefault="00DE673B" w:rsidP="007E425F">
            <w:pPr>
              <w:pStyle w:val="Style1"/>
              <w:spacing w:line="276" w:lineRule="auto"/>
            </w:pPr>
          </w:p>
          <w:p w14:paraId="7199BCA5" w14:textId="77777777" w:rsidR="00DE673B" w:rsidRPr="009D621F" w:rsidRDefault="00DE673B" w:rsidP="007E425F">
            <w:pPr>
              <w:pStyle w:val="Style1"/>
              <w:spacing w:line="276" w:lineRule="auto"/>
            </w:pPr>
            <w:r w:rsidRPr="009D621F">
              <w:t>0.40–0.87</w:t>
            </w:r>
          </w:p>
          <w:p w14:paraId="31E6F3DD" w14:textId="77777777" w:rsidR="00DE673B" w:rsidRPr="009D621F" w:rsidRDefault="00DE673B" w:rsidP="007E425F">
            <w:pPr>
              <w:pStyle w:val="Style1"/>
              <w:spacing w:line="276" w:lineRule="auto"/>
            </w:pPr>
          </w:p>
        </w:tc>
        <w:tc>
          <w:tcPr>
            <w:tcW w:w="709" w:type="dxa"/>
            <w:shd w:val="clear" w:color="auto" w:fill="auto"/>
          </w:tcPr>
          <w:p w14:paraId="04262ABF" w14:textId="77777777" w:rsidR="00DE673B" w:rsidRPr="009D621F" w:rsidRDefault="00DE673B" w:rsidP="007E425F">
            <w:pPr>
              <w:pStyle w:val="Style1"/>
              <w:spacing w:line="276" w:lineRule="auto"/>
            </w:pPr>
          </w:p>
          <w:p w14:paraId="4742A379" w14:textId="77777777" w:rsidR="00DE673B" w:rsidRPr="009D621F" w:rsidRDefault="00DE673B" w:rsidP="007E425F">
            <w:pPr>
              <w:pStyle w:val="Style1"/>
              <w:spacing w:line="276" w:lineRule="auto"/>
            </w:pPr>
          </w:p>
          <w:p w14:paraId="62863ABD" w14:textId="77777777" w:rsidR="00DE673B" w:rsidRPr="009D621F" w:rsidRDefault="00DE673B" w:rsidP="007E425F">
            <w:pPr>
              <w:pStyle w:val="Style1"/>
              <w:spacing w:line="276" w:lineRule="auto"/>
            </w:pPr>
            <w:r w:rsidRPr="009D621F">
              <w:t>0.32</w:t>
            </w:r>
          </w:p>
          <w:p w14:paraId="52884012" w14:textId="77777777" w:rsidR="00DE673B" w:rsidRPr="009D621F" w:rsidRDefault="00DE673B" w:rsidP="007E425F">
            <w:pPr>
              <w:pStyle w:val="Style1"/>
              <w:spacing w:line="276" w:lineRule="auto"/>
            </w:pPr>
          </w:p>
          <w:p w14:paraId="500EE375" w14:textId="77777777" w:rsidR="00DE673B" w:rsidRPr="009D621F" w:rsidRDefault="00DE673B" w:rsidP="007E425F">
            <w:pPr>
              <w:pStyle w:val="Style1"/>
              <w:spacing w:line="276" w:lineRule="auto"/>
            </w:pPr>
          </w:p>
          <w:p w14:paraId="6638CF13" w14:textId="77777777" w:rsidR="00DE673B" w:rsidRPr="009D621F" w:rsidRDefault="00DE673B" w:rsidP="007E425F">
            <w:pPr>
              <w:pStyle w:val="Style1"/>
              <w:spacing w:line="276" w:lineRule="auto"/>
            </w:pPr>
          </w:p>
          <w:p w14:paraId="2C6D085C" w14:textId="77777777" w:rsidR="00DE673B" w:rsidRPr="009D621F" w:rsidRDefault="00DE673B" w:rsidP="007E425F">
            <w:pPr>
              <w:pStyle w:val="Style1"/>
              <w:spacing w:line="276" w:lineRule="auto"/>
            </w:pPr>
            <w:r w:rsidRPr="009D621F">
              <w:t>0.38</w:t>
            </w:r>
          </w:p>
          <w:p w14:paraId="6DE67FF2" w14:textId="77777777" w:rsidR="00DE673B" w:rsidRPr="009D621F" w:rsidRDefault="00DE673B" w:rsidP="007E425F">
            <w:pPr>
              <w:pStyle w:val="Style1"/>
              <w:spacing w:line="276" w:lineRule="auto"/>
            </w:pPr>
          </w:p>
          <w:p w14:paraId="3EC74E8A" w14:textId="77777777" w:rsidR="00DE673B" w:rsidRPr="009D621F" w:rsidRDefault="00DE673B" w:rsidP="007E425F">
            <w:pPr>
              <w:pStyle w:val="Style1"/>
              <w:spacing w:line="276" w:lineRule="auto"/>
            </w:pPr>
          </w:p>
          <w:p w14:paraId="7F1CE610" w14:textId="77777777" w:rsidR="00DE673B" w:rsidRPr="009D621F" w:rsidRDefault="00DE673B" w:rsidP="007E425F">
            <w:pPr>
              <w:pStyle w:val="Style1"/>
              <w:spacing w:line="276" w:lineRule="auto"/>
            </w:pPr>
            <w:r w:rsidRPr="009D621F">
              <w:t>0.86</w:t>
            </w:r>
          </w:p>
          <w:p w14:paraId="12B2DD2A" w14:textId="77777777" w:rsidR="00DE673B" w:rsidRPr="009D621F" w:rsidRDefault="00DE673B" w:rsidP="007E425F">
            <w:pPr>
              <w:pStyle w:val="Style1"/>
              <w:spacing w:line="276" w:lineRule="auto"/>
            </w:pPr>
          </w:p>
        </w:tc>
        <w:tc>
          <w:tcPr>
            <w:tcW w:w="709" w:type="dxa"/>
            <w:shd w:val="clear" w:color="auto" w:fill="auto"/>
          </w:tcPr>
          <w:p w14:paraId="72DB56B7" w14:textId="77777777" w:rsidR="00DE673B" w:rsidRPr="009D621F" w:rsidRDefault="00DE673B" w:rsidP="007E425F">
            <w:pPr>
              <w:pStyle w:val="Style1"/>
              <w:spacing w:line="276" w:lineRule="auto"/>
            </w:pPr>
          </w:p>
          <w:p w14:paraId="639AAF1A" w14:textId="77777777" w:rsidR="00DE673B" w:rsidRPr="009D621F" w:rsidRDefault="00DE673B" w:rsidP="007E425F">
            <w:pPr>
              <w:pStyle w:val="Style1"/>
              <w:spacing w:line="276" w:lineRule="auto"/>
            </w:pPr>
          </w:p>
          <w:p w14:paraId="403C65C4" w14:textId="77777777" w:rsidR="00DE673B" w:rsidRPr="009D621F" w:rsidRDefault="00DE673B" w:rsidP="007E425F">
            <w:pPr>
              <w:pStyle w:val="Style1"/>
              <w:spacing w:line="276" w:lineRule="auto"/>
            </w:pPr>
            <w:r w:rsidRPr="009D621F">
              <w:t>0.88</w:t>
            </w:r>
          </w:p>
          <w:p w14:paraId="6818EA91" w14:textId="77777777" w:rsidR="00DE673B" w:rsidRPr="009D621F" w:rsidRDefault="00DE673B" w:rsidP="007E425F">
            <w:pPr>
              <w:pStyle w:val="Style1"/>
              <w:spacing w:line="276" w:lineRule="auto"/>
            </w:pPr>
          </w:p>
          <w:p w14:paraId="1EEB98C4" w14:textId="77777777" w:rsidR="00DE673B" w:rsidRPr="009D621F" w:rsidRDefault="00DE673B" w:rsidP="007E425F">
            <w:pPr>
              <w:pStyle w:val="Style1"/>
              <w:spacing w:line="276" w:lineRule="auto"/>
            </w:pPr>
          </w:p>
          <w:p w14:paraId="4F5053BF" w14:textId="77777777" w:rsidR="00DE673B" w:rsidRPr="009D621F" w:rsidRDefault="00DE673B" w:rsidP="007E425F">
            <w:pPr>
              <w:pStyle w:val="Style1"/>
              <w:spacing w:line="276" w:lineRule="auto"/>
            </w:pPr>
          </w:p>
          <w:p w14:paraId="57A9973C" w14:textId="77777777" w:rsidR="00DE673B" w:rsidRPr="009D621F" w:rsidRDefault="00DE673B" w:rsidP="007E425F">
            <w:pPr>
              <w:pStyle w:val="Style1"/>
              <w:spacing w:line="276" w:lineRule="auto"/>
            </w:pPr>
            <w:r w:rsidRPr="009D621F">
              <w:t>1.05</w:t>
            </w:r>
          </w:p>
          <w:p w14:paraId="201BB243" w14:textId="77777777" w:rsidR="00DE673B" w:rsidRPr="009D621F" w:rsidRDefault="00DE673B" w:rsidP="007E425F">
            <w:pPr>
              <w:pStyle w:val="Style1"/>
              <w:spacing w:line="276" w:lineRule="auto"/>
            </w:pPr>
          </w:p>
          <w:p w14:paraId="61928988" w14:textId="77777777" w:rsidR="00DE673B" w:rsidRPr="009D621F" w:rsidRDefault="00DE673B" w:rsidP="007E425F">
            <w:pPr>
              <w:pStyle w:val="Style1"/>
              <w:spacing w:line="276" w:lineRule="auto"/>
            </w:pPr>
          </w:p>
          <w:p w14:paraId="4DB31467" w14:textId="77777777" w:rsidR="00DE673B" w:rsidRPr="009D621F" w:rsidRDefault="00DE673B" w:rsidP="007E425F">
            <w:pPr>
              <w:pStyle w:val="Style1"/>
              <w:spacing w:line="276" w:lineRule="auto"/>
            </w:pPr>
            <w:r w:rsidRPr="009D621F">
              <w:t>2.38</w:t>
            </w:r>
          </w:p>
          <w:p w14:paraId="6A227FC5" w14:textId="77777777" w:rsidR="00DE673B" w:rsidRPr="009D621F" w:rsidRDefault="00DE673B" w:rsidP="007E425F">
            <w:pPr>
              <w:pStyle w:val="Style1"/>
              <w:spacing w:line="276" w:lineRule="auto"/>
            </w:pPr>
          </w:p>
        </w:tc>
        <w:tc>
          <w:tcPr>
            <w:tcW w:w="1134" w:type="dxa"/>
            <w:shd w:val="clear" w:color="auto" w:fill="auto"/>
          </w:tcPr>
          <w:p w14:paraId="488C85ED" w14:textId="77777777" w:rsidR="00DE673B" w:rsidRPr="009D621F" w:rsidRDefault="00DE673B" w:rsidP="007E425F">
            <w:pPr>
              <w:pStyle w:val="Style1"/>
              <w:spacing w:line="276" w:lineRule="auto"/>
            </w:pPr>
          </w:p>
          <w:p w14:paraId="51FABB60" w14:textId="77777777" w:rsidR="00DE673B" w:rsidRPr="009D621F" w:rsidRDefault="00DE673B" w:rsidP="007E425F">
            <w:pPr>
              <w:pStyle w:val="Style1"/>
              <w:spacing w:line="276" w:lineRule="auto"/>
            </w:pPr>
          </w:p>
          <w:p w14:paraId="1AF32965" w14:textId="77777777" w:rsidR="00DE673B" w:rsidRPr="009D621F" w:rsidRDefault="00DE673B" w:rsidP="007E425F">
            <w:pPr>
              <w:pStyle w:val="Style1"/>
              <w:spacing w:line="276" w:lineRule="auto"/>
            </w:pPr>
            <w:r w:rsidRPr="009D621F">
              <w:t>4.8±6.1</w:t>
            </w:r>
          </w:p>
          <w:p w14:paraId="7D87C128" w14:textId="77777777" w:rsidR="00DE673B" w:rsidRPr="009D621F" w:rsidRDefault="00DE673B" w:rsidP="007E425F">
            <w:pPr>
              <w:pStyle w:val="Style1"/>
              <w:spacing w:line="276" w:lineRule="auto"/>
            </w:pPr>
            <w:r w:rsidRPr="009D621F">
              <w:t>5.3±5.8</w:t>
            </w:r>
          </w:p>
          <w:p w14:paraId="5C0A27F2" w14:textId="77777777" w:rsidR="00DE673B" w:rsidRPr="009D621F" w:rsidRDefault="00DE673B" w:rsidP="007E425F">
            <w:pPr>
              <w:pStyle w:val="Style1"/>
              <w:spacing w:line="276" w:lineRule="auto"/>
            </w:pPr>
          </w:p>
          <w:p w14:paraId="0CAB580B" w14:textId="77777777" w:rsidR="00DE673B" w:rsidRPr="009D621F" w:rsidRDefault="00DE673B" w:rsidP="007E425F">
            <w:pPr>
              <w:pStyle w:val="Style1"/>
              <w:spacing w:line="276" w:lineRule="auto"/>
            </w:pPr>
          </w:p>
          <w:p w14:paraId="245D4B68" w14:textId="77777777" w:rsidR="00DE673B" w:rsidRPr="009D621F" w:rsidRDefault="00DE673B" w:rsidP="007E425F">
            <w:pPr>
              <w:pStyle w:val="Style1"/>
              <w:spacing w:line="276" w:lineRule="auto"/>
            </w:pPr>
            <w:r w:rsidRPr="009D621F">
              <w:t>8.1±6.6</w:t>
            </w:r>
          </w:p>
          <w:p w14:paraId="2A228B1B" w14:textId="77777777" w:rsidR="00DE673B" w:rsidRPr="009D621F" w:rsidRDefault="00DE673B" w:rsidP="007E425F">
            <w:pPr>
              <w:pStyle w:val="Style1"/>
              <w:spacing w:line="276" w:lineRule="auto"/>
            </w:pPr>
            <w:r w:rsidRPr="009D621F">
              <w:t>8.2±7.4</w:t>
            </w:r>
          </w:p>
          <w:p w14:paraId="0A3F58BD" w14:textId="77777777" w:rsidR="00DE673B" w:rsidRPr="009D621F" w:rsidRDefault="00DE673B" w:rsidP="007E425F">
            <w:pPr>
              <w:pStyle w:val="Style1"/>
              <w:spacing w:line="276" w:lineRule="auto"/>
            </w:pPr>
          </w:p>
          <w:p w14:paraId="3B3BFA8A" w14:textId="77777777" w:rsidR="00DE673B" w:rsidRPr="009D621F" w:rsidRDefault="00DE673B" w:rsidP="007E425F">
            <w:pPr>
              <w:pStyle w:val="Style1"/>
              <w:spacing w:line="276" w:lineRule="auto"/>
            </w:pPr>
          </w:p>
          <w:p w14:paraId="07075C99" w14:textId="77777777" w:rsidR="00DE673B" w:rsidRPr="009D621F" w:rsidRDefault="00DE673B" w:rsidP="007E425F">
            <w:pPr>
              <w:pStyle w:val="Style1"/>
              <w:spacing w:line="276" w:lineRule="auto"/>
            </w:pPr>
            <w:r w:rsidRPr="009D621F">
              <w:t>9±4.5</w:t>
            </w:r>
          </w:p>
          <w:p w14:paraId="4078129A" w14:textId="77777777" w:rsidR="00DE673B" w:rsidRPr="009D621F" w:rsidRDefault="00DE673B" w:rsidP="007E425F">
            <w:pPr>
              <w:pStyle w:val="Style1"/>
              <w:spacing w:line="276" w:lineRule="auto"/>
            </w:pPr>
            <w:r w:rsidRPr="009D621F">
              <w:t>9±6</w:t>
            </w:r>
          </w:p>
        </w:tc>
        <w:tc>
          <w:tcPr>
            <w:tcW w:w="850" w:type="dxa"/>
            <w:shd w:val="clear" w:color="auto" w:fill="auto"/>
          </w:tcPr>
          <w:p w14:paraId="596E808D" w14:textId="77777777" w:rsidR="00DE673B" w:rsidRPr="009D621F" w:rsidRDefault="00DE673B" w:rsidP="007E425F">
            <w:pPr>
              <w:pStyle w:val="Style1"/>
              <w:spacing w:line="276" w:lineRule="auto"/>
            </w:pPr>
          </w:p>
          <w:p w14:paraId="7F467C8F" w14:textId="77777777" w:rsidR="00DE673B" w:rsidRPr="009D621F" w:rsidRDefault="00DE673B" w:rsidP="007E425F">
            <w:pPr>
              <w:pStyle w:val="Style1"/>
              <w:spacing w:line="276" w:lineRule="auto"/>
            </w:pPr>
          </w:p>
          <w:p w14:paraId="4E2563E6" w14:textId="77777777" w:rsidR="00DE673B" w:rsidRPr="009D621F" w:rsidRDefault="00DE673B" w:rsidP="007E425F">
            <w:pPr>
              <w:pStyle w:val="Style1"/>
              <w:spacing w:line="276" w:lineRule="auto"/>
            </w:pPr>
            <w:r w:rsidRPr="009D621F">
              <w:t>0.2±4.2</w:t>
            </w:r>
          </w:p>
          <w:p w14:paraId="0B764267" w14:textId="77777777" w:rsidR="00DE673B" w:rsidRPr="009D621F" w:rsidRDefault="00DE673B" w:rsidP="007E425F">
            <w:pPr>
              <w:pStyle w:val="Style1"/>
              <w:spacing w:line="276" w:lineRule="auto"/>
            </w:pPr>
          </w:p>
          <w:p w14:paraId="52DE26B5" w14:textId="77777777" w:rsidR="00DE673B" w:rsidRPr="009D621F" w:rsidRDefault="00DE673B" w:rsidP="007E425F">
            <w:pPr>
              <w:pStyle w:val="Style1"/>
              <w:spacing w:line="276" w:lineRule="auto"/>
            </w:pPr>
          </w:p>
          <w:p w14:paraId="2F7FDDEC" w14:textId="77777777" w:rsidR="00DE673B" w:rsidRPr="009D621F" w:rsidRDefault="00DE673B" w:rsidP="007E425F">
            <w:pPr>
              <w:pStyle w:val="Style1"/>
              <w:spacing w:line="276" w:lineRule="auto"/>
            </w:pPr>
          </w:p>
          <w:p w14:paraId="57717D5A" w14:textId="77777777" w:rsidR="00DE673B" w:rsidRPr="009D621F" w:rsidRDefault="00DE673B" w:rsidP="007E425F">
            <w:pPr>
              <w:pStyle w:val="Style1"/>
              <w:spacing w:line="276" w:lineRule="auto"/>
            </w:pPr>
            <w:r w:rsidRPr="009D621F">
              <w:t>0.3±4.2</w:t>
            </w:r>
          </w:p>
          <w:p w14:paraId="37E2BEA3" w14:textId="77777777" w:rsidR="00DE673B" w:rsidRPr="009D621F" w:rsidRDefault="00DE673B" w:rsidP="007E425F">
            <w:pPr>
              <w:pStyle w:val="Style1"/>
              <w:spacing w:line="276" w:lineRule="auto"/>
            </w:pPr>
          </w:p>
          <w:p w14:paraId="10B83DFF" w14:textId="77777777" w:rsidR="00DE673B" w:rsidRPr="009D621F" w:rsidRDefault="00DE673B" w:rsidP="007E425F">
            <w:pPr>
              <w:pStyle w:val="Style1"/>
              <w:spacing w:line="276" w:lineRule="auto"/>
            </w:pPr>
          </w:p>
          <w:p w14:paraId="072F1DC2" w14:textId="77777777" w:rsidR="00DE673B" w:rsidRPr="009D621F" w:rsidRDefault="00DE673B" w:rsidP="007E425F">
            <w:pPr>
              <w:pStyle w:val="Style1"/>
              <w:spacing w:line="276" w:lineRule="auto"/>
            </w:pPr>
            <w:r w:rsidRPr="009D621F">
              <w:t>1±3.6</w:t>
            </w:r>
          </w:p>
          <w:p w14:paraId="35953ED8" w14:textId="77777777" w:rsidR="00DE673B" w:rsidRPr="009D621F" w:rsidRDefault="00DE673B" w:rsidP="007E425F">
            <w:pPr>
              <w:pStyle w:val="Style1"/>
              <w:spacing w:line="276" w:lineRule="auto"/>
            </w:pPr>
          </w:p>
        </w:tc>
        <w:tc>
          <w:tcPr>
            <w:tcW w:w="567" w:type="dxa"/>
            <w:shd w:val="clear" w:color="auto" w:fill="auto"/>
          </w:tcPr>
          <w:p w14:paraId="3998B41E" w14:textId="77777777" w:rsidR="00DE673B" w:rsidRPr="009D621F" w:rsidRDefault="00DE673B" w:rsidP="007E425F">
            <w:pPr>
              <w:pStyle w:val="Style1"/>
              <w:spacing w:line="276" w:lineRule="auto"/>
            </w:pPr>
          </w:p>
          <w:p w14:paraId="3242BFF6" w14:textId="77777777" w:rsidR="00DE673B" w:rsidRPr="009D621F" w:rsidRDefault="00DE673B" w:rsidP="007E425F">
            <w:pPr>
              <w:pStyle w:val="Style1"/>
              <w:spacing w:line="276" w:lineRule="auto"/>
            </w:pPr>
          </w:p>
          <w:p w14:paraId="45CB0AC5" w14:textId="77777777" w:rsidR="00DE673B" w:rsidRPr="009D621F" w:rsidRDefault="00DE673B" w:rsidP="007E425F">
            <w:pPr>
              <w:pStyle w:val="Style1"/>
              <w:spacing w:line="276" w:lineRule="auto"/>
            </w:pPr>
            <w:r w:rsidRPr="009D621F">
              <w:t>0.8</w:t>
            </w:r>
          </w:p>
          <w:p w14:paraId="19690F92" w14:textId="77777777" w:rsidR="00DE673B" w:rsidRPr="009D621F" w:rsidRDefault="00DE673B" w:rsidP="007E425F">
            <w:pPr>
              <w:pStyle w:val="Style1"/>
              <w:spacing w:line="276" w:lineRule="auto"/>
            </w:pPr>
          </w:p>
          <w:p w14:paraId="6E870C02" w14:textId="77777777" w:rsidR="00DE673B" w:rsidRPr="009D621F" w:rsidRDefault="00DE673B" w:rsidP="007E425F">
            <w:pPr>
              <w:pStyle w:val="Style1"/>
              <w:spacing w:line="276" w:lineRule="auto"/>
            </w:pPr>
          </w:p>
          <w:p w14:paraId="4DE49CDD" w14:textId="77777777" w:rsidR="00DE673B" w:rsidRPr="009D621F" w:rsidRDefault="00DE673B" w:rsidP="007E425F">
            <w:pPr>
              <w:pStyle w:val="Style1"/>
              <w:spacing w:line="276" w:lineRule="auto"/>
            </w:pPr>
          </w:p>
          <w:p w14:paraId="5662B91A" w14:textId="77777777" w:rsidR="00DE673B" w:rsidRPr="009D621F" w:rsidRDefault="00DE673B" w:rsidP="007E425F">
            <w:pPr>
              <w:pStyle w:val="Style1"/>
              <w:spacing w:line="276" w:lineRule="auto"/>
            </w:pPr>
            <w:r w:rsidRPr="009D621F">
              <w:t>0.86</w:t>
            </w:r>
          </w:p>
          <w:p w14:paraId="24640D16" w14:textId="77777777" w:rsidR="00DE673B" w:rsidRPr="009D621F" w:rsidRDefault="00DE673B" w:rsidP="007E425F">
            <w:pPr>
              <w:pStyle w:val="Style1"/>
              <w:spacing w:line="276" w:lineRule="auto"/>
            </w:pPr>
          </w:p>
          <w:p w14:paraId="2D56DB63" w14:textId="77777777" w:rsidR="00DE673B" w:rsidRPr="009D621F" w:rsidRDefault="00DE673B" w:rsidP="007E425F">
            <w:pPr>
              <w:pStyle w:val="Style1"/>
              <w:spacing w:line="276" w:lineRule="auto"/>
            </w:pPr>
          </w:p>
          <w:p w14:paraId="782B28FF" w14:textId="77777777" w:rsidR="00DE673B" w:rsidRPr="009D621F" w:rsidRDefault="00DE673B" w:rsidP="007E425F">
            <w:pPr>
              <w:pStyle w:val="Style1"/>
              <w:spacing w:line="276" w:lineRule="auto"/>
            </w:pPr>
            <w:r w:rsidRPr="009D621F">
              <w:t>0.71</w:t>
            </w:r>
          </w:p>
          <w:p w14:paraId="2AD0BC25" w14:textId="77777777" w:rsidR="00DE673B" w:rsidRPr="009D621F" w:rsidRDefault="00DE673B" w:rsidP="007E425F">
            <w:pPr>
              <w:pStyle w:val="Style1"/>
              <w:spacing w:line="276" w:lineRule="auto"/>
            </w:pPr>
          </w:p>
        </w:tc>
        <w:tc>
          <w:tcPr>
            <w:tcW w:w="1296" w:type="dxa"/>
            <w:shd w:val="clear" w:color="auto" w:fill="auto"/>
          </w:tcPr>
          <w:p w14:paraId="24CE9483" w14:textId="77777777" w:rsidR="00DE673B" w:rsidRPr="009D621F" w:rsidRDefault="00DE673B" w:rsidP="007E425F">
            <w:pPr>
              <w:pStyle w:val="Style1"/>
              <w:spacing w:line="276" w:lineRule="auto"/>
            </w:pPr>
          </w:p>
          <w:p w14:paraId="24241A7E" w14:textId="77777777" w:rsidR="00DE673B" w:rsidRPr="009D621F" w:rsidRDefault="00DE673B" w:rsidP="007E425F">
            <w:pPr>
              <w:pStyle w:val="Style1"/>
              <w:spacing w:line="276" w:lineRule="auto"/>
            </w:pPr>
          </w:p>
          <w:p w14:paraId="18191065" w14:textId="77777777" w:rsidR="00DE673B" w:rsidRPr="009D621F" w:rsidRDefault="00DE673B" w:rsidP="007E425F">
            <w:pPr>
              <w:pStyle w:val="Style1"/>
              <w:spacing w:line="276" w:lineRule="auto"/>
            </w:pPr>
            <w:r w:rsidRPr="009D621F">
              <w:t>0.55–0.91</w:t>
            </w:r>
          </w:p>
          <w:p w14:paraId="1496A426" w14:textId="77777777" w:rsidR="00DE673B" w:rsidRPr="009D621F" w:rsidRDefault="00DE673B" w:rsidP="007E425F">
            <w:pPr>
              <w:pStyle w:val="Style1"/>
              <w:spacing w:line="276" w:lineRule="auto"/>
            </w:pPr>
          </w:p>
          <w:p w14:paraId="7223F4C8" w14:textId="77777777" w:rsidR="00DE673B" w:rsidRPr="009D621F" w:rsidRDefault="00DE673B" w:rsidP="007E425F">
            <w:pPr>
              <w:pStyle w:val="Style1"/>
              <w:spacing w:line="276" w:lineRule="auto"/>
            </w:pPr>
          </w:p>
          <w:p w14:paraId="68729896" w14:textId="77777777" w:rsidR="00DE673B" w:rsidRPr="009D621F" w:rsidRDefault="00DE673B" w:rsidP="007E425F">
            <w:pPr>
              <w:pStyle w:val="Style1"/>
              <w:spacing w:line="276" w:lineRule="auto"/>
            </w:pPr>
          </w:p>
          <w:p w14:paraId="0F549D1E" w14:textId="77777777" w:rsidR="00DE673B" w:rsidRPr="009D621F" w:rsidRDefault="00DE673B" w:rsidP="007E425F">
            <w:pPr>
              <w:pStyle w:val="Style1"/>
              <w:spacing w:line="276" w:lineRule="auto"/>
            </w:pPr>
            <w:r w:rsidRPr="009D621F">
              <w:t>0.66–0.94</w:t>
            </w:r>
          </w:p>
          <w:p w14:paraId="3C1C4D95" w14:textId="77777777" w:rsidR="00DE673B" w:rsidRPr="009D621F" w:rsidRDefault="00DE673B" w:rsidP="007E425F">
            <w:pPr>
              <w:pStyle w:val="Style1"/>
              <w:spacing w:line="276" w:lineRule="auto"/>
            </w:pPr>
          </w:p>
          <w:p w14:paraId="24D9241F" w14:textId="77777777" w:rsidR="00DE673B" w:rsidRPr="009D621F" w:rsidRDefault="00DE673B" w:rsidP="007E425F">
            <w:pPr>
              <w:pStyle w:val="Style1"/>
              <w:spacing w:line="276" w:lineRule="auto"/>
            </w:pPr>
          </w:p>
          <w:p w14:paraId="394B8EAE" w14:textId="77777777" w:rsidR="00DE673B" w:rsidRPr="009D621F" w:rsidRDefault="00DE673B" w:rsidP="007E425F">
            <w:pPr>
              <w:pStyle w:val="Style1"/>
              <w:spacing w:line="276" w:lineRule="auto"/>
            </w:pPr>
            <w:r w:rsidRPr="009D621F">
              <w:t>0.39–0.87</w:t>
            </w:r>
          </w:p>
          <w:p w14:paraId="22AD85C0" w14:textId="77777777" w:rsidR="00DE673B" w:rsidRPr="009D621F" w:rsidRDefault="00DE673B" w:rsidP="007E425F">
            <w:pPr>
              <w:pStyle w:val="Style1"/>
              <w:spacing w:line="276" w:lineRule="auto"/>
            </w:pPr>
          </w:p>
        </w:tc>
        <w:tc>
          <w:tcPr>
            <w:tcW w:w="600" w:type="dxa"/>
            <w:shd w:val="clear" w:color="auto" w:fill="auto"/>
          </w:tcPr>
          <w:p w14:paraId="75F0D6BC" w14:textId="77777777" w:rsidR="00DE673B" w:rsidRPr="009D621F" w:rsidRDefault="00DE673B" w:rsidP="007E425F">
            <w:pPr>
              <w:pStyle w:val="Style1"/>
              <w:spacing w:line="276" w:lineRule="auto"/>
            </w:pPr>
          </w:p>
          <w:p w14:paraId="336AEF25" w14:textId="77777777" w:rsidR="00DE673B" w:rsidRPr="009D621F" w:rsidRDefault="00DE673B" w:rsidP="007E425F">
            <w:pPr>
              <w:pStyle w:val="Style1"/>
              <w:spacing w:line="276" w:lineRule="auto"/>
            </w:pPr>
          </w:p>
          <w:p w14:paraId="28653A3B" w14:textId="77777777" w:rsidR="00DE673B" w:rsidRPr="009D621F" w:rsidRDefault="00DE673B" w:rsidP="007E425F">
            <w:pPr>
              <w:pStyle w:val="Style1"/>
              <w:spacing w:line="276" w:lineRule="auto"/>
            </w:pPr>
            <w:r w:rsidRPr="009D621F">
              <w:t>1.87</w:t>
            </w:r>
          </w:p>
          <w:p w14:paraId="4E77B077" w14:textId="77777777" w:rsidR="00DE673B" w:rsidRPr="009D621F" w:rsidRDefault="00DE673B" w:rsidP="007E425F">
            <w:pPr>
              <w:pStyle w:val="Style1"/>
              <w:spacing w:line="276" w:lineRule="auto"/>
            </w:pPr>
          </w:p>
          <w:p w14:paraId="60B9A690" w14:textId="77777777" w:rsidR="00DE673B" w:rsidRPr="009D621F" w:rsidRDefault="00DE673B" w:rsidP="007E425F">
            <w:pPr>
              <w:pStyle w:val="Style1"/>
              <w:spacing w:line="276" w:lineRule="auto"/>
            </w:pPr>
          </w:p>
          <w:p w14:paraId="4D37BA47" w14:textId="77777777" w:rsidR="00DE673B" w:rsidRPr="009D621F" w:rsidRDefault="00DE673B" w:rsidP="007E425F">
            <w:pPr>
              <w:pStyle w:val="Style1"/>
              <w:spacing w:line="276" w:lineRule="auto"/>
            </w:pPr>
          </w:p>
          <w:p w14:paraId="6DF21912" w14:textId="77777777" w:rsidR="00DE673B" w:rsidRPr="009D621F" w:rsidRDefault="00DE673B" w:rsidP="007E425F">
            <w:pPr>
              <w:pStyle w:val="Style1"/>
              <w:spacing w:line="276" w:lineRule="auto"/>
            </w:pPr>
            <w:r w:rsidRPr="009D621F">
              <w:t>1.57</w:t>
            </w:r>
          </w:p>
          <w:p w14:paraId="7BB8BB3A" w14:textId="77777777" w:rsidR="00DE673B" w:rsidRPr="009D621F" w:rsidRDefault="00DE673B" w:rsidP="007E425F">
            <w:pPr>
              <w:pStyle w:val="Style1"/>
              <w:spacing w:line="276" w:lineRule="auto"/>
            </w:pPr>
          </w:p>
          <w:p w14:paraId="78F38B4A" w14:textId="77777777" w:rsidR="00DE673B" w:rsidRPr="009D621F" w:rsidRDefault="00DE673B" w:rsidP="007E425F">
            <w:pPr>
              <w:pStyle w:val="Style1"/>
              <w:spacing w:line="276" w:lineRule="auto"/>
            </w:pPr>
          </w:p>
          <w:p w14:paraId="32339364" w14:textId="77777777" w:rsidR="00DE673B" w:rsidRPr="009D621F" w:rsidRDefault="00DE673B" w:rsidP="007E425F">
            <w:pPr>
              <w:pStyle w:val="Style1"/>
              <w:spacing w:line="276" w:lineRule="auto"/>
            </w:pPr>
            <w:r w:rsidRPr="009D621F">
              <w:t>1.93</w:t>
            </w:r>
          </w:p>
          <w:p w14:paraId="7FAA2064" w14:textId="77777777" w:rsidR="00DE673B" w:rsidRPr="009D621F" w:rsidRDefault="00DE673B" w:rsidP="007E425F">
            <w:pPr>
              <w:pStyle w:val="Style1"/>
              <w:spacing w:line="276" w:lineRule="auto"/>
            </w:pPr>
          </w:p>
        </w:tc>
        <w:tc>
          <w:tcPr>
            <w:tcW w:w="661" w:type="dxa"/>
            <w:shd w:val="clear" w:color="auto" w:fill="auto"/>
          </w:tcPr>
          <w:p w14:paraId="3CA99DF4" w14:textId="77777777" w:rsidR="00DE673B" w:rsidRPr="009D621F" w:rsidRDefault="00DE673B" w:rsidP="007E425F">
            <w:pPr>
              <w:pStyle w:val="Style1"/>
              <w:spacing w:line="276" w:lineRule="auto"/>
            </w:pPr>
          </w:p>
          <w:p w14:paraId="521D7CC5" w14:textId="77777777" w:rsidR="00DE673B" w:rsidRPr="009D621F" w:rsidRDefault="00DE673B" w:rsidP="007E425F">
            <w:pPr>
              <w:pStyle w:val="Style1"/>
              <w:spacing w:line="276" w:lineRule="auto"/>
            </w:pPr>
          </w:p>
          <w:p w14:paraId="50487751" w14:textId="77777777" w:rsidR="00DE673B" w:rsidRPr="009D621F" w:rsidRDefault="00DE673B" w:rsidP="007E425F">
            <w:pPr>
              <w:pStyle w:val="Style1"/>
              <w:spacing w:line="276" w:lineRule="auto"/>
            </w:pPr>
            <w:r w:rsidRPr="009D621F">
              <w:t>5.18</w:t>
            </w:r>
          </w:p>
          <w:p w14:paraId="071651E5" w14:textId="77777777" w:rsidR="00DE673B" w:rsidRPr="009D621F" w:rsidRDefault="00DE673B" w:rsidP="007E425F">
            <w:pPr>
              <w:pStyle w:val="Style1"/>
              <w:spacing w:line="276" w:lineRule="auto"/>
            </w:pPr>
          </w:p>
          <w:p w14:paraId="7E506E24" w14:textId="77777777" w:rsidR="00DE673B" w:rsidRPr="009D621F" w:rsidRDefault="00DE673B" w:rsidP="007E425F">
            <w:pPr>
              <w:pStyle w:val="Style1"/>
              <w:spacing w:line="276" w:lineRule="auto"/>
            </w:pPr>
          </w:p>
          <w:p w14:paraId="6E9E64DE" w14:textId="77777777" w:rsidR="00DE673B" w:rsidRPr="009D621F" w:rsidRDefault="00DE673B" w:rsidP="007E425F">
            <w:pPr>
              <w:pStyle w:val="Style1"/>
              <w:spacing w:line="276" w:lineRule="auto"/>
            </w:pPr>
          </w:p>
          <w:p w14:paraId="4D909A59" w14:textId="77777777" w:rsidR="00DE673B" w:rsidRPr="009D621F" w:rsidRDefault="00DE673B" w:rsidP="007E425F">
            <w:pPr>
              <w:pStyle w:val="Style1"/>
              <w:spacing w:line="276" w:lineRule="auto"/>
            </w:pPr>
            <w:r w:rsidRPr="009D621F">
              <w:t>4.35</w:t>
            </w:r>
          </w:p>
          <w:p w14:paraId="3F7E325B" w14:textId="77777777" w:rsidR="00DE673B" w:rsidRPr="009D621F" w:rsidRDefault="00DE673B" w:rsidP="007E425F">
            <w:pPr>
              <w:pStyle w:val="Style1"/>
              <w:spacing w:line="276" w:lineRule="auto"/>
            </w:pPr>
          </w:p>
          <w:p w14:paraId="675EA7B8" w14:textId="77777777" w:rsidR="00DE673B" w:rsidRPr="009D621F" w:rsidRDefault="00DE673B" w:rsidP="007E425F">
            <w:pPr>
              <w:pStyle w:val="Style1"/>
              <w:spacing w:line="276" w:lineRule="auto"/>
            </w:pPr>
          </w:p>
          <w:p w14:paraId="355535CE" w14:textId="77777777" w:rsidR="00DE673B" w:rsidRPr="009D621F" w:rsidRDefault="00DE673B" w:rsidP="007E425F">
            <w:pPr>
              <w:pStyle w:val="Style1"/>
              <w:spacing w:line="276" w:lineRule="auto"/>
            </w:pPr>
            <w:r w:rsidRPr="009D621F">
              <w:t>5.34</w:t>
            </w:r>
          </w:p>
          <w:p w14:paraId="20FDF242" w14:textId="77777777" w:rsidR="00DE673B" w:rsidRPr="009D621F" w:rsidRDefault="00DE673B" w:rsidP="007E425F">
            <w:pPr>
              <w:pStyle w:val="Style1"/>
              <w:spacing w:line="276" w:lineRule="auto"/>
            </w:pPr>
          </w:p>
        </w:tc>
      </w:tr>
      <w:tr w:rsidR="00DE673B" w:rsidRPr="009D621F" w14:paraId="2A6D0395" w14:textId="77777777" w:rsidTr="00E94DAC">
        <w:trPr>
          <w:trHeight w:val="529"/>
          <w:jc w:val="center"/>
        </w:trPr>
        <w:tc>
          <w:tcPr>
            <w:tcW w:w="3397" w:type="dxa"/>
          </w:tcPr>
          <w:p w14:paraId="426A5B88" w14:textId="77777777" w:rsidR="00DE673B" w:rsidRPr="009D621F" w:rsidRDefault="00DE673B" w:rsidP="007E425F">
            <w:pPr>
              <w:pStyle w:val="Style1"/>
              <w:spacing w:line="276" w:lineRule="auto"/>
            </w:pPr>
            <w:r w:rsidRPr="009D621F">
              <w:t>2. Hand to box</w:t>
            </w:r>
          </w:p>
          <w:p w14:paraId="05463FE9" w14:textId="77777777" w:rsidR="00DE673B" w:rsidRPr="009D621F" w:rsidRDefault="00DE673B" w:rsidP="007E425F">
            <w:pPr>
              <w:pStyle w:val="Style1"/>
              <w:spacing w:line="276" w:lineRule="auto"/>
            </w:pPr>
            <w:r w:rsidRPr="009D621F">
              <w:t xml:space="preserve">Trunk flexion </w:t>
            </w:r>
          </w:p>
          <w:p w14:paraId="730E7667" w14:textId="77777777" w:rsidR="00DE673B" w:rsidRPr="009D621F" w:rsidRDefault="00DE673B" w:rsidP="007E425F">
            <w:pPr>
              <w:pStyle w:val="Style1"/>
              <w:spacing w:line="276" w:lineRule="auto"/>
            </w:pPr>
            <w:r w:rsidRPr="009D621F">
              <w:t>T1</w:t>
            </w:r>
          </w:p>
          <w:p w14:paraId="0CE1466E" w14:textId="77777777" w:rsidR="00DE673B" w:rsidRPr="009D621F" w:rsidRDefault="00DE673B" w:rsidP="007E425F">
            <w:pPr>
              <w:pStyle w:val="Style1"/>
              <w:spacing w:line="276" w:lineRule="auto"/>
            </w:pPr>
            <w:r w:rsidRPr="009D621F">
              <w:t>T2</w:t>
            </w:r>
          </w:p>
          <w:p w14:paraId="3957AAED" w14:textId="77777777" w:rsidR="00DE673B" w:rsidRPr="009D621F" w:rsidRDefault="00DE673B" w:rsidP="007E425F">
            <w:pPr>
              <w:pStyle w:val="Style1"/>
              <w:spacing w:line="276" w:lineRule="auto"/>
            </w:pPr>
            <w:r w:rsidRPr="009D621F">
              <w:t>Trunk lateral flexion toward unaffected/dominant side</w:t>
            </w:r>
          </w:p>
          <w:p w14:paraId="73450C14" w14:textId="77777777" w:rsidR="00DE673B" w:rsidRPr="009D621F" w:rsidRDefault="00DE673B" w:rsidP="007E425F">
            <w:pPr>
              <w:pStyle w:val="Style1"/>
              <w:spacing w:line="276" w:lineRule="auto"/>
            </w:pPr>
            <w:r w:rsidRPr="009D621F">
              <w:t>T1</w:t>
            </w:r>
          </w:p>
          <w:p w14:paraId="3AED4E22" w14:textId="77777777" w:rsidR="00DE673B" w:rsidRPr="009D621F" w:rsidRDefault="00DE673B" w:rsidP="007E425F">
            <w:pPr>
              <w:pStyle w:val="Style1"/>
              <w:spacing w:line="276" w:lineRule="auto"/>
            </w:pPr>
            <w:r w:rsidRPr="009D621F">
              <w:t>T2</w:t>
            </w:r>
          </w:p>
          <w:p w14:paraId="3CDB335C" w14:textId="77777777" w:rsidR="00DE673B" w:rsidRPr="009D621F" w:rsidRDefault="00DE673B" w:rsidP="007E425F">
            <w:pPr>
              <w:pStyle w:val="Style1"/>
              <w:spacing w:line="276" w:lineRule="auto"/>
            </w:pPr>
            <w:r w:rsidRPr="009D621F">
              <w:lastRenderedPageBreak/>
              <w:t>Trunk axial rotation toward affected/non-dominant side</w:t>
            </w:r>
          </w:p>
          <w:p w14:paraId="404E356D" w14:textId="77777777" w:rsidR="00DE673B" w:rsidRPr="009D621F" w:rsidRDefault="00DE673B" w:rsidP="007E425F">
            <w:pPr>
              <w:pStyle w:val="Style1"/>
              <w:spacing w:line="276" w:lineRule="auto"/>
            </w:pPr>
            <w:r w:rsidRPr="009D621F">
              <w:t>T1</w:t>
            </w:r>
          </w:p>
          <w:p w14:paraId="13646ABF" w14:textId="77777777" w:rsidR="00DE673B" w:rsidRPr="009D621F" w:rsidRDefault="00DE673B" w:rsidP="007E425F">
            <w:pPr>
              <w:pStyle w:val="Style1"/>
              <w:spacing w:line="276" w:lineRule="auto"/>
            </w:pPr>
            <w:r w:rsidRPr="009D621F">
              <w:t>T2</w:t>
            </w:r>
          </w:p>
        </w:tc>
        <w:tc>
          <w:tcPr>
            <w:tcW w:w="993" w:type="dxa"/>
            <w:shd w:val="clear" w:color="auto" w:fill="auto"/>
          </w:tcPr>
          <w:p w14:paraId="0E5FD431" w14:textId="77777777" w:rsidR="00DE673B" w:rsidRPr="009D621F" w:rsidRDefault="00DE673B" w:rsidP="007E425F">
            <w:pPr>
              <w:pStyle w:val="Style1"/>
              <w:spacing w:line="276" w:lineRule="auto"/>
            </w:pPr>
          </w:p>
          <w:p w14:paraId="0D5C1520" w14:textId="77777777" w:rsidR="00DE673B" w:rsidRPr="009D621F" w:rsidRDefault="00DE673B" w:rsidP="007E425F">
            <w:pPr>
              <w:pStyle w:val="Style1"/>
              <w:spacing w:line="276" w:lineRule="auto"/>
            </w:pPr>
          </w:p>
          <w:p w14:paraId="20A31E61" w14:textId="77777777" w:rsidR="00DE673B" w:rsidRPr="009D621F" w:rsidRDefault="00DE673B" w:rsidP="007E425F">
            <w:pPr>
              <w:pStyle w:val="Style1"/>
              <w:spacing w:line="276" w:lineRule="auto"/>
            </w:pPr>
            <w:r w:rsidRPr="009D621F">
              <w:t>4.8±3.1</w:t>
            </w:r>
          </w:p>
          <w:p w14:paraId="2CD13A18" w14:textId="77777777" w:rsidR="00DE673B" w:rsidRPr="009D621F" w:rsidRDefault="00DE673B" w:rsidP="007E425F">
            <w:pPr>
              <w:pStyle w:val="Style1"/>
              <w:spacing w:line="276" w:lineRule="auto"/>
            </w:pPr>
            <w:r w:rsidRPr="009D621F">
              <w:t>4.7±3.4</w:t>
            </w:r>
          </w:p>
          <w:p w14:paraId="71AE6FCD" w14:textId="77777777" w:rsidR="00DE673B" w:rsidRPr="009D621F" w:rsidRDefault="00DE673B" w:rsidP="007E425F">
            <w:pPr>
              <w:pStyle w:val="Style1"/>
              <w:spacing w:line="276" w:lineRule="auto"/>
            </w:pPr>
          </w:p>
          <w:p w14:paraId="4C03F772" w14:textId="77777777" w:rsidR="00DE673B" w:rsidRPr="009D621F" w:rsidRDefault="00DE673B" w:rsidP="007E425F">
            <w:pPr>
              <w:pStyle w:val="Style1"/>
              <w:spacing w:line="276" w:lineRule="auto"/>
            </w:pPr>
          </w:p>
          <w:p w14:paraId="4F38A083" w14:textId="77777777" w:rsidR="00DE673B" w:rsidRPr="009D621F" w:rsidRDefault="00DE673B" w:rsidP="007E425F">
            <w:pPr>
              <w:pStyle w:val="Style1"/>
              <w:spacing w:line="276" w:lineRule="auto"/>
            </w:pPr>
            <w:r w:rsidRPr="009D621F">
              <w:t>4.6±2.9</w:t>
            </w:r>
          </w:p>
          <w:p w14:paraId="4A72A219" w14:textId="77777777" w:rsidR="00DE673B" w:rsidRPr="009D621F" w:rsidRDefault="00DE673B" w:rsidP="007E425F">
            <w:pPr>
              <w:pStyle w:val="Style1"/>
              <w:spacing w:line="276" w:lineRule="auto"/>
            </w:pPr>
            <w:r w:rsidRPr="009D621F">
              <w:t>5.5±4.4</w:t>
            </w:r>
          </w:p>
          <w:p w14:paraId="2AC17120" w14:textId="77777777" w:rsidR="00DE673B" w:rsidRPr="009D621F" w:rsidRDefault="00DE673B" w:rsidP="007E425F">
            <w:pPr>
              <w:pStyle w:val="Style1"/>
              <w:spacing w:line="276" w:lineRule="auto"/>
            </w:pPr>
          </w:p>
          <w:p w14:paraId="5A1D9C82" w14:textId="77777777" w:rsidR="00DE673B" w:rsidRPr="009D621F" w:rsidRDefault="00DE673B" w:rsidP="007E425F">
            <w:pPr>
              <w:pStyle w:val="Style1"/>
              <w:spacing w:line="276" w:lineRule="auto"/>
            </w:pPr>
          </w:p>
          <w:p w14:paraId="3D0A16CC" w14:textId="77777777" w:rsidR="00DE673B" w:rsidRPr="009D621F" w:rsidRDefault="00DE673B" w:rsidP="007E425F">
            <w:pPr>
              <w:pStyle w:val="Style1"/>
              <w:spacing w:line="276" w:lineRule="auto"/>
            </w:pPr>
            <w:r w:rsidRPr="009D621F">
              <w:t>9.7±4.8</w:t>
            </w:r>
          </w:p>
          <w:p w14:paraId="47195558" w14:textId="77777777" w:rsidR="00DE673B" w:rsidRPr="009D621F" w:rsidRDefault="00DE673B" w:rsidP="007E425F">
            <w:pPr>
              <w:pStyle w:val="Style1"/>
              <w:spacing w:line="276" w:lineRule="auto"/>
            </w:pPr>
            <w:r w:rsidRPr="009D621F">
              <w:t>9.3±4.3</w:t>
            </w:r>
          </w:p>
        </w:tc>
        <w:tc>
          <w:tcPr>
            <w:tcW w:w="992" w:type="dxa"/>
            <w:shd w:val="clear" w:color="auto" w:fill="auto"/>
          </w:tcPr>
          <w:p w14:paraId="31EBE484" w14:textId="77777777" w:rsidR="00DE673B" w:rsidRPr="009D621F" w:rsidRDefault="00DE673B" w:rsidP="007E425F">
            <w:pPr>
              <w:pStyle w:val="Style1"/>
              <w:spacing w:line="276" w:lineRule="auto"/>
            </w:pPr>
          </w:p>
          <w:p w14:paraId="41AA63BC" w14:textId="77777777" w:rsidR="00DE673B" w:rsidRPr="009D621F" w:rsidRDefault="00DE673B" w:rsidP="007E425F">
            <w:pPr>
              <w:pStyle w:val="Style1"/>
              <w:spacing w:line="276" w:lineRule="auto"/>
            </w:pPr>
          </w:p>
          <w:p w14:paraId="40C0FD96" w14:textId="77777777" w:rsidR="00DE673B" w:rsidRPr="009D621F" w:rsidRDefault="00DE673B" w:rsidP="007E425F">
            <w:pPr>
              <w:pStyle w:val="Style1"/>
              <w:spacing w:line="276" w:lineRule="auto"/>
            </w:pPr>
            <w:r w:rsidRPr="009D621F">
              <w:t xml:space="preserve">0.6±2.9 </w:t>
            </w:r>
          </w:p>
          <w:p w14:paraId="46CD389C" w14:textId="77777777" w:rsidR="00DE673B" w:rsidRPr="009D621F" w:rsidRDefault="00DE673B" w:rsidP="007E425F">
            <w:pPr>
              <w:pStyle w:val="Style1"/>
              <w:spacing w:line="276" w:lineRule="auto"/>
            </w:pPr>
          </w:p>
          <w:p w14:paraId="4A019FB3" w14:textId="77777777" w:rsidR="00DE673B" w:rsidRPr="009D621F" w:rsidRDefault="00DE673B" w:rsidP="007E425F">
            <w:pPr>
              <w:pStyle w:val="Style1"/>
              <w:spacing w:line="276" w:lineRule="auto"/>
            </w:pPr>
          </w:p>
          <w:p w14:paraId="3B586680" w14:textId="77777777" w:rsidR="00DE673B" w:rsidRPr="009D621F" w:rsidRDefault="00DE673B" w:rsidP="007E425F">
            <w:pPr>
              <w:pStyle w:val="Style1"/>
              <w:spacing w:line="276" w:lineRule="auto"/>
            </w:pPr>
          </w:p>
          <w:p w14:paraId="4961197C" w14:textId="77777777" w:rsidR="00DE673B" w:rsidRPr="009D621F" w:rsidRDefault="00DE673B" w:rsidP="007E425F">
            <w:pPr>
              <w:pStyle w:val="Style1"/>
              <w:spacing w:line="276" w:lineRule="auto"/>
            </w:pPr>
            <w:r w:rsidRPr="009D621F">
              <w:t>0.3±3.2</w:t>
            </w:r>
          </w:p>
          <w:p w14:paraId="2D1B93D9" w14:textId="77777777" w:rsidR="00DE673B" w:rsidRPr="009D621F" w:rsidRDefault="00DE673B" w:rsidP="007E425F">
            <w:pPr>
              <w:pStyle w:val="Style1"/>
              <w:spacing w:line="276" w:lineRule="auto"/>
            </w:pPr>
          </w:p>
          <w:p w14:paraId="1603B198" w14:textId="77777777" w:rsidR="00DE673B" w:rsidRPr="009D621F" w:rsidRDefault="00DE673B" w:rsidP="007E425F">
            <w:pPr>
              <w:pStyle w:val="Style1"/>
              <w:spacing w:line="276" w:lineRule="auto"/>
            </w:pPr>
          </w:p>
          <w:p w14:paraId="26C0CBD1" w14:textId="77777777" w:rsidR="00DE673B" w:rsidRPr="009D621F" w:rsidRDefault="00DE673B" w:rsidP="007E425F">
            <w:pPr>
              <w:pStyle w:val="Style1"/>
              <w:spacing w:line="276" w:lineRule="auto"/>
            </w:pPr>
          </w:p>
          <w:p w14:paraId="4D57E239" w14:textId="77777777" w:rsidR="00DE673B" w:rsidRPr="009D621F" w:rsidRDefault="00DE673B" w:rsidP="007E425F">
            <w:pPr>
              <w:pStyle w:val="Style1"/>
              <w:spacing w:line="276" w:lineRule="auto"/>
            </w:pPr>
            <w:r w:rsidRPr="009D621F">
              <w:t>0.4±3.4</w:t>
            </w:r>
          </w:p>
          <w:p w14:paraId="3F8E819E" w14:textId="77777777" w:rsidR="00DE673B" w:rsidRPr="009D621F" w:rsidRDefault="00DE673B" w:rsidP="007E425F">
            <w:pPr>
              <w:pStyle w:val="Style1"/>
              <w:spacing w:line="276" w:lineRule="auto"/>
            </w:pPr>
          </w:p>
        </w:tc>
        <w:tc>
          <w:tcPr>
            <w:tcW w:w="850" w:type="dxa"/>
            <w:shd w:val="clear" w:color="auto" w:fill="auto"/>
          </w:tcPr>
          <w:p w14:paraId="590F6D3A" w14:textId="77777777" w:rsidR="00DE673B" w:rsidRPr="009D621F" w:rsidRDefault="00DE673B" w:rsidP="007E425F">
            <w:pPr>
              <w:pStyle w:val="Style1"/>
              <w:spacing w:line="276" w:lineRule="auto"/>
            </w:pPr>
          </w:p>
          <w:p w14:paraId="3FDE3A50" w14:textId="77777777" w:rsidR="00DE673B" w:rsidRPr="009D621F" w:rsidRDefault="00DE673B" w:rsidP="007E425F">
            <w:pPr>
              <w:pStyle w:val="Style1"/>
              <w:spacing w:line="276" w:lineRule="auto"/>
            </w:pPr>
          </w:p>
          <w:p w14:paraId="4B6FECA6" w14:textId="77777777" w:rsidR="00DE673B" w:rsidRPr="009D621F" w:rsidRDefault="00DE673B" w:rsidP="007E425F">
            <w:pPr>
              <w:pStyle w:val="Style1"/>
              <w:spacing w:line="276" w:lineRule="auto"/>
            </w:pPr>
            <w:r w:rsidRPr="009D621F">
              <w:t>0.7</w:t>
            </w:r>
          </w:p>
          <w:p w14:paraId="1FD67120" w14:textId="77777777" w:rsidR="00DE673B" w:rsidRPr="009D621F" w:rsidRDefault="00DE673B" w:rsidP="007E425F">
            <w:pPr>
              <w:pStyle w:val="Style1"/>
              <w:spacing w:line="276" w:lineRule="auto"/>
            </w:pPr>
          </w:p>
          <w:p w14:paraId="00BEA3C8" w14:textId="77777777" w:rsidR="00DE673B" w:rsidRPr="009D621F" w:rsidRDefault="00DE673B" w:rsidP="007E425F">
            <w:pPr>
              <w:pStyle w:val="Style1"/>
              <w:spacing w:line="276" w:lineRule="auto"/>
            </w:pPr>
          </w:p>
          <w:p w14:paraId="2C9DEA40" w14:textId="77777777" w:rsidR="00DE673B" w:rsidRPr="009D621F" w:rsidRDefault="00DE673B" w:rsidP="007E425F">
            <w:pPr>
              <w:pStyle w:val="Style1"/>
              <w:spacing w:line="276" w:lineRule="auto"/>
            </w:pPr>
          </w:p>
          <w:p w14:paraId="413074BD" w14:textId="77777777" w:rsidR="00DE673B" w:rsidRPr="009D621F" w:rsidRDefault="00DE673B" w:rsidP="007E425F">
            <w:pPr>
              <w:pStyle w:val="Style1"/>
              <w:spacing w:line="276" w:lineRule="auto"/>
            </w:pPr>
            <w:r w:rsidRPr="009D621F">
              <w:t>0.73</w:t>
            </w:r>
          </w:p>
          <w:p w14:paraId="7AFB53AE" w14:textId="77777777" w:rsidR="00DE673B" w:rsidRPr="009D621F" w:rsidRDefault="00DE673B" w:rsidP="007E425F">
            <w:pPr>
              <w:pStyle w:val="Style1"/>
              <w:spacing w:line="276" w:lineRule="auto"/>
            </w:pPr>
          </w:p>
          <w:p w14:paraId="16C63AA4" w14:textId="77777777" w:rsidR="00DE673B" w:rsidRPr="009D621F" w:rsidRDefault="00DE673B" w:rsidP="007E425F">
            <w:pPr>
              <w:pStyle w:val="Style1"/>
              <w:spacing w:line="276" w:lineRule="auto"/>
            </w:pPr>
          </w:p>
          <w:p w14:paraId="4DC465F1" w14:textId="77777777" w:rsidR="00DE673B" w:rsidRPr="009D621F" w:rsidRDefault="00DE673B" w:rsidP="007E425F">
            <w:pPr>
              <w:pStyle w:val="Style1"/>
              <w:spacing w:line="276" w:lineRule="auto"/>
            </w:pPr>
          </w:p>
          <w:p w14:paraId="0287A985" w14:textId="77777777" w:rsidR="00DE673B" w:rsidRPr="009D621F" w:rsidRDefault="00DE673B" w:rsidP="007E425F">
            <w:pPr>
              <w:pStyle w:val="Style1"/>
              <w:spacing w:line="276" w:lineRule="auto"/>
            </w:pPr>
            <w:r w:rsidRPr="009D621F">
              <w:t>0.66</w:t>
            </w:r>
          </w:p>
          <w:p w14:paraId="297EF410" w14:textId="77777777" w:rsidR="00DE673B" w:rsidRPr="009D621F" w:rsidRDefault="00DE673B" w:rsidP="007E425F">
            <w:pPr>
              <w:pStyle w:val="Style1"/>
              <w:spacing w:line="276" w:lineRule="auto"/>
            </w:pPr>
          </w:p>
        </w:tc>
        <w:tc>
          <w:tcPr>
            <w:tcW w:w="1134" w:type="dxa"/>
            <w:shd w:val="clear" w:color="auto" w:fill="auto"/>
          </w:tcPr>
          <w:p w14:paraId="0665CBC1" w14:textId="77777777" w:rsidR="00DE673B" w:rsidRPr="009D621F" w:rsidRDefault="00DE673B" w:rsidP="007E425F">
            <w:pPr>
              <w:pStyle w:val="Style1"/>
              <w:spacing w:line="276" w:lineRule="auto"/>
            </w:pPr>
          </w:p>
          <w:p w14:paraId="0A466F9A" w14:textId="77777777" w:rsidR="00DE673B" w:rsidRPr="009D621F" w:rsidRDefault="00DE673B" w:rsidP="007E425F">
            <w:pPr>
              <w:pStyle w:val="Style1"/>
              <w:spacing w:line="276" w:lineRule="auto"/>
            </w:pPr>
          </w:p>
          <w:p w14:paraId="4B341B2C" w14:textId="77777777" w:rsidR="00DE673B" w:rsidRPr="009D621F" w:rsidRDefault="00DE673B" w:rsidP="007E425F">
            <w:pPr>
              <w:pStyle w:val="Style1"/>
              <w:spacing w:line="276" w:lineRule="auto"/>
            </w:pPr>
            <w:r w:rsidRPr="009D621F">
              <w:t>0.37–0.86</w:t>
            </w:r>
          </w:p>
          <w:p w14:paraId="2903319D" w14:textId="77777777" w:rsidR="00DE673B" w:rsidRPr="009D621F" w:rsidRDefault="00DE673B" w:rsidP="007E425F">
            <w:pPr>
              <w:pStyle w:val="Style1"/>
              <w:spacing w:line="276" w:lineRule="auto"/>
            </w:pPr>
          </w:p>
          <w:p w14:paraId="7A932A93" w14:textId="77777777" w:rsidR="00DE673B" w:rsidRPr="009D621F" w:rsidRDefault="00DE673B" w:rsidP="007E425F">
            <w:pPr>
              <w:pStyle w:val="Style1"/>
              <w:spacing w:line="276" w:lineRule="auto"/>
            </w:pPr>
          </w:p>
          <w:p w14:paraId="7AD541BC" w14:textId="77777777" w:rsidR="00DE673B" w:rsidRPr="009D621F" w:rsidRDefault="00DE673B" w:rsidP="007E425F">
            <w:pPr>
              <w:pStyle w:val="Style1"/>
              <w:spacing w:line="276" w:lineRule="auto"/>
            </w:pPr>
          </w:p>
          <w:p w14:paraId="6247BEB5" w14:textId="77777777" w:rsidR="00DE673B" w:rsidRPr="009D621F" w:rsidRDefault="00DE673B" w:rsidP="007E425F">
            <w:pPr>
              <w:pStyle w:val="Style1"/>
              <w:spacing w:line="276" w:lineRule="auto"/>
            </w:pPr>
            <w:r w:rsidRPr="009D621F">
              <w:t>0.42–0.88</w:t>
            </w:r>
          </w:p>
          <w:p w14:paraId="756C17DE" w14:textId="77777777" w:rsidR="00DE673B" w:rsidRPr="009D621F" w:rsidRDefault="00DE673B" w:rsidP="007E425F">
            <w:pPr>
              <w:pStyle w:val="Style1"/>
              <w:spacing w:line="276" w:lineRule="auto"/>
            </w:pPr>
          </w:p>
          <w:p w14:paraId="4EDC91FD" w14:textId="77777777" w:rsidR="00DE673B" w:rsidRPr="009D621F" w:rsidRDefault="00DE673B" w:rsidP="007E425F">
            <w:pPr>
              <w:pStyle w:val="Style1"/>
              <w:spacing w:line="276" w:lineRule="auto"/>
            </w:pPr>
          </w:p>
          <w:p w14:paraId="7ED977F0" w14:textId="77777777" w:rsidR="00DE673B" w:rsidRPr="009D621F" w:rsidRDefault="00DE673B" w:rsidP="007E425F">
            <w:pPr>
              <w:pStyle w:val="Style1"/>
              <w:spacing w:line="276" w:lineRule="auto"/>
            </w:pPr>
          </w:p>
          <w:p w14:paraId="77DB3B01" w14:textId="77777777" w:rsidR="00DE673B" w:rsidRPr="009D621F" w:rsidRDefault="00DE673B" w:rsidP="007E425F">
            <w:pPr>
              <w:pStyle w:val="Style1"/>
              <w:spacing w:line="276" w:lineRule="auto"/>
            </w:pPr>
            <w:r w:rsidRPr="009D621F">
              <w:t>0.31–0.85</w:t>
            </w:r>
          </w:p>
        </w:tc>
        <w:tc>
          <w:tcPr>
            <w:tcW w:w="709" w:type="dxa"/>
            <w:shd w:val="clear" w:color="auto" w:fill="auto"/>
          </w:tcPr>
          <w:p w14:paraId="30738947" w14:textId="77777777" w:rsidR="00DE673B" w:rsidRPr="009D621F" w:rsidRDefault="00DE673B" w:rsidP="007E425F">
            <w:pPr>
              <w:pStyle w:val="Style1"/>
              <w:spacing w:line="276" w:lineRule="auto"/>
            </w:pPr>
          </w:p>
          <w:p w14:paraId="5B6642A1" w14:textId="77777777" w:rsidR="00DE673B" w:rsidRPr="009D621F" w:rsidRDefault="00DE673B" w:rsidP="007E425F">
            <w:pPr>
              <w:pStyle w:val="Style1"/>
              <w:spacing w:line="276" w:lineRule="auto"/>
            </w:pPr>
          </w:p>
          <w:p w14:paraId="7D171285" w14:textId="77777777" w:rsidR="00DE673B" w:rsidRPr="009D621F" w:rsidRDefault="00DE673B" w:rsidP="007E425F">
            <w:pPr>
              <w:pStyle w:val="Style1"/>
              <w:spacing w:line="276" w:lineRule="auto"/>
            </w:pPr>
            <w:r w:rsidRPr="009D621F">
              <w:t>1.58</w:t>
            </w:r>
          </w:p>
          <w:p w14:paraId="792E7811" w14:textId="77777777" w:rsidR="00DE673B" w:rsidRPr="009D621F" w:rsidRDefault="00DE673B" w:rsidP="007E425F">
            <w:pPr>
              <w:pStyle w:val="Style1"/>
              <w:spacing w:line="276" w:lineRule="auto"/>
            </w:pPr>
          </w:p>
          <w:p w14:paraId="06C118D8" w14:textId="77777777" w:rsidR="00DE673B" w:rsidRPr="009D621F" w:rsidRDefault="00DE673B" w:rsidP="007E425F">
            <w:pPr>
              <w:pStyle w:val="Style1"/>
              <w:spacing w:line="276" w:lineRule="auto"/>
            </w:pPr>
          </w:p>
          <w:p w14:paraId="38E2C2E7" w14:textId="77777777" w:rsidR="00DE673B" w:rsidRPr="009D621F" w:rsidRDefault="00DE673B" w:rsidP="007E425F">
            <w:pPr>
              <w:pStyle w:val="Style1"/>
              <w:spacing w:line="276" w:lineRule="auto"/>
            </w:pPr>
          </w:p>
          <w:p w14:paraId="6E5BE6BD" w14:textId="77777777" w:rsidR="00DE673B" w:rsidRPr="009D621F" w:rsidRDefault="00DE673B" w:rsidP="007E425F">
            <w:pPr>
              <w:pStyle w:val="Style1"/>
              <w:spacing w:line="276" w:lineRule="auto"/>
            </w:pPr>
            <w:r w:rsidRPr="009D621F">
              <w:t>1.66</w:t>
            </w:r>
          </w:p>
          <w:p w14:paraId="56AFE429" w14:textId="77777777" w:rsidR="00DE673B" w:rsidRPr="009D621F" w:rsidRDefault="00DE673B" w:rsidP="007E425F">
            <w:pPr>
              <w:pStyle w:val="Style1"/>
              <w:spacing w:line="276" w:lineRule="auto"/>
            </w:pPr>
          </w:p>
          <w:p w14:paraId="34D0CA58" w14:textId="77777777" w:rsidR="00DE673B" w:rsidRPr="009D621F" w:rsidRDefault="00DE673B" w:rsidP="007E425F">
            <w:pPr>
              <w:pStyle w:val="Style1"/>
              <w:spacing w:line="276" w:lineRule="auto"/>
            </w:pPr>
          </w:p>
          <w:p w14:paraId="48EF5674" w14:textId="77777777" w:rsidR="00DE673B" w:rsidRPr="009D621F" w:rsidRDefault="00DE673B" w:rsidP="007E425F">
            <w:pPr>
              <w:pStyle w:val="Style1"/>
              <w:spacing w:line="276" w:lineRule="auto"/>
            </w:pPr>
          </w:p>
          <w:p w14:paraId="20D47ABB" w14:textId="77777777" w:rsidR="00DE673B" w:rsidRPr="009D621F" w:rsidRDefault="00DE673B" w:rsidP="007E425F">
            <w:pPr>
              <w:pStyle w:val="Style1"/>
              <w:spacing w:line="276" w:lineRule="auto"/>
            </w:pPr>
            <w:r w:rsidRPr="009D621F">
              <w:t>1.98</w:t>
            </w:r>
          </w:p>
        </w:tc>
        <w:tc>
          <w:tcPr>
            <w:tcW w:w="709" w:type="dxa"/>
            <w:shd w:val="clear" w:color="auto" w:fill="auto"/>
          </w:tcPr>
          <w:p w14:paraId="12752291" w14:textId="77777777" w:rsidR="00DE673B" w:rsidRPr="009D621F" w:rsidRDefault="00DE673B" w:rsidP="007E425F">
            <w:pPr>
              <w:pStyle w:val="Style1"/>
              <w:spacing w:line="276" w:lineRule="auto"/>
            </w:pPr>
          </w:p>
          <w:p w14:paraId="32BBC4DB" w14:textId="77777777" w:rsidR="00DE673B" w:rsidRPr="009D621F" w:rsidRDefault="00DE673B" w:rsidP="007E425F">
            <w:pPr>
              <w:pStyle w:val="Style1"/>
              <w:spacing w:line="276" w:lineRule="auto"/>
            </w:pPr>
          </w:p>
          <w:p w14:paraId="687BD787" w14:textId="77777777" w:rsidR="00DE673B" w:rsidRPr="009D621F" w:rsidRDefault="00DE673B" w:rsidP="007E425F">
            <w:pPr>
              <w:pStyle w:val="Style1"/>
              <w:spacing w:line="276" w:lineRule="auto"/>
            </w:pPr>
            <w:r w:rsidRPr="009D621F">
              <w:t>4.37</w:t>
            </w:r>
          </w:p>
          <w:p w14:paraId="72084B4E" w14:textId="77777777" w:rsidR="00DE673B" w:rsidRPr="009D621F" w:rsidRDefault="00DE673B" w:rsidP="007E425F">
            <w:pPr>
              <w:pStyle w:val="Style1"/>
              <w:spacing w:line="276" w:lineRule="auto"/>
            </w:pPr>
          </w:p>
          <w:p w14:paraId="433DD371" w14:textId="77777777" w:rsidR="00DE673B" w:rsidRPr="009D621F" w:rsidRDefault="00DE673B" w:rsidP="007E425F">
            <w:pPr>
              <w:pStyle w:val="Style1"/>
              <w:spacing w:line="276" w:lineRule="auto"/>
            </w:pPr>
          </w:p>
          <w:p w14:paraId="35E5634E" w14:textId="77777777" w:rsidR="00DE673B" w:rsidRPr="009D621F" w:rsidRDefault="00DE673B" w:rsidP="007E425F">
            <w:pPr>
              <w:pStyle w:val="Style1"/>
              <w:spacing w:line="276" w:lineRule="auto"/>
            </w:pPr>
          </w:p>
          <w:p w14:paraId="3C1F653A" w14:textId="77777777" w:rsidR="00DE673B" w:rsidRPr="009D621F" w:rsidRDefault="00DE673B" w:rsidP="007E425F">
            <w:pPr>
              <w:pStyle w:val="Style1"/>
              <w:spacing w:line="276" w:lineRule="auto"/>
            </w:pPr>
            <w:r w:rsidRPr="009D621F">
              <w:t>4.6</w:t>
            </w:r>
          </w:p>
          <w:p w14:paraId="1B7B3D43" w14:textId="77777777" w:rsidR="00DE673B" w:rsidRPr="009D621F" w:rsidRDefault="00DE673B" w:rsidP="007E425F">
            <w:pPr>
              <w:pStyle w:val="Style1"/>
              <w:spacing w:line="276" w:lineRule="auto"/>
            </w:pPr>
          </w:p>
          <w:p w14:paraId="61E9E8FD" w14:textId="77777777" w:rsidR="00DE673B" w:rsidRPr="009D621F" w:rsidRDefault="00DE673B" w:rsidP="007E425F">
            <w:pPr>
              <w:pStyle w:val="Style1"/>
              <w:spacing w:line="276" w:lineRule="auto"/>
            </w:pPr>
          </w:p>
          <w:p w14:paraId="659C0DD8" w14:textId="77777777" w:rsidR="00DE673B" w:rsidRPr="009D621F" w:rsidRDefault="00DE673B" w:rsidP="007E425F">
            <w:pPr>
              <w:pStyle w:val="Style1"/>
              <w:spacing w:line="276" w:lineRule="auto"/>
            </w:pPr>
          </w:p>
          <w:p w14:paraId="2ECC12CD" w14:textId="77777777" w:rsidR="00DE673B" w:rsidRPr="009D621F" w:rsidRDefault="00DE673B" w:rsidP="007E425F">
            <w:pPr>
              <w:pStyle w:val="Style1"/>
              <w:spacing w:line="276" w:lineRule="auto"/>
            </w:pPr>
            <w:r w:rsidRPr="009D621F">
              <w:t>5.48</w:t>
            </w:r>
          </w:p>
          <w:p w14:paraId="65FA1B8F" w14:textId="77777777" w:rsidR="00DE673B" w:rsidRPr="009D621F" w:rsidRDefault="00DE673B" w:rsidP="007E425F">
            <w:pPr>
              <w:pStyle w:val="Style1"/>
              <w:spacing w:line="276" w:lineRule="auto"/>
            </w:pPr>
          </w:p>
        </w:tc>
        <w:tc>
          <w:tcPr>
            <w:tcW w:w="1134" w:type="dxa"/>
            <w:shd w:val="clear" w:color="auto" w:fill="auto"/>
          </w:tcPr>
          <w:p w14:paraId="47003C07" w14:textId="77777777" w:rsidR="00DE673B" w:rsidRPr="009D621F" w:rsidRDefault="00DE673B" w:rsidP="007E425F">
            <w:pPr>
              <w:pStyle w:val="Style1"/>
              <w:spacing w:line="276" w:lineRule="auto"/>
            </w:pPr>
          </w:p>
          <w:p w14:paraId="6F0BB4C7" w14:textId="77777777" w:rsidR="00DE673B" w:rsidRPr="009D621F" w:rsidRDefault="00DE673B" w:rsidP="007E425F">
            <w:pPr>
              <w:pStyle w:val="Style1"/>
              <w:spacing w:line="276" w:lineRule="auto"/>
            </w:pPr>
          </w:p>
          <w:p w14:paraId="2F232723" w14:textId="77777777" w:rsidR="00DE673B" w:rsidRPr="009D621F" w:rsidRDefault="00DE673B" w:rsidP="007E425F">
            <w:pPr>
              <w:pStyle w:val="Style1"/>
              <w:spacing w:line="276" w:lineRule="auto"/>
            </w:pPr>
            <w:r w:rsidRPr="009D621F">
              <w:t>9.8±5.6</w:t>
            </w:r>
          </w:p>
          <w:p w14:paraId="72A13278" w14:textId="77777777" w:rsidR="00DE673B" w:rsidRPr="009D621F" w:rsidRDefault="00DE673B" w:rsidP="007E425F">
            <w:pPr>
              <w:pStyle w:val="Style1"/>
              <w:spacing w:line="276" w:lineRule="auto"/>
            </w:pPr>
            <w:r w:rsidRPr="009D621F">
              <w:t>9.2±5.7</w:t>
            </w:r>
          </w:p>
          <w:p w14:paraId="2D1A0DBF" w14:textId="77777777" w:rsidR="00DE673B" w:rsidRPr="009D621F" w:rsidRDefault="00DE673B" w:rsidP="007E425F">
            <w:pPr>
              <w:pStyle w:val="Style1"/>
              <w:spacing w:line="276" w:lineRule="auto"/>
            </w:pPr>
            <w:r w:rsidRPr="009D621F">
              <w:tab/>
            </w:r>
          </w:p>
          <w:p w14:paraId="5B8E1E71" w14:textId="77777777" w:rsidR="00DE673B" w:rsidRPr="009D621F" w:rsidRDefault="00DE673B" w:rsidP="007E425F">
            <w:pPr>
              <w:pStyle w:val="Style1"/>
              <w:spacing w:line="276" w:lineRule="auto"/>
            </w:pPr>
          </w:p>
          <w:p w14:paraId="7632CEE2" w14:textId="77777777" w:rsidR="00DE673B" w:rsidRPr="009D621F" w:rsidRDefault="00DE673B" w:rsidP="007E425F">
            <w:pPr>
              <w:pStyle w:val="Style1"/>
              <w:spacing w:line="276" w:lineRule="auto"/>
            </w:pPr>
            <w:r w:rsidRPr="009D621F">
              <w:t>9.4±8</w:t>
            </w:r>
            <w:r w:rsidRPr="009D621F">
              <w:tab/>
            </w:r>
          </w:p>
          <w:p w14:paraId="16379B48" w14:textId="77777777" w:rsidR="00DE673B" w:rsidRPr="009D621F" w:rsidRDefault="00DE673B" w:rsidP="007E425F">
            <w:pPr>
              <w:pStyle w:val="Style1"/>
              <w:spacing w:line="276" w:lineRule="auto"/>
            </w:pPr>
            <w:r w:rsidRPr="009D621F">
              <w:t>9.5±6.1</w:t>
            </w:r>
          </w:p>
          <w:p w14:paraId="6E4CD146" w14:textId="77777777" w:rsidR="00DE673B" w:rsidRPr="009D621F" w:rsidRDefault="00DE673B" w:rsidP="007E425F">
            <w:pPr>
              <w:pStyle w:val="Style1"/>
              <w:spacing w:line="276" w:lineRule="auto"/>
            </w:pPr>
          </w:p>
          <w:p w14:paraId="14056C82" w14:textId="77777777" w:rsidR="00DE673B" w:rsidRPr="009D621F" w:rsidRDefault="00DE673B" w:rsidP="007E425F">
            <w:pPr>
              <w:pStyle w:val="Style1"/>
              <w:spacing w:line="276" w:lineRule="auto"/>
            </w:pPr>
          </w:p>
          <w:p w14:paraId="2F20774B" w14:textId="77777777" w:rsidR="00DE673B" w:rsidRPr="009D621F" w:rsidRDefault="00DE673B" w:rsidP="007E425F">
            <w:pPr>
              <w:pStyle w:val="Style1"/>
              <w:spacing w:line="276" w:lineRule="auto"/>
            </w:pPr>
            <w:r w:rsidRPr="009D621F">
              <w:t>9.4±4.9</w:t>
            </w:r>
          </w:p>
          <w:p w14:paraId="0B8D3757" w14:textId="77777777" w:rsidR="00DE673B" w:rsidRPr="009D621F" w:rsidRDefault="00DE673B" w:rsidP="007E425F">
            <w:pPr>
              <w:pStyle w:val="Style1"/>
              <w:spacing w:line="276" w:lineRule="auto"/>
            </w:pPr>
            <w:r w:rsidRPr="009D621F">
              <w:t>8.6±5.1</w:t>
            </w:r>
          </w:p>
        </w:tc>
        <w:tc>
          <w:tcPr>
            <w:tcW w:w="850" w:type="dxa"/>
            <w:shd w:val="clear" w:color="auto" w:fill="auto"/>
          </w:tcPr>
          <w:p w14:paraId="4390B5D5" w14:textId="77777777" w:rsidR="00DE673B" w:rsidRPr="009D621F" w:rsidRDefault="00DE673B" w:rsidP="007E425F">
            <w:pPr>
              <w:pStyle w:val="Style1"/>
              <w:spacing w:line="276" w:lineRule="auto"/>
            </w:pPr>
          </w:p>
          <w:p w14:paraId="219C932F" w14:textId="77777777" w:rsidR="00DE673B" w:rsidRPr="009D621F" w:rsidRDefault="00DE673B" w:rsidP="007E425F">
            <w:pPr>
              <w:pStyle w:val="Style1"/>
              <w:spacing w:line="276" w:lineRule="auto"/>
            </w:pPr>
          </w:p>
          <w:p w14:paraId="0EC72DA5" w14:textId="77777777" w:rsidR="00DE673B" w:rsidRPr="009D621F" w:rsidRDefault="00DE673B" w:rsidP="007E425F">
            <w:pPr>
              <w:pStyle w:val="Style1"/>
              <w:spacing w:line="276" w:lineRule="auto"/>
            </w:pPr>
            <w:r w:rsidRPr="009D621F">
              <w:t>1±4.2</w:t>
            </w:r>
          </w:p>
          <w:p w14:paraId="0A2ED5EE" w14:textId="77777777" w:rsidR="00DE673B" w:rsidRPr="009D621F" w:rsidRDefault="00DE673B" w:rsidP="007E425F">
            <w:pPr>
              <w:pStyle w:val="Style1"/>
              <w:spacing w:line="276" w:lineRule="auto"/>
            </w:pPr>
          </w:p>
          <w:p w14:paraId="41D1CDC6" w14:textId="77777777" w:rsidR="00DE673B" w:rsidRPr="009D621F" w:rsidRDefault="00DE673B" w:rsidP="007E425F">
            <w:pPr>
              <w:pStyle w:val="Style1"/>
              <w:spacing w:line="276" w:lineRule="auto"/>
            </w:pPr>
          </w:p>
          <w:p w14:paraId="28CFF541" w14:textId="77777777" w:rsidR="00DE673B" w:rsidRPr="009D621F" w:rsidRDefault="00DE673B" w:rsidP="007E425F">
            <w:pPr>
              <w:pStyle w:val="Style1"/>
              <w:spacing w:line="276" w:lineRule="auto"/>
            </w:pPr>
          </w:p>
          <w:p w14:paraId="4D008DAA" w14:textId="77777777" w:rsidR="00DE673B" w:rsidRPr="009D621F" w:rsidRDefault="00DE673B" w:rsidP="007E425F">
            <w:pPr>
              <w:pStyle w:val="Style1"/>
              <w:spacing w:line="276" w:lineRule="auto"/>
            </w:pPr>
            <w:r w:rsidRPr="009D621F">
              <w:t>0.4±5.4</w:t>
            </w:r>
          </w:p>
          <w:p w14:paraId="29477E70" w14:textId="77777777" w:rsidR="00DE673B" w:rsidRPr="009D621F" w:rsidRDefault="00DE673B" w:rsidP="007E425F">
            <w:pPr>
              <w:pStyle w:val="Style1"/>
              <w:spacing w:line="276" w:lineRule="auto"/>
            </w:pPr>
          </w:p>
          <w:p w14:paraId="36CA53B3" w14:textId="77777777" w:rsidR="00DE673B" w:rsidRPr="009D621F" w:rsidRDefault="00DE673B" w:rsidP="007E425F">
            <w:pPr>
              <w:pStyle w:val="Style1"/>
              <w:spacing w:line="276" w:lineRule="auto"/>
            </w:pPr>
          </w:p>
          <w:p w14:paraId="0AF9B8AC" w14:textId="77777777" w:rsidR="00DE673B" w:rsidRPr="009D621F" w:rsidRDefault="00DE673B" w:rsidP="007E425F">
            <w:pPr>
              <w:pStyle w:val="Style1"/>
              <w:spacing w:line="276" w:lineRule="auto"/>
            </w:pPr>
          </w:p>
          <w:p w14:paraId="292E4C44" w14:textId="77777777" w:rsidR="00DE673B" w:rsidRPr="009D621F" w:rsidRDefault="00DE673B" w:rsidP="007E425F">
            <w:pPr>
              <w:pStyle w:val="Style1"/>
              <w:spacing w:line="276" w:lineRule="auto"/>
            </w:pPr>
            <w:r w:rsidRPr="009D621F">
              <w:t>1.3±3.3</w:t>
            </w:r>
          </w:p>
          <w:p w14:paraId="7030A5DD" w14:textId="77777777" w:rsidR="00DE673B" w:rsidRPr="009D621F" w:rsidRDefault="00DE673B" w:rsidP="007E425F">
            <w:pPr>
              <w:pStyle w:val="Style1"/>
              <w:spacing w:line="276" w:lineRule="auto"/>
            </w:pPr>
          </w:p>
        </w:tc>
        <w:tc>
          <w:tcPr>
            <w:tcW w:w="567" w:type="dxa"/>
            <w:shd w:val="clear" w:color="auto" w:fill="auto"/>
          </w:tcPr>
          <w:p w14:paraId="15581556" w14:textId="77777777" w:rsidR="00DE673B" w:rsidRPr="009D621F" w:rsidRDefault="00DE673B" w:rsidP="007E425F">
            <w:pPr>
              <w:pStyle w:val="Style1"/>
              <w:spacing w:line="276" w:lineRule="auto"/>
            </w:pPr>
          </w:p>
          <w:p w14:paraId="6F373611" w14:textId="77777777" w:rsidR="00DE673B" w:rsidRPr="009D621F" w:rsidRDefault="00DE673B" w:rsidP="007E425F">
            <w:pPr>
              <w:pStyle w:val="Style1"/>
              <w:spacing w:line="276" w:lineRule="auto"/>
            </w:pPr>
          </w:p>
          <w:p w14:paraId="3422225D" w14:textId="77777777" w:rsidR="00DE673B" w:rsidRPr="009D621F" w:rsidRDefault="00DE673B" w:rsidP="007E425F">
            <w:pPr>
              <w:pStyle w:val="Style1"/>
              <w:spacing w:line="276" w:lineRule="auto"/>
            </w:pPr>
            <w:r w:rsidRPr="009D621F">
              <w:t>0.77</w:t>
            </w:r>
          </w:p>
          <w:p w14:paraId="1C8D0AC0" w14:textId="77777777" w:rsidR="00DE673B" w:rsidRPr="009D621F" w:rsidRDefault="00DE673B" w:rsidP="007E425F">
            <w:pPr>
              <w:pStyle w:val="Style1"/>
              <w:spacing w:line="276" w:lineRule="auto"/>
            </w:pPr>
          </w:p>
          <w:p w14:paraId="69E22DBB" w14:textId="77777777" w:rsidR="00DE673B" w:rsidRPr="009D621F" w:rsidRDefault="00DE673B" w:rsidP="007E425F">
            <w:pPr>
              <w:pStyle w:val="Style1"/>
              <w:spacing w:line="276" w:lineRule="auto"/>
            </w:pPr>
          </w:p>
          <w:p w14:paraId="250151CD" w14:textId="77777777" w:rsidR="00DE673B" w:rsidRPr="009D621F" w:rsidRDefault="00DE673B" w:rsidP="007E425F">
            <w:pPr>
              <w:pStyle w:val="Style1"/>
              <w:spacing w:line="276" w:lineRule="auto"/>
            </w:pPr>
          </w:p>
          <w:p w14:paraId="3EABEA68" w14:textId="77777777" w:rsidR="00DE673B" w:rsidRPr="009D621F" w:rsidRDefault="00DE673B" w:rsidP="007E425F">
            <w:pPr>
              <w:pStyle w:val="Style1"/>
              <w:spacing w:line="276" w:lineRule="auto"/>
            </w:pPr>
            <w:r w:rsidRPr="009D621F">
              <w:t>0.77</w:t>
            </w:r>
          </w:p>
          <w:p w14:paraId="644C75D0" w14:textId="77777777" w:rsidR="00DE673B" w:rsidRPr="009D621F" w:rsidRDefault="00DE673B" w:rsidP="007E425F">
            <w:pPr>
              <w:pStyle w:val="Style1"/>
              <w:spacing w:line="276" w:lineRule="auto"/>
            </w:pPr>
          </w:p>
          <w:p w14:paraId="6450AB30" w14:textId="77777777" w:rsidR="00DE673B" w:rsidRPr="009D621F" w:rsidRDefault="00DE673B" w:rsidP="007E425F">
            <w:pPr>
              <w:pStyle w:val="Style1"/>
              <w:spacing w:line="276" w:lineRule="auto"/>
            </w:pPr>
          </w:p>
          <w:p w14:paraId="05C44F98" w14:textId="77777777" w:rsidR="00DE673B" w:rsidRPr="009D621F" w:rsidRDefault="00DE673B" w:rsidP="007E425F">
            <w:pPr>
              <w:pStyle w:val="Style1"/>
              <w:spacing w:line="276" w:lineRule="auto"/>
            </w:pPr>
          </w:p>
          <w:p w14:paraId="572E370F" w14:textId="77777777" w:rsidR="00DE673B" w:rsidRPr="009D621F" w:rsidRDefault="00DE673B" w:rsidP="007E425F">
            <w:pPr>
              <w:pStyle w:val="Style1"/>
              <w:spacing w:line="276" w:lineRule="auto"/>
            </w:pPr>
            <w:r w:rsidRPr="009D621F">
              <w:t>0.84</w:t>
            </w:r>
          </w:p>
          <w:p w14:paraId="2303272C" w14:textId="77777777" w:rsidR="00DE673B" w:rsidRPr="009D621F" w:rsidRDefault="00DE673B" w:rsidP="007E425F">
            <w:pPr>
              <w:pStyle w:val="Style1"/>
              <w:spacing w:line="276" w:lineRule="auto"/>
            </w:pPr>
          </w:p>
        </w:tc>
        <w:tc>
          <w:tcPr>
            <w:tcW w:w="1296" w:type="dxa"/>
            <w:shd w:val="clear" w:color="auto" w:fill="auto"/>
          </w:tcPr>
          <w:p w14:paraId="4B028BF7" w14:textId="77777777" w:rsidR="00DE673B" w:rsidRPr="009D621F" w:rsidRDefault="00DE673B" w:rsidP="007E425F">
            <w:pPr>
              <w:pStyle w:val="Style1"/>
              <w:spacing w:line="276" w:lineRule="auto"/>
            </w:pPr>
          </w:p>
          <w:p w14:paraId="3BC0596C" w14:textId="77777777" w:rsidR="00DE673B" w:rsidRPr="009D621F" w:rsidRDefault="00DE673B" w:rsidP="007E425F">
            <w:pPr>
              <w:pStyle w:val="Style1"/>
              <w:spacing w:line="276" w:lineRule="auto"/>
            </w:pPr>
          </w:p>
          <w:p w14:paraId="5D336424" w14:textId="77777777" w:rsidR="00DE673B" w:rsidRPr="009D621F" w:rsidRDefault="00DE673B" w:rsidP="007E425F">
            <w:pPr>
              <w:pStyle w:val="Style1"/>
              <w:spacing w:line="276" w:lineRule="auto"/>
            </w:pPr>
            <w:r w:rsidRPr="009D621F">
              <w:t>0.49–0.90</w:t>
            </w:r>
          </w:p>
          <w:p w14:paraId="1795A61A" w14:textId="77777777" w:rsidR="00DE673B" w:rsidRPr="009D621F" w:rsidRDefault="00DE673B" w:rsidP="007E425F">
            <w:pPr>
              <w:pStyle w:val="Style1"/>
              <w:spacing w:line="276" w:lineRule="auto"/>
            </w:pPr>
          </w:p>
          <w:p w14:paraId="6311F1EF" w14:textId="77777777" w:rsidR="00DE673B" w:rsidRPr="009D621F" w:rsidRDefault="00DE673B" w:rsidP="007E425F">
            <w:pPr>
              <w:pStyle w:val="Style1"/>
              <w:spacing w:line="276" w:lineRule="auto"/>
            </w:pPr>
          </w:p>
          <w:p w14:paraId="427B4A65" w14:textId="77777777" w:rsidR="00DE673B" w:rsidRPr="009D621F" w:rsidRDefault="00DE673B" w:rsidP="007E425F">
            <w:pPr>
              <w:pStyle w:val="Style1"/>
              <w:spacing w:line="276" w:lineRule="auto"/>
            </w:pPr>
          </w:p>
          <w:p w14:paraId="0EE1E61A" w14:textId="77777777" w:rsidR="00DE673B" w:rsidRPr="009D621F" w:rsidRDefault="00DE673B" w:rsidP="007E425F">
            <w:pPr>
              <w:pStyle w:val="Style1"/>
              <w:spacing w:line="276" w:lineRule="auto"/>
            </w:pPr>
            <w:r w:rsidRPr="009D621F">
              <w:t>0.50–0.91</w:t>
            </w:r>
          </w:p>
          <w:p w14:paraId="0B452C05" w14:textId="77777777" w:rsidR="00DE673B" w:rsidRPr="009D621F" w:rsidRDefault="00DE673B" w:rsidP="007E425F">
            <w:pPr>
              <w:pStyle w:val="Style1"/>
              <w:spacing w:line="276" w:lineRule="auto"/>
            </w:pPr>
          </w:p>
          <w:p w14:paraId="77B6749C" w14:textId="77777777" w:rsidR="00DE673B" w:rsidRPr="009D621F" w:rsidRDefault="00DE673B" w:rsidP="007E425F">
            <w:pPr>
              <w:pStyle w:val="Style1"/>
              <w:spacing w:line="276" w:lineRule="auto"/>
            </w:pPr>
          </w:p>
          <w:p w14:paraId="2DA478BD" w14:textId="77777777" w:rsidR="00DE673B" w:rsidRPr="009D621F" w:rsidRDefault="00DE673B" w:rsidP="007E425F">
            <w:pPr>
              <w:pStyle w:val="Style1"/>
              <w:spacing w:line="276" w:lineRule="auto"/>
            </w:pPr>
          </w:p>
          <w:p w14:paraId="19B8AC13" w14:textId="77777777" w:rsidR="00DE673B" w:rsidRPr="009D621F" w:rsidRDefault="00DE673B" w:rsidP="007E425F">
            <w:pPr>
              <w:pStyle w:val="Style1"/>
              <w:spacing w:line="276" w:lineRule="auto"/>
            </w:pPr>
            <w:r w:rsidRPr="009D621F">
              <w:t>0.64–0.94</w:t>
            </w:r>
          </w:p>
          <w:p w14:paraId="5CAE1E55" w14:textId="77777777" w:rsidR="00DE673B" w:rsidRPr="009D621F" w:rsidRDefault="00DE673B" w:rsidP="007E425F">
            <w:pPr>
              <w:pStyle w:val="Style1"/>
              <w:spacing w:line="276" w:lineRule="auto"/>
            </w:pPr>
          </w:p>
        </w:tc>
        <w:tc>
          <w:tcPr>
            <w:tcW w:w="600" w:type="dxa"/>
            <w:shd w:val="clear" w:color="auto" w:fill="auto"/>
          </w:tcPr>
          <w:p w14:paraId="1ECE7D05" w14:textId="77777777" w:rsidR="00DE673B" w:rsidRPr="009D621F" w:rsidRDefault="00DE673B" w:rsidP="007E425F">
            <w:pPr>
              <w:pStyle w:val="Style1"/>
              <w:spacing w:line="276" w:lineRule="auto"/>
            </w:pPr>
          </w:p>
          <w:p w14:paraId="729EEFFF" w14:textId="77777777" w:rsidR="00DE673B" w:rsidRPr="009D621F" w:rsidRDefault="00DE673B" w:rsidP="007E425F">
            <w:pPr>
              <w:pStyle w:val="Style1"/>
              <w:spacing w:line="276" w:lineRule="auto"/>
            </w:pPr>
          </w:p>
          <w:p w14:paraId="5669F8E7" w14:textId="77777777" w:rsidR="00DE673B" w:rsidRPr="009D621F" w:rsidRDefault="00DE673B" w:rsidP="007E425F">
            <w:pPr>
              <w:pStyle w:val="Style1"/>
              <w:spacing w:line="276" w:lineRule="auto"/>
            </w:pPr>
            <w:r w:rsidRPr="009D621F">
              <w:t>2.01</w:t>
            </w:r>
          </w:p>
          <w:p w14:paraId="3A7EAC15" w14:textId="77777777" w:rsidR="00DE673B" w:rsidRPr="009D621F" w:rsidRDefault="00DE673B" w:rsidP="007E425F">
            <w:pPr>
              <w:pStyle w:val="Style1"/>
              <w:spacing w:line="276" w:lineRule="auto"/>
            </w:pPr>
          </w:p>
          <w:p w14:paraId="289C6644" w14:textId="77777777" w:rsidR="00DE673B" w:rsidRPr="009D621F" w:rsidRDefault="00DE673B" w:rsidP="007E425F">
            <w:pPr>
              <w:pStyle w:val="Style1"/>
              <w:spacing w:line="276" w:lineRule="auto"/>
            </w:pPr>
          </w:p>
          <w:p w14:paraId="130C00DE" w14:textId="77777777" w:rsidR="00DE673B" w:rsidRPr="009D621F" w:rsidRDefault="00DE673B" w:rsidP="007E425F">
            <w:pPr>
              <w:pStyle w:val="Style1"/>
              <w:spacing w:line="276" w:lineRule="auto"/>
            </w:pPr>
          </w:p>
          <w:p w14:paraId="4E8A0709" w14:textId="77777777" w:rsidR="00DE673B" w:rsidRPr="009D621F" w:rsidRDefault="00DE673B" w:rsidP="007E425F">
            <w:pPr>
              <w:pStyle w:val="Style1"/>
              <w:spacing w:line="276" w:lineRule="auto"/>
            </w:pPr>
            <w:r w:rsidRPr="009D621F">
              <w:t>2.58</w:t>
            </w:r>
          </w:p>
          <w:p w14:paraId="203CBB90" w14:textId="77777777" w:rsidR="00DE673B" w:rsidRPr="009D621F" w:rsidRDefault="00DE673B" w:rsidP="007E425F">
            <w:pPr>
              <w:pStyle w:val="Style1"/>
              <w:spacing w:line="276" w:lineRule="auto"/>
            </w:pPr>
          </w:p>
          <w:p w14:paraId="54F44E3D" w14:textId="77777777" w:rsidR="00DE673B" w:rsidRPr="009D621F" w:rsidRDefault="00DE673B" w:rsidP="007E425F">
            <w:pPr>
              <w:pStyle w:val="Style1"/>
              <w:spacing w:line="276" w:lineRule="auto"/>
            </w:pPr>
          </w:p>
          <w:p w14:paraId="3B6A6C94" w14:textId="77777777" w:rsidR="00DE673B" w:rsidRPr="009D621F" w:rsidRDefault="00DE673B" w:rsidP="007E425F">
            <w:pPr>
              <w:pStyle w:val="Style1"/>
              <w:spacing w:line="276" w:lineRule="auto"/>
            </w:pPr>
          </w:p>
          <w:p w14:paraId="7CD42B40" w14:textId="77777777" w:rsidR="00DE673B" w:rsidRPr="009D621F" w:rsidRDefault="00DE673B" w:rsidP="007E425F">
            <w:pPr>
              <w:pStyle w:val="Style1"/>
              <w:spacing w:line="276" w:lineRule="auto"/>
            </w:pPr>
            <w:r w:rsidRPr="009D621F">
              <w:t>1.32</w:t>
            </w:r>
          </w:p>
          <w:p w14:paraId="728C2D02" w14:textId="77777777" w:rsidR="00DE673B" w:rsidRPr="009D621F" w:rsidRDefault="00DE673B" w:rsidP="007E425F">
            <w:pPr>
              <w:pStyle w:val="Style1"/>
              <w:spacing w:line="276" w:lineRule="auto"/>
            </w:pPr>
          </w:p>
        </w:tc>
        <w:tc>
          <w:tcPr>
            <w:tcW w:w="661" w:type="dxa"/>
            <w:shd w:val="clear" w:color="auto" w:fill="auto"/>
          </w:tcPr>
          <w:p w14:paraId="06A7A230" w14:textId="77777777" w:rsidR="00DE673B" w:rsidRPr="009D621F" w:rsidRDefault="00DE673B" w:rsidP="007E425F">
            <w:pPr>
              <w:pStyle w:val="Style1"/>
              <w:spacing w:line="276" w:lineRule="auto"/>
            </w:pPr>
          </w:p>
          <w:p w14:paraId="6805B3AC" w14:textId="77777777" w:rsidR="00DE673B" w:rsidRPr="009D621F" w:rsidRDefault="00DE673B" w:rsidP="007E425F">
            <w:pPr>
              <w:pStyle w:val="Style1"/>
              <w:spacing w:line="276" w:lineRule="auto"/>
            </w:pPr>
          </w:p>
          <w:p w14:paraId="3DCABC14" w14:textId="77777777" w:rsidR="00DE673B" w:rsidRPr="009D621F" w:rsidRDefault="00DE673B" w:rsidP="007E425F">
            <w:pPr>
              <w:pStyle w:val="Style1"/>
              <w:spacing w:line="276" w:lineRule="auto"/>
            </w:pPr>
            <w:r w:rsidRPr="009D621F">
              <w:t>5.57</w:t>
            </w:r>
          </w:p>
          <w:p w14:paraId="259E2901" w14:textId="77777777" w:rsidR="00DE673B" w:rsidRPr="009D621F" w:rsidRDefault="00DE673B" w:rsidP="007E425F">
            <w:pPr>
              <w:pStyle w:val="Style1"/>
              <w:spacing w:line="276" w:lineRule="auto"/>
            </w:pPr>
          </w:p>
          <w:p w14:paraId="3F97C7C1" w14:textId="77777777" w:rsidR="00DE673B" w:rsidRPr="009D621F" w:rsidRDefault="00DE673B" w:rsidP="007E425F">
            <w:pPr>
              <w:pStyle w:val="Style1"/>
              <w:spacing w:line="276" w:lineRule="auto"/>
            </w:pPr>
          </w:p>
          <w:p w14:paraId="3CD72063" w14:textId="77777777" w:rsidR="00DE673B" w:rsidRPr="009D621F" w:rsidRDefault="00DE673B" w:rsidP="007E425F">
            <w:pPr>
              <w:pStyle w:val="Style1"/>
              <w:spacing w:line="276" w:lineRule="auto"/>
            </w:pPr>
          </w:p>
          <w:p w14:paraId="240257AC" w14:textId="77777777" w:rsidR="00DE673B" w:rsidRPr="009D621F" w:rsidRDefault="00DE673B" w:rsidP="007E425F">
            <w:pPr>
              <w:pStyle w:val="Style1"/>
              <w:spacing w:line="276" w:lineRule="auto"/>
            </w:pPr>
            <w:r w:rsidRPr="009D621F">
              <w:t>7.15</w:t>
            </w:r>
          </w:p>
          <w:p w14:paraId="08EA35EF" w14:textId="77777777" w:rsidR="00DE673B" w:rsidRPr="009D621F" w:rsidRDefault="00DE673B" w:rsidP="007E425F">
            <w:pPr>
              <w:pStyle w:val="Style1"/>
              <w:spacing w:line="276" w:lineRule="auto"/>
            </w:pPr>
          </w:p>
          <w:p w14:paraId="1C23BA23" w14:textId="77777777" w:rsidR="00DE673B" w:rsidRPr="009D621F" w:rsidRDefault="00DE673B" w:rsidP="007E425F">
            <w:pPr>
              <w:pStyle w:val="Style1"/>
              <w:spacing w:line="276" w:lineRule="auto"/>
            </w:pPr>
          </w:p>
          <w:p w14:paraId="21A89FEB" w14:textId="77777777" w:rsidR="00DE673B" w:rsidRPr="009D621F" w:rsidRDefault="00DE673B" w:rsidP="007E425F">
            <w:pPr>
              <w:pStyle w:val="Style1"/>
              <w:spacing w:line="276" w:lineRule="auto"/>
            </w:pPr>
          </w:p>
          <w:p w14:paraId="5D0BAD9F" w14:textId="77777777" w:rsidR="00DE673B" w:rsidRPr="009D621F" w:rsidRDefault="00DE673B" w:rsidP="007E425F">
            <w:pPr>
              <w:pStyle w:val="Style1"/>
              <w:spacing w:line="276" w:lineRule="auto"/>
            </w:pPr>
            <w:r w:rsidRPr="009D621F">
              <w:t>3.65</w:t>
            </w:r>
          </w:p>
          <w:p w14:paraId="24108FE5" w14:textId="77777777" w:rsidR="00DE673B" w:rsidRPr="009D621F" w:rsidRDefault="00DE673B" w:rsidP="007E425F">
            <w:pPr>
              <w:pStyle w:val="Style1"/>
              <w:spacing w:line="276" w:lineRule="auto"/>
            </w:pPr>
          </w:p>
        </w:tc>
      </w:tr>
      <w:tr w:rsidR="00DE673B" w:rsidRPr="009D621F" w14:paraId="6C52EE38" w14:textId="77777777" w:rsidTr="007E425F">
        <w:trPr>
          <w:trHeight w:val="21"/>
          <w:jc w:val="center"/>
        </w:trPr>
        <w:tc>
          <w:tcPr>
            <w:tcW w:w="3397" w:type="dxa"/>
          </w:tcPr>
          <w:p w14:paraId="332F383B" w14:textId="77777777" w:rsidR="00DE673B" w:rsidRPr="009D621F" w:rsidRDefault="00DE673B" w:rsidP="007E425F">
            <w:pPr>
              <w:pStyle w:val="Style1"/>
              <w:spacing w:line="276" w:lineRule="auto"/>
            </w:pPr>
            <w:r w:rsidRPr="009D621F">
              <w:lastRenderedPageBreak/>
              <w:t>3. Lift can</w:t>
            </w:r>
          </w:p>
          <w:p w14:paraId="358D05C0" w14:textId="77777777" w:rsidR="00DE673B" w:rsidRPr="009D621F" w:rsidRDefault="00DE673B" w:rsidP="007E425F">
            <w:pPr>
              <w:pStyle w:val="Style1"/>
              <w:spacing w:line="276" w:lineRule="auto"/>
            </w:pPr>
            <w:r w:rsidRPr="009D621F">
              <w:t xml:space="preserve">Trunk flexion </w:t>
            </w:r>
          </w:p>
          <w:p w14:paraId="7E227A2D" w14:textId="77777777" w:rsidR="00DE673B" w:rsidRPr="009D621F" w:rsidRDefault="00DE673B" w:rsidP="007E425F">
            <w:pPr>
              <w:pStyle w:val="Style1"/>
              <w:spacing w:line="276" w:lineRule="auto"/>
            </w:pPr>
            <w:r w:rsidRPr="009D621F">
              <w:t>T1</w:t>
            </w:r>
          </w:p>
          <w:p w14:paraId="0BB611FA" w14:textId="77777777" w:rsidR="00DE673B" w:rsidRPr="009D621F" w:rsidRDefault="00DE673B" w:rsidP="007E425F">
            <w:pPr>
              <w:pStyle w:val="Style1"/>
              <w:spacing w:line="276" w:lineRule="auto"/>
            </w:pPr>
            <w:r w:rsidRPr="009D621F">
              <w:t>T2</w:t>
            </w:r>
          </w:p>
          <w:p w14:paraId="62DC6096" w14:textId="77777777" w:rsidR="00DE673B" w:rsidRPr="009D621F" w:rsidRDefault="00DE673B" w:rsidP="007E425F">
            <w:pPr>
              <w:pStyle w:val="Style1"/>
              <w:spacing w:line="276" w:lineRule="auto"/>
            </w:pPr>
            <w:r w:rsidRPr="009D621F">
              <w:t>Trunk lateral flexion toward unaffected/dominant side</w:t>
            </w:r>
          </w:p>
          <w:p w14:paraId="3B72403F" w14:textId="77777777" w:rsidR="00DE673B" w:rsidRPr="009D621F" w:rsidRDefault="00DE673B" w:rsidP="007E425F">
            <w:pPr>
              <w:pStyle w:val="Style1"/>
              <w:spacing w:line="276" w:lineRule="auto"/>
            </w:pPr>
            <w:r w:rsidRPr="009D621F">
              <w:t>T1</w:t>
            </w:r>
          </w:p>
          <w:p w14:paraId="29177DFD" w14:textId="77777777" w:rsidR="00DE673B" w:rsidRPr="009D621F" w:rsidRDefault="00DE673B" w:rsidP="007E425F">
            <w:pPr>
              <w:pStyle w:val="Style1"/>
              <w:spacing w:line="276" w:lineRule="auto"/>
            </w:pPr>
            <w:r w:rsidRPr="009D621F">
              <w:t>T2</w:t>
            </w:r>
          </w:p>
          <w:p w14:paraId="0549293B" w14:textId="77777777" w:rsidR="00DE673B" w:rsidRPr="009D621F" w:rsidRDefault="00DE673B" w:rsidP="007E425F">
            <w:pPr>
              <w:pStyle w:val="Style1"/>
              <w:spacing w:line="276" w:lineRule="auto"/>
            </w:pPr>
            <w:r w:rsidRPr="009D621F">
              <w:t>Trunk axial rotation toward affected/non-dominant side</w:t>
            </w:r>
          </w:p>
          <w:p w14:paraId="62BF7980" w14:textId="77777777" w:rsidR="00DE673B" w:rsidRPr="009D621F" w:rsidRDefault="00DE673B" w:rsidP="007E425F">
            <w:pPr>
              <w:pStyle w:val="Style1"/>
              <w:spacing w:line="276" w:lineRule="auto"/>
            </w:pPr>
            <w:r w:rsidRPr="009D621F">
              <w:t>T1</w:t>
            </w:r>
          </w:p>
          <w:p w14:paraId="66A4FEC3" w14:textId="77777777" w:rsidR="00DE673B" w:rsidRPr="009D621F" w:rsidRDefault="00DE673B" w:rsidP="007E425F">
            <w:pPr>
              <w:pStyle w:val="Style1"/>
              <w:spacing w:line="276" w:lineRule="auto"/>
            </w:pPr>
            <w:r w:rsidRPr="009D621F">
              <w:t>T2</w:t>
            </w:r>
          </w:p>
        </w:tc>
        <w:tc>
          <w:tcPr>
            <w:tcW w:w="993" w:type="dxa"/>
            <w:shd w:val="clear" w:color="auto" w:fill="auto"/>
          </w:tcPr>
          <w:p w14:paraId="62CE61D1" w14:textId="77777777" w:rsidR="00DE673B" w:rsidRPr="009D621F" w:rsidRDefault="00DE673B" w:rsidP="007E425F">
            <w:pPr>
              <w:pStyle w:val="Style1"/>
              <w:spacing w:line="276" w:lineRule="auto"/>
            </w:pPr>
          </w:p>
          <w:p w14:paraId="228B8D1B" w14:textId="77777777" w:rsidR="00DE673B" w:rsidRPr="009D621F" w:rsidRDefault="00DE673B" w:rsidP="007E425F">
            <w:pPr>
              <w:pStyle w:val="Style1"/>
              <w:spacing w:line="276" w:lineRule="auto"/>
            </w:pPr>
          </w:p>
          <w:p w14:paraId="5EB11A26" w14:textId="77777777" w:rsidR="00DE673B" w:rsidRPr="009D621F" w:rsidRDefault="00DE673B" w:rsidP="007E425F">
            <w:pPr>
              <w:pStyle w:val="Style1"/>
              <w:spacing w:line="276" w:lineRule="auto"/>
            </w:pPr>
            <w:r w:rsidRPr="009D621F">
              <w:t>4.5±2.7</w:t>
            </w:r>
          </w:p>
          <w:p w14:paraId="4B451FBC" w14:textId="77777777" w:rsidR="00DE673B" w:rsidRPr="009D621F" w:rsidRDefault="00DE673B" w:rsidP="007E425F">
            <w:pPr>
              <w:pStyle w:val="Style1"/>
              <w:spacing w:line="276" w:lineRule="auto"/>
            </w:pPr>
            <w:r w:rsidRPr="009D621F">
              <w:t>4.6±2.1</w:t>
            </w:r>
          </w:p>
          <w:p w14:paraId="35DF59C5" w14:textId="77777777" w:rsidR="00DE673B" w:rsidRPr="009D621F" w:rsidRDefault="00DE673B" w:rsidP="007E425F">
            <w:pPr>
              <w:pStyle w:val="Style1"/>
              <w:spacing w:line="276" w:lineRule="auto"/>
            </w:pPr>
          </w:p>
          <w:p w14:paraId="5483B8AD" w14:textId="77777777" w:rsidR="00DE673B" w:rsidRPr="009D621F" w:rsidRDefault="00DE673B" w:rsidP="007E425F">
            <w:pPr>
              <w:pStyle w:val="Style1"/>
              <w:spacing w:line="276" w:lineRule="auto"/>
            </w:pPr>
          </w:p>
          <w:p w14:paraId="5C50A415" w14:textId="77777777" w:rsidR="00DE673B" w:rsidRPr="009D621F" w:rsidRDefault="00DE673B" w:rsidP="007E425F">
            <w:pPr>
              <w:pStyle w:val="Style1"/>
              <w:spacing w:line="276" w:lineRule="auto"/>
            </w:pPr>
            <w:r w:rsidRPr="009D621F">
              <w:t>3.2±2.8</w:t>
            </w:r>
          </w:p>
          <w:p w14:paraId="1CB38E4D" w14:textId="77777777" w:rsidR="00DE673B" w:rsidRPr="009D621F" w:rsidRDefault="00DE673B" w:rsidP="007E425F">
            <w:pPr>
              <w:pStyle w:val="Style1"/>
              <w:spacing w:line="276" w:lineRule="auto"/>
            </w:pPr>
            <w:r w:rsidRPr="009D621F">
              <w:t>3.2±2.7</w:t>
            </w:r>
          </w:p>
          <w:p w14:paraId="2F66DD31" w14:textId="77777777" w:rsidR="00DE673B" w:rsidRPr="009D621F" w:rsidRDefault="00DE673B" w:rsidP="007E425F">
            <w:pPr>
              <w:pStyle w:val="Style1"/>
              <w:spacing w:line="276" w:lineRule="auto"/>
            </w:pPr>
            <w:r w:rsidRPr="009D621F">
              <w:tab/>
            </w:r>
          </w:p>
          <w:p w14:paraId="184063A4" w14:textId="77777777" w:rsidR="00DE673B" w:rsidRPr="009D621F" w:rsidRDefault="00DE673B" w:rsidP="007E425F">
            <w:pPr>
              <w:pStyle w:val="Style1"/>
              <w:spacing w:line="276" w:lineRule="auto"/>
            </w:pPr>
          </w:p>
          <w:p w14:paraId="793B3EF3" w14:textId="77777777" w:rsidR="00DE673B" w:rsidRPr="009D621F" w:rsidRDefault="00DE673B" w:rsidP="007E425F">
            <w:pPr>
              <w:pStyle w:val="Style1"/>
              <w:spacing w:line="276" w:lineRule="auto"/>
            </w:pPr>
            <w:r w:rsidRPr="009D621F">
              <w:t>7.4±3.1</w:t>
            </w:r>
          </w:p>
          <w:p w14:paraId="70EAEF34" w14:textId="77777777" w:rsidR="00DE673B" w:rsidRPr="009D621F" w:rsidRDefault="00DE673B" w:rsidP="007E425F">
            <w:pPr>
              <w:pStyle w:val="Style1"/>
              <w:spacing w:line="276" w:lineRule="auto"/>
            </w:pPr>
            <w:r w:rsidRPr="009D621F">
              <w:t>6.7±2.6</w:t>
            </w:r>
          </w:p>
        </w:tc>
        <w:tc>
          <w:tcPr>
            <w:tcW w:w="992" w:type="dxa"/>
            <w:shd w:val="clear" w:color="auto" w:fill="auto"/>
          </w:tcPr>
          <w:p w14:paraId="7FE792B3" w14:textId="77777777" w:rsidR="00DE673B" w:rsidRPr="009D621F" w:rsidRDefault="00DE673B" w:rsidP="007E425F">
            <w:pPr>
              <w:pStyle w:val="Style1"/>
              <w:spacing w:line="276" w:lineRule="auto"/>
            </w:pPr>
          </w:p>
          <w:p w14:paraId="71F3E41F" w14:textId="77777777" w:rsidR="00DE673B" w:rsidRPr="009D621F" w:rsidRDefault="00DE673B" w:rsidP="007E425F">
            <w:pPr>
              <w:pStyle w:val="Style1"/>
              <w:spacing w:line="276" w:lineRule="auto"/>
            </w:pPr>
          </w:p>
          <w:p w14:paraId="34836649" w14:textId="77777777" w:rsidR="00DE673B" w:rsidRPr="009D621F" w:rsidRDefault="00DE673B" w:rsidP="007E425F">
            <w:pPr>
              <w:pStyle w:val="Style1"/>
              <w:spacing w:line="276" w:lineRule="auto"/>
            </w:pPr>
            <w:r w:rsidRPr="009D621F">
              <w:t>0.1±1.6</w:t>
            </w:r>
          </w:p>
          <w:p w14:paraId="2FF7BD16" w14:textId="77777777" w:rsidR="00DE673B" w:rsidRPr="009D621F" w:rsidRDefault="00DE673B" w:rsidP="007E425F">
            <w:pPr>
              <w:pStyle w:val="Style1"/>
              <w:spacing w:line="276" w:lineRule="auto"/>
            </w:pPr>
          </w:p>
          <w:p w14:paraId="4E1DC22B" w14:textId="77777777" w:rsidR="00DE673B" w:rsidRPr="009D621F" w:rsidRDefault="00DE673B" w:rsidP="007E425F">
            <w:pPr>
              <w:pStyle w:val="Style1"/>
              <w:spacing w:line="276" w:lineRule="auto"/>
            </w:pPr>
          </w:p>
          <w:p w14:paraId="66AEC8E8" w14:textId="77777777" w:rsidR="00DE673B" w:rsidRPr="009D621F" w:rsidRDefault="00DE673B" w:rsidP="007E425F">
            <w:pPr>
              <w:pStyle w:val="Style1"/>
              <w:spacing w:line="276" w:lineRule="auto"/>
            </w:pPr>
          </w:p>
          <w:p w14:paraId="5A5E4B97" w14:textId="77777777" w:rsidR="00DE673B" w:rsidRPr="009D621F" w:rsidRDefault="00DE673B" w:rsidP="007E425F">
            <w:pPr>
              <w:pStyle w:val="Style1"/>
              <w:spacing w:line="276" w:lineRule="auto"/>
            </w:pPr>
            <w:r w:rsidRPr="009D621F">
              <w:t>0±2.1</w:t>
            </w:r>
          </w:p>
          <w:p w14:paraId="6E86BB7E" w14:textId="77777777" w:rsidR="00DE673B" w:rsidRPr="009D621F" w:rsidRDefault="00DE673B" w:rsidP="007E425F">
            <w:pPr>
              <w:pStyle w:val="Style1"/>
              <w:spacing w:line="276" w:lineRule="auto"/>
            </w:pPr>
          </w:p>
          <w:p w14:paraId="41D3B03B" w14:textId="77777777" w:rsidR="00DE673B" w:rsidRPr="009D621F" w:rsidRDefault="00DE673B" w:rsidP="007E425F">
            <w:pPr>
              <w:pStyle w:val="Style1"/>
              <w:spacing w:line="276" w:lineRule="auto"/>
            </w:pPr>
          </w:p>
          <w:p w14:paraId="711CB128" w14:textId="77777777" w:rsidR="00DE673B" w:rsidRPr="009D621F" w:rsidRDefault="00DE673B" w:rsidP="007E425F">
            <w:pPr>
              <w:pStyle w:val="Style1"/>
              <w:spacing w:line="276" w:lineRule="auto"/>
            </w:pPr>
          </w:p>
          <w:p w14:paraId="74C530AE" w14:textId="77777777" w:rsidR="00DE673B" w:rsidRPr="009D621F" w:rsidRDefault="00DE673B" w:rsidP="007E425F">
            <w:pPr>
              <w:pStyle w:val="Style1"/>
              <w:spacing w:line="276" w:lineRule="auto"/>
            </w:pPr>
            <w:r w:rsidRPr="009D621F">
              <w:t>0.7±2.03</w:t>
            </w:r>
          </w:p>
        </w:tc>
        <w:tc>
          <w:tcPr>
            <w:tcW w:w="850" w:type="dxa"/>
            <w:shd w:val="clear" w:color="auto" w:fill="auto"/>
          </w:tcPr>
          <w:p w14:paraId="4BE98BCE" w14:textId="77777777" w:rsidR="00DE673B" w:rsidRPr="009D621F" w:rsidRDefault="00DE673B" w:rsidP="007E425F">
            <w:pPr>
              <w:pStyle w:val="Style1"/>
              <w:spacing w:line="276" w:lineRule="auto"/>
            </w:pPr>
          </w:p>
          <w:p w14:paraId="59A53CC5" w14:textId="77777777" w:rsidR="00DE673B" w:rsidRPr="009D621F" w:rsidRDefault="00DE673B" w:rsidP="007E425F">
            <w:pPr>
              <w:pStyle w:val="Style1"/>
              <w:spacing w:line="276" w:lineRule="auto"/>
            </w:pPr>
          </w:p>
          <w:p w14:paraId="331930BA" w14:textId="77777777" w:rsidR="00DE673B" w:rsidRPr="009D621F" w:rsidRDefault="00DE673B" w:rsidP="007E425F">
            <w:pPr>
              <w:pStyle w:val="Style1"/>
              <w:spacing w:line="276" w:lineRule="auto"/>
            </w:pPr>
            <w:r w:rsidRPr="009D621F">
              <w:t>0.8</w:t>
            </w:r>
          </w:p>
          <w:p w14:paraId="686F1D45" w14:textId="77777777" w:rsidR="00DE673B" w:rsidRPr="009D621F" w:rsidRDefault="00DE673B" w:rsidP="007E425F">
            <w:pPr>
              <w:pStyle w:val="Style1"/>
              <w:spacing w:line="276" w:lineRule="auto"/>
            </w:pPr>
          </w:p>
          <w:p w14:paraId="09C2C7C5" w14:textId="77777777" w:rsidR="00DE673B" w:rsidRPr="009D621F" w:rsidRDefault="00DE673B" w:rsidP="007E425F">
            <w:pPr>
              <w:pStyle w:val="Style1"/>
              <w:spacing w:line="276" w:lineRule="auto"/>
            </w:pPr>
          </w:p>
          <w:p w14:paraId="10769308" w14:textId="77777777" w:rsidR="00DE673B" w:rsidRPr="009D621F" w:rsidRDefault="00DE673B" w:rsidP="007E425F">
            <w:pPr>
              <w:pStyle w:val="Style1"/>
              <w:spacing w:line="276" w:lineRule="auto"/>
            </w:pPr>
          </w:p>
          <w:p w14:paraId="2FF351CE" w14:textId="77777777" w:rsidR="00DE673B" w:rsidRPr="009D621F" w:rsidRDefault="00DE673B" w:rsidP="007E425F">
            <w:pPr>
              <w:pStyle w:val="Style1"/>
              <w:spacing w:line="276" w:lineRule="auto"/>
            </w:pPr>
            <w:r w:rsidRPr="009D621F">
              <w:t>0.71</w:t>
            </w:r>
          </w:p>
          <w:p w14:paraId="249612A5" w14:textId="77777777" w:rsidR="00DE673B" w:rsidRPr="009D621F" w:rsidRDefault="00DE673B" w:rsidP="007E425F">
            <w:pPr>
              <w:pStyle w:val="Style1"/>
              <w:spacing w:line="276" w:lineRule="auto"/>
            </w:pPr>
          </w:p>
          <w:p w14:paraId="2C56105F" w14:textId="77777777" w:rsidR="00DE673B" w:rsidRPr="009D621F" w:rsidRDefault="00DE673B" w:rsidP="007E425F">
            <w:pPr>
              <w:pStyle w:val="Style1"/>
              <w:spacing w:line="276" w:lineRule="auto"/>
            </w:pPr>
          </w:p>
          <w:p w14:paraId="7CBECA79" w14:textId="77777777" w:rsidR="00DE673B" w:rsidRPr="009D621F" w:rsidRDefault="00DE673B" w:rsidP="007E425F">
            <w:pPr>
              <w:pStyle w:val="Style1"/>
              <w:spacing w:line="276" w:lineRule="auto"/>
            </w:pPr>
          </w:p>
          <w:p w14:paraId="3E6A8C7A" w14:textId="77777777" w:rsidR="00DE673B" w:rsidRPr="009D621F" w:rsidRDefault="00DE673B" w:rsidP="007E425F">
            <w:pPr>
              <w:pStyle w:val="Style1"/>
              <w:spacing w:line="276" w:lineRule="auto"/>
            </w:pPr>
            <w:r w:rsidRPr="009D621F">
              <w:t>0.75</w:t>
            </w:r>
          </w:p>
        </w:tc>
        <w:tc>
          <w:tcPr>
            <w:tcW w:w="1134" w:type="dxa"/>
            <w:shd w:val="clear" w:color="auto" w:fill="auto"/>
          </w:tcPr>
          <w:p w14:paraId="189BFC5D" w14:textId="77777777" w:rsidR="00DE673B" w:rsidRPr="009D621F" w:rsidRDefault="00DE673B" w:rsidP="007E425F">
            <w:pPr>
              <w:pStyle w:val="Style1"/>
              <w:spacing w:line="276" w:lineRule="auto"/>
            </w:pPr>
          </w:p>
          <w:p w14:paraId="332D3FAC" w14:textId="77777777" w:rsidR="00DE673B" w:rsidRPr="009D621F" w:rsidRDefault="00DE673B" w:rsidP="007E425F">
            <w:pPr>
              <w:pStyle w:val="Style1"/>
              <w:spacing w:line="276" w:lineRule="auto"/>
            </w:pPr>
          </w:p>
          <w:p w14:paraId="69F072B0" w14:textId="77777777" w:rsidR="00DE673B" w:rsidRPr="009D621F" w:rsidRDefault="00DE673B" w:rsidP="007E425F">
            <w:pPr>
              <w:pStyle w:val="Style1"/>
              <w:spacing w:line="276" w:lineRule="auto"/>
            </w:pPr>
            <w:r w:rsidRPr="009D621F">
              <w:t>0.54–0.91</w:t>
            </w:r>
          </w:p>
          <w:p w14:paraId="486CB589" w14:textId="77777777" w:rsidR="00DE673B" w:rsidRPr="009D621F" w:rsidRDefault="00DE673B" w:rsidP="007E425F">
            <w:pPr>
              <w:pStyle w:val="Style1"/>
              <w:spacing w:line="276" w:lineRule="auto"/>
            </w:pPr>
          </w:p>
          <w:p w14:paraId="0D7D1C51" w14:textId="77777777" w:rsidR="00DE673B" w:rsidRPr="009D621F" w:rsidRDefault="00DE673B" w:rsidP="007E425F">
            <w:pPr>
              <w:pStyle w:val="Style1"/>
              <w:spacing w:line="276" w:lineRule="auto"/>
            </w:pPr>
          </w:p>
          <w:p w14:paraId="13B41736" w14:textId="77777777" w:rsidR="00DE673B" w:rsidRPr="009D621F" w:rsidRDefault="00DE673B" w:rsidP="007E425F">
            <w:pPr>
              <w:pStyle w:val="Style1"/>
              <w:spacing w:line="276" w:lineRule="auto"/>
            </w:pPr>
          </w:p>
          <w:p w14:paraId="7EEB268A" w14:textId="77777777" w:rsidR="00DE673B" w:rsidRPr="009D621F" w:rsidRDefault="00DE673B" w:rsidP="007E425F">
            <w:pPr>
              <w:pStyle w:val="Style1"/>
              <w:spacing w:line="276" w:lineRule="auto"/>
            </w:pPr>
            <w:r w:rsidRPr="009D621F">
              <w:t>0.40–0.88</w:t>
            </w:r>
          </w:p>
          <w:p w14:paraId="1E32779E" w14:textId="77777777" w:rsidR="00DE673B" w:rsidRPr="009D621F" w:rsidRDefault="00DE673B" w:rsidP="007E425F">
            <w:pPr>
              <w:pStyle w:val="Style1"/>
              <w:spacing w:line="276" w:lineRule="auto"/>
            </w:pPr>
          </w:p>
          <w:p w14:paraId="1123A911" w14:textId="77777777" w:rsidR="00DE673B" w:rsidRPr="009D621F" w:rsidRDefault="00DE673B" w:rsidP="007E425F">
            <w:pPr>
              <w:pStyle w:val="Style1"/>
              <w:spacing w:line="276" w:lineRule="auto"/>
            </w:pPr>
          </w:p>
          <w:p w14:paraId="20199B4A" w14:textId="77777777" w:rsidR="00DE673B" w:rsidRPr="009D621F" w:rsidRDefault="00DE673B" w:rsidP="007E425F">
            <w:pPr>
              <w:pStyle w:val="Style1"/>
              <w:spacing w:line="276" w:lineRule="auto"/>
            </w:pPr>
          </w:p>
          <w:p w14:paraId="3BBD6AAA" w14:textId="036CF8EE" w:rsidR="00DE673B" w:rsidRPr="009D621F" w:rsidRDefault="00DE673B" w:rsidP="007E425F">
            <w:pPr>
              <w:pStyle w:val="Style1"/>
              <w:spacing w:line="276" w:lineRule="auto"/>
            </w:pPr>
            <w:r w:rsidRPr="009D621F">
              <w:t>0.48–0.9</w:t>
            </w:r>
          </w:p>
        </w:tc>
        <w:tc>
          <w:tcPr>
            <w:tcW w:w="709" w:type="dxa"/>
            <w:shd w:val="clear" w:color="auto" w:fill="auto"/>
          </w:tcPr>
          <w:p w14:paraId="6CB1C183" w14:textId="77777777" w:rsidR="00DE673B" w:rsidRPr="009D621F" w:rsidRDefault="00DE673B" w:rsidP="007E425F">
            <w:pPr>
              <w:pStyle w:val="Style1"/>
              <w:spacing w:line="276" w:lineRule="auto"/>
            </w:pPr>
          </w:p>
          <w:p w14:paraId="7A59C2E9" w14:textId="77777777" w:rsidR="00DE673B" w:rsidRPr="009D621F" w:rsidRDefault="00DE673B" w:rsidP="007E425F">
            <w:pPr>
              <w:pStyle w:val="Style1"/>
              <w:spacing w:line="276" w:lineRule="auto"/>
            </w:pPr>
          </w:p>
          <w:p w14:paraId="60975C74" w14:textId="77777777" w:rsidR="00DE673B" w:rsidRPr="009D621F" w:rsidRDefault="00DE673B" w:rsidP="007E425F">
            <w:pPr>
              <w:pStyle w:val="Style1"/>
              <w:spacing w:line="276" w:lineRule="auto"/>
            </w:pPr>
            <w:r w:rsidRPr="009D621F">
              <w:t>0.71</w:t>
            </w:r>
          </w:p>
          <w:p w14:paraId="29C2B911" w14:textId="77777777" w:rsidR="00DE673B" w:rsidRPr="009D621F" w:rsidRDefault="00DE673B" w:rsidP="007E425F">
            <w:pPr>
              <w:pStyle w:val="Style1"/>
              <w:spacing w:line="276" w:lineRule="auto"/>
            </w:pPr>
          </w:p>
          <w:p w14:paraId="2E427C5F" w14:textId="77777777" w:rsidR="00DE673B" w:rsidRPr="009D621F" w:rsidRDefault="00DE673B" w:rsidP="007E425F">
            <w:pPr>
              <w:pStyle w:val="Style1"/>
              <w:spacing w:line="276" w:lineRule="auto"/>
            </w:pPr>
          </w:p>
          <w:p w14:paraId="47AA0F05" w14:textId="77777777" w:rsidR="00DE673B" w:rsidRPr="009D621F" w:rsidRDefault="00DE673B" w:rsidP="007E425F">
            <w:pPr>
              <w:pStyle w:val="Style1"/>
              <w:spacing w:line="276" w:lineRule="auto"/>
            </w:pPr>
          </w:p>
          <w:p w14:paraId="620F09BB" w14:textId="77777777" w:rsidR="00DE673B" w:rsidRPr="009D621F" w:rsidRDefault="00DE673B" w:rsidP="007E425F">
            <w:pPr>
              <w:pStyle w:val="Style1"/>
              <w:spacing w:line="276" w:lineRule="auto"/>
            </w:pPr>
            <w:r w:rsidRPr="009D621F">
              <w:t>1.13</w:t>
            </w:r>
          </w:p>
          <w:p w14:paraId="75F53FBE" w14:textId="77777777" w:rsidR="00DE673B" w:rsidRPr="009D621F" w:rsidRDefault="00DE673B" w:rsidP="007E425F">
            <w:pPr>
              <w:pStyle w:val="Style1"/>
              <w:spacing w:line="276" w:lineRule="auto"/>
            </w:pPr>
          </w:p>
          <w:p w14:paraId="5C9B630B" w14:textId="77777777" w:rsidR="00DE673B" w:rsidRPr="009D621F" w:rsidRDefault="00DE673B" w:rsidP="007E425F">
            <w:pPr>
              <w:pStyle w:val="Style1"/>
              <w:spacing w:line="276" w:lineRule="auto"/>
            </w:pPr>
          </w:p>
          <w:p w14:paraId="5033831F" w14:textId="77777777" w:rsidR="00DE673B" w:rsidRPr="009D621F" w:rsidRDefault="00DE673B" w:rsidP="007E425F">
            <w:pPr>
              <w:pStyle w:val="Style1"/>
              <w:spacing w:line="276" w:lineRule="auto"/>
            </w:pPr>
          </w:p>
          <w:p w14:paraId="49BEAEF7" w14:textId="5C687B81" w:rsidR="00DE673B" w:rsidRPr="009D621F" w:rsidRDefault="00DE673B" w:rsidP="007E425F">
            <w:pPr>
              <w:pStyle w:val="Style1"/>
              <w:spacing w:line="276" w:lineRule="auto"/>
            </w:pPr>
            <w:r w:rsidRPr="009D621F">
              <w:t>1.01</w:t>
            </w:r>
          </w:p>
        </w:tc>
        <w:tc>
          <w:tcPr>
            <w:tcW w:w="709" w:type="dxa"/>
            <w:shd w:val="clear" w:color="auto" w:fill="auto"/>
          </w:tcPr>
          <w:p w14:paraId="334B1F09" w14:textId="77777777" w:rsidR="00DE673B" w:rsidRPr="009D621F" w:rsidRDefault="00DE673B" w:rsidP="007E425F">
            <w:pPr>
              <w:pStyle w:val="Style1"/>
              <w:spacing w:line="276" w:lineRule="auto"/>
            </w:pPr>
          </w:p>
          <w:p w14:paraId="63F265EC" w14:textId="77777777" w:rsidR="00DE673B" w:rsidRPr="009D621F" w:rsidRDefault="00DE673B" w:rsidP="007E425F">
            <w:pPr>
              <w:pStyle w:val="Style1"/>
              <w:spacing w:line="276" w:lineRule="auto"/>
            </w:pPr>
          </w:p>
          <w:p w14:paraId="653CFDC7" w14:textId="77777777" w:rsidR="00DE673B" w:rsidRPr="009D621F" w:rsidRDefault="00DE673B" w:rsidP="007E425F">
            <w:pPr>
              <w:pStyle w:val="Style1"/>
              <w:spacing w:line="276" w:lineRule="auto"/>
            </w:pPr>
            <w:r w:rsidRPr="009D621F">
              <w:t>1.96</w:t>
            </w:r>
          </w:p>
          <w:p w14:paraId="6FE09C79" w14:textId="77777777" w:rsidR="00DE673B" w:rsidRPr="009D621F" w:rsidRDefault="00DE673B" w:rsidP="007E425F">
            <w:pPr>
              <w:pStyle w:val="Style1"/>
              <w:spacing w:line="276" w:lineRule="auto"/>
            </w:pPr>
          </w:p>
          <w:p w14:paraId="16DFBE5A" w14:textId="77777777" w:rsidR="00DE673B" w:rsidRPr="009D621F" w:rsidRDefault="00DE673B" w:rsidP="007E425F">
            <w:pPr>
              <w:pStyle w:val="Style1"/>
              <w:spacing w:line="276" w:lineRule="auto"/>
            </w:pPr>
          </w:p>
          <w:p w14:paraId="209647DB" w14:textId="77777777" w:rsidR="00DE673B" w:rsidRPr="009D621F" w:rsidRDefault="00DE673B" w:rsidP="007E425F">
            <w:pPr>
              <w:pStyle w:val="Style1"/>
              <w:spacing w:line="276" w:lineRule="auto"/>
            </w:pPr>
          </w:p>
          <w:p w14:paraId="404F6923" w14:textId="77777777" w:rsidR="00DE673B" w:rsidRPr="009D621F" w:rsidRDefault="00DE673B" w:rsidP="007E425F">
            <w:pPr>
              <w:pStyle w:val="Style1"/>
              <w:spacing w:line="276" w:lineRule="auto"/>
            </w:pPr>
            <w:r w:rsidRPr="009D621F">
              <w:t>3.13</w:t>
            </w:r>
          </w:p>
          <w:p w14:paraId="41812F9E" w14:textId="77777777" w:rsidR="00DE673B" w:rsidRPr="009D621F" w:rsidRDefault="00DE673B" w:rsidP="007E425F">
            <w:pPr>
              <w:pStyle w:val="Style1"/>
              <w:spacing w:line="276" w:lineRule="auto"/>
            </w:pPr>
          </w:p>
          <w:p w14:paraId="140C9A51" w14:textId="77777777" w:rsidR="00DE673B" w:rsidRPr="009D621F" w:rsidRDefault="00DE673B" w:rsidP="007E425F">
            <w:pPr>
              <w:pStyle w:val="Style1"/>
              <w:spacing w:line="276" w:lineRule="auto"/>
            </w:pPr>
          </w:p>
          <w:p w14:paraId="4288C7B4" w14:textId="77777777" w:rsidR="00DE673B" w:rsidRPr="009D621F" w:rsidRDefault="00DE673B" w:rsidP="007E425F">
            <w:pPr>
              <w:pStyle w:val="Style1"/>
              <w:spacing w:line="276" w:lineRule="auto"/>
            </w:pPr>
          </w:p>
          <w:p w14:paraId="127F36FF" w14:textId="47F8A740" w:rsidR="00DE673B" w:rsidRPr="009D621F" w:rsidRDefault="00DE673B" w:rsidP="007E425F">
            <w:pPr>
              <w:pStyle w:val="Style1"/>
              <w:spacing w:line="276" w:lineRule="auto"/>
            </w:pPr>
            <w:r w:rsidRPr="009D621F">
              <w:t>2.7</w:t>
            </w:r>
          </w:p>
        </w:tc>
        <w:tc>
          <w:tcPr>
            <w:tcW w:w="1134" w:type="dxa"/>
            <w:shd w:val="clear" w:color="auto" w:fill="auto"/>
          </w:tcPr>
          <w:p w14:paraId="356D9CDE" w14:textId="77777777" w:rsidR="00DE673B" w:rsidRPr="009D621F" w:rsidRDefault="00DE673B" w:rsidP="007E425F">
            <w:pPr>
              <w:pStyle w:val="Style1"/>
              <w:spacing w:line="276" w:lineRule="auto"/>
            </w:pPr>
          </w:p>
          <w:p w14:paraId="4927CE62" w14:textId="77777777" w:rsidR="00DE673B" w:rsidRPr="009D621F" w:rsidRDefault="00DE673B" w:rsidP="007E425F">
            <w:pPr>
              <w:pStyle w:val="Style1"/>
              <w:spacing w:line="276" w:lineRule="auto"/>
            </w:pPr>
          </w:p>
          <w:p w14:paraId="1725685C" w14:textId="77777777" w:rsidR="00DE673B" w:rsidRPr="009D621F" w:rsidRDefault="00DE673B" w:rsidP="007E425F">
            <w:pPr>
              <w:pStyle w:val="Style1"/>
              <w:spacing w:line="276" w:lineRule="auto"/>
            </w:pPr>
            <w:r w:rsidRPr="009D621F">
              <w:t>13.2±6.3</w:t>
            </w:r>
          </w:p>
          <w:p w14:paraId="11215456" w14:textId="77777777" w:rsidR="00DE673B" w:rsidRPr="009D621F" w:rsidRDefault="00DE673B" w:rsidP="007E425F">
            <w:pPr>
              <w:pStyle w:val="Style1"/>
              <w:spacing w:line="276" w:lineRule="auto"/>
            </w:pPr>
            <w:r w:rsidRPr="009D621F">
              <w:t>12±7.3</w:t>
            </w:r>
          </w:p>
          <w:p w14:paraId="46AD2296" w14:textId="77777777" w:rsidR="00DE673B" w:rsidRPr="009D621F" w:rsidRDefault="00DE673B" w:rsidP="007E425F">
            <w:pPr>
              <w:pStyle w:val="Style1"/>
              <w:spacing w:line="276" w:lineRule="auto"/>
            </w:pPr>
          </w:p>
          <w:p w14:paraId="7B14A8EF" w14:textId="77777777" w:rsidR="00DE673B" w:rsidRPr="009D621F" w:rsidRDefault="00DE673B" w:rsidP="007E425F">
            <w:pPr>
              <w:pStyle w:val="Style1"/>
              <w:spacing w:line="276" w:lineRule="auto"/>
            </w:pPr>
          </w:p>
          <w:p w14:paraId="62A1CDDC" w14:textId="77777777" w:rsidR="00DE673B" w:rsidRPr="009D621F" w:rsidRDefault="00DE673B" w:rsidP="007E425F">
            <w:pPr>
              <w:pStyle w:val="Style1"/>
              <w:spacing w:line="276" w:lineRule="auto"/>
            </w:pPr>
            <w:r w:rsidRPr="009D621F">
              <w:t>8.2±5.7</w:t>
            </w:r>
          </w:p>
          <w:p w14:paraId="746366A2" w14:textId="77777777" w:rsidR="00DE673B" w:rsidRPr="009D621F" w:rsidRDefault="00DE673B" w:rsidP="007E425F">
            <w:pPr>
              <w:pStyle w:val="Style1"/>
              <w:spacing w:line="276" w:lineRule="auto"/>
            </w:pPr>
            <w:r w:rsidRPr="009D621F">
              <w:t>8.6±5.8</w:t>
            </w:r>
          </w:p>
          <w:p w14:paraId="24653C68" w14:textId="77777777" w:rsidR="00DE673B" w:rsidRPr="009D621F" w:rsidRDefault="00DE673B" w:rsidP="007E425F">
            <w:pPr>
              <w:pStyle w:val="Style1"/>
              <w:spacing w:line="276" w:lineRule="auto"/>
            </w:pPr>
          </w:p>
          <w:p w14:paraId="5ACB1674" w14:textId="77777777" w:rsidR="00DE673B" w:rsidRPr="009D621F" w:rsidRDefault="00DE673B" w:rsidP="007E425F">
            <w:pPr>
              <w:pStyle w:val="Style1"/>
              <w:spacing w:line="276" w:lineRule="auto"/>
            </w:pPr>
          </w:p>
          <w:p w14:paraId="3C295494" w14:textId="77777777" w:rsidR="00DE673B" w:rsidRPr="009D621F" w:rsidRDefault="00DE673B" w:rsidP="007E425F">
            <w:pPr>
              <w:pStyle w:val="Style1"/>
              <w:spacing w:line="276" w:lineRule="auto"/>
            </w:pPr>
            <w:r w:rsidRPr="009D621F">
              <w:t>11±6.8</w:t>
            </w:r>
          </w:p>
          <w:p w14:paraId="189E95F3" w14:textId="77777777" w:rsidR="00DE673B" w:rsidRPr="009D621F" w:rsidRDefault="00DE673B" w:rsidP="007E425F">
            <w:pPr>
              <w:pStyle w:val="Style1"/>
              <w:spacing w:line="276" w:lineRule="auto"/>
            </w:pPr>
            <w:r w:rsidRPr="009D621F">
              <w:t>10.8±4.9</w:t>
            </w:r>
          </w:p>
        </w:tc>
        <w:tc>
          <w:tcPr>
            <w:tcW w:w="850" w:type="dxa"/>
            <w:shd w:val="clear" w:color="auto" w:fill="auto"/>
          </w:tcPr>
          <w:p w14:paraId="16EB3923" w14:textId="77777777" w:rsidR="00DE673B" w:rsidRPr="009D621F" w:rsidRDefault="00DE673B" w:rsidP="007E425F">
            <w:pPr>
              <w:pStyle w:val="Style1"/>
              <w:spacing w:line="276" w:lineRule="auto"/>
            </w:pPr>
          </w:p>
          <w:p w14:paraId="58FBAD7C" w14:textId="77777777" w:rsidR="00DE673B" w:rsidRPr="009D621F" w:rsidRDefault="00DE673B" w:rsidP="007E425F">
            <w:pPr>
              <w:pStyle w:val="Style1"/>
              <w:spacing w:line="276" w:lineRule="auto"/>
            </w:pPr>
          </w:p>
          <w:p w14:paraId="4A3B499C" w14:textId="77777777" w:rsidR="00DE673B" w:rsidRPr="009D621F" w:rsidRDefault="00DE673B" w:rsidP="007E425F">
            <w:pPr>
              <w:pStyle w:val="Style1"/>
              <w:spacing w:line="276" w:lineRule="auto"/>
            </w:pPr>
            <w:r w:rsidRPr="009D621F">
              <w:t>1.7±5.7</w:t>
            </w:r>
          </w:p>
          <w:p w14:paraId="5F83BE29" w14:textId="77777777" w:rsidR="00DE673B" w:rsidRPr="009D621F" w:rsidRDefault="00DE673B" w:rsidP="007E425F">
            <w:pPr>
              <w:pStyle w:val="Style1"/>
              <w:spacing w:line="276" w:lineRule="auto"/>
            </w:pPr>
          </w:p>
          <w:p w14:paraId="5C231897" w14:textId="77777777" w:rsidR="00DE673B" w:rsidRPr="009D621F" w:rsidRDefault="00DE673B" w:rsidP="007E425F">
            <w:pPr>
              <w:pStyle w:val="Style1"/>
              <w:spacing w:line="276" w:lineRule="auto"/>
            </w:pPr>
          </w:p>
          <w:p w14:paraId="49732FB2" w14:textId="77777777" w:rsidR="00DE673B" w:rsidRPr="009D621F" w:rsidRDefault="00DE673B" w:rsidP="007E425F">
            <w:pPr>
              <w:pStyle w:val="Style1"/>
              <w:spacing w:line="276" w:lineRule="auto"/>
            </w:pPr>
          </w:p>
          <w:p w14:paraId="62F9AD82" w14:textId="77777777" w:rsidR="00DE673B" w:rsidRPr="009D621F" w:rsidRDefault="00DE673B" w:rsidP="007E425F">
            <w:pPr>
              <w:pStyle w:val="Style1"/>
              <w:spacing w:line="276" w:lineRule="auto"/>
            </w:pPr>
            <w:r w:rsidRPr="009D621F">
              <w:t>0.1±4.7</w:t>
            </w:r>
          </w:p>
          <w:p w14:paraId="1F823902" w14:textId="77777777" w:rsidR="00DE673B" w:rsidRPr="009D621F" w:rsidRDefault="00DE673B" w:rsidP="007E425F">
            <w:pPr>
              <w:pStyle w:val="Style1"/>
              <w:spacing w:line="276" w:lineRule="auto"/>
            </w:pPr>
          </w:p>
          <w:p w14:paraId="61D1C0F7" w14:textId="77777777" w:rsidR="00DE673B" w:rsidRPr="009D621F" w:rsidRDefault="00DE673B" w:rsidP="007E425F">
            <w:pPr>
              <w:pStyle w:val="Style1"/>
              <w:spacing w:line="276" w:lineRule="auto"/>
            </w:pPr>
          </w:p>
          <w:p w14:paraId="46E4A942" w14:textId="77777777" w:rsidR="00DE673B" w:rsidRPr="009D621F" w:rsidRDefault="00DE673B" w:rsidP="007E425F">
            <w:pPr>
              <w:pStyle w:val="Style1"/>
              <w:spacing w:line="276" w:lineRule="auto"/>
            </w:pPr>
          </w:p>
          <w:p w14:paraId="4D3E2789" w14:textId="77777777" w:rsidR="00DE673B" w:rsidRPr="009D621F" w:rsidRDefault="00DE673B" w:rsidP="007E425F">
            <w:pPr>
              <w:pStyle w:val="Style1"/>
              <w:spacing w:line="276" w:lineRule="auto"/>
            </w:pPr>
            <w:r w:rsidRPr="009D621F">
              <w:t>0.7±4.3</w:t>
            </w:r>
          </w:p>
        </w:tc>
        <w:tc>
          <w:tcPr>
            <w:tcW w:w="567" w:type="dxa"/>
            <w:shd w:val="clear" w:color="auto" w:fill="auto"/>
          </w:tcPr>
          <w:p w14:paraId="647F9573" w14:textId="77777777" w:rsidR="00DE673B" w:rsidRPr="009D621F" w:rsidRDefault="00DE673B" w:rsidP="007E425F">
            <w:pPr>
              <w:pStyle w:val="Style1"/>
              <w:spacing w:line="276" w:lineRule="auto"/>
            </w:pPr>
          </w:p>
          <w:p w14:paraId="0D953F16" w14:textId="77777777" w:rsidR="00DE673B" w:rsidRPr="009D621F" w:rsidRDefault="00DE673B" w:rsidP="007E425F">
            <w:pPr>
              <w:pStyle w:val="Style1"/>
              <w:spacing w:line="276" w:lineRule="auto"/>
            </w:pPr>
          </w:p>
          <w:p w14:paraId="31A1EE75" w14:textId="77777777" w:rsidR="00DE673B" w:rsidRPr="009D621F" w:rsidRDefault="00DE673B" w:rsidP="007E425F">
            <w:pPr>
              <w:pStyle w:val="Style1"/>
              <w:spacing w:line="276" w:lineRule="auto"/>
            </w:pPr>
            <w:r w:rsidRPr="009D621F">
              <w:t>0.92</w:t>
            </w:r>
          </w:p>
          <w:p w14:paraId="2C45D293" w14:textId="77777777" w:rsidR="00DE673B" w:rsidRPr="009D621F" w:rsidRDefault="00DE673B" w:rsidP="007E425F">
            <w:pPr>
              <w:pStyle w:val="Style1"/>
              <w:spacing w:line="276" w:lineRule="auto"/>
            </w:pPr>
          </w:p>
          <w:p w14:paraId="0DAC239A" w14:textId="77777777" w:rsidR="00DE673B" w:rsidRPr="009D621F" w:rsidRDefault="00DE673B" w:rsidP="007E425F">
            <w:pPr>
              <w:pStyle w:val="Style1"/>
              <w:spacing w:line="276" w:lineRule="auto"/>
            </w:pPr>
          </w:p>
          <w:p w14:paraId="1FDE8864" w14:textId="77777777" w:rsidR="00DE673B" w:rsidRPr="009D621F" w:rsidRDefault="00DE673B" w:rsidP="007E425F">
            <w:pPr>
              <w:pStyle w:val="Style1"/>
              <w:spacing w:line="276" w:lineRule="auto"/>
            </w:pPr>
          </w:p>
          <w:p w14:paraId="372315B5" w14:textId="77777777" w:rsidR="00DE673B" w:rsidRPr="009D621F" w:rsidRDefault="00DE673B" w:rsidP="007E425F">
            <w:pPr>
              <w:pStyle w:val="Style1"/>
              <w:spacing w:line="276" w:lineRule="auto"/>
            </w:pPr>
            <w:r w:rsidRPr="009D621F">
              <w:t>0.85</w:t>
            </w:r>
          </w:p>
          <w:p w14:paraId="58048F21" w14:textId="77777777" w:rsidR="00DE673B" w:rsidRPr="009D621F" w:rsidRDefault="00DE673B" w:rsidP="007E425F">
            <w:pPr>
              <w:pStyle w:val="Style1"/>
              <w:spacing w:line="276" w:lineRule="auto"/>
            </w:pPr>
          </w:p>
          <w:p w14:paraId="41F3BEAD" w14:textId="77777777" w:rsidR="00DE673B" w:rsidRPr="009D621F" w:rsidRDefault="00DE673B" w:rsidP="007E425F">
            <w:pPr>
              <w:pStyle w:val="Style1"/>
              <w:spacing w:line="276" w:lineRule="auto"/>
            </w:pPr>
          </w:p>
          <w:p w14:paraId="3EE6DCF2" w14:textId="77777777" w:rsidR="00DE673B" w:rsidRPr="009D621F" w:rsidRDefault="00DE673B" w:rsidP="007E425F">
            <w:pPr>
              <w:pStyle w:val="Style1"/>
              <w:spacing w:line="276" w:lineRule="auto"/>
            </w:pPr>
          </w:p>
          <w:p w14:paraId="3F28F556" w14:textId="4899CCA2" w:rsidR="00DE673B" w:rsidRPr="009D621F" w:rsidRDefault="00DE673B" w:rsidP="007E425F">
            <w:pPr>
              <w:pStyle w:val="Style1"/>
              <w:spacing w:line="276" w:lineRule="auto"/>
            </w:pPr>
            <w:r w:rsidRPr="009D621F">
              <w:t>0.72</w:t>
            </w:r>
          </w:p>
        </w:tc>
        <w:tc>
          <w:tcPr>
            <w:tcW w:w="1296" w:type="dxa"/>
            <w:shd w:val="clear" w:color="auto" w:fill="auto"/>
          </w:tcPr>
          <w:p w14:paraId="2158B70A" w14:textId="77777777" w:rsidR="00DE673B" w:rsidRPr="009D621F" w:rsidRDefault="00DE673B" w:rsidP="007E425F">
            <w:pPr>
              <w:pStyle w:val="Style1"/>
              <w:spacing w:line="276" w:lineRule="auto"/>
            </w:pPr>
          </w:p>
          <w:p w14:paraId="6372C975" w14:textId="77777777" w:rsidR="00DE673B" w:rsidRPr="009D621F" w:rsidRDefault="00DE673B" w:rsidP="007E425F">
            <w:pPr>
              <w:pStyle w:val="Style1"/>
              <w:spacing w:line="276" w:lineRule="auto"/>
            </w:pPr>
          </w:p>
          <w:p w14:paraId="45A76AA4" w14:textId="77777777" w:rsidR="00DE673B" w:rsidRPr="009D621F" w:rsidRDefault="00DE673B" w:rsidP="007E425F">
            <w:pPr>
              <w:pStyle w:val="Style1"/>
              <w:spacing w:line="276" w:lineRule="auto"/>
            </w:pPr>
            <w:r w:rsidRPr="009D621F">
              <w:t>0.82–0.97</w:t>
            </w:r>
          </w:p>
          <w:p w14:paraId="42B2E6F3" w14:textId="77777777" w:rsidR="00DE673B" w:rsidRPr="009D621F" w:rsidRDefault="00DE673B" w:rsidP="007E425F">
            <w:pPr>
              <w:pStyle w:val="Style1"/>
              <w:spacing w:line="276" w:lineRule="auto"/>
            </w:pPr>
          </w:p>
          <w:p w14:paraId="6452DC28" w14:textId="77777777" w:rsidR="00DE673B" w:rsidRPr="009D621F" w:rsidRDefault="00DE673B" w:rsidP="007E425F">
            <w:pPr>
              <w:pStyle w:val="Style1"/>
              <w:spacing w:line="276" w:lineRule="auto"/>
            </w:pPr>
          </w:p>
          <w:p w14:paraId="59D4C93D" w14:textId="77777777" w:rsidR="00DE673B" w:rsidRPr="009D621F" w:rsidRDefault="00DE673B" w:rsidP="007E425F">
            <w:pPr>
              <w:pStyle w:val="Style1"/>
              <w:spacing w:line="276" w:lineRule="auto"/>
            </w:pPr>
          </w:p>
          <w:p w14:paraId="533919C7" w14:textId="77777777" w:rsidR="00DE673B" w:rsidRPr="009D621F" w:rsidRDefault="00DE673B" w:rsidP="007E425F">
            <w:pPr>
              <w:pStyle w:val="Style1"/>
              <w:spacing w:line="276" w:lineRule="auto"/>
            </w:pPr>
            <w:r w:rsidRPr="009D621F">
              <w:t>0.66–0.94</w:t>
            </w:r>
          </w:p>
          <w:p w14:paraId="509EC15B" w14:textId="77777777" w:rsidR="00DE673B" w:rsidRPr="009D621F" w:rsidRDefault="00DE673B" w:rsidP="007E425F">
            <w:pPr>
              <w:pStyle w:val="Style1"/>
              <w:spacing w:line="276" w:lineRule="auto"/>
            </w:pPr>
          </w:p>
          <w:p w14:paraId="756CA6A2" w14:textId="77777777" w:rsidR="00DE673B" w:rsidRPr="009D621F" w:rsidRDefault="00DE673B" w:rsidP="007E425F">
            <w:pPr>
              <w:pStyle w:val="Style1"/>
              <w:spacing w:line="276" w:lineRule="auto"/>
            </w:pPr>
          </w:p>
          <w:p w14:paraId="6441883D" w14:textId="77777777" w:rsidR="00DE673B" w:rsidRPr="009D621F" w:rsidRDefault="00DE673B" w:rsidP="007E425F">
            <w:pPr>
              <w:pStyle w:val="Style1"/>
              <w:spacing w:line="276" w:lineRule="auto"/>
            </w:pPr>
          </w:p>
          <w:p w14:paraId="4AC72F90" w14:textId="2629711B" w:rsidR="00DE673B" w:rsidRPr="009D621F" w:rsidRDefault="00DE673B" w:rsidP="007E425F">
            <w:pPr>
              <w:pStyle w:val="Style1"/>
              <w:spacing w:line="276" w:lineRule="auto"/>
            </w:pPr>
            <w:r w:rsidRPr="009D621F">
              <w:t>0.40–0.88</w:t>
            </w:r>
          </w:p>
        </w:tc>
        <w:tc>
          <w:tcPr>
            <w:tcW w:w="600" w:type="dxa"/>
            <w:shd w:val="clear" w:color="auto" w:fill="auto"/>
          </w:tcPr>
          <w:p w14:paraId="56788233" w14:textId="77777777" w:rsidR="00DE673B" w:rsidRPr="009D621F" w:rsidRDefault="00DE673B" w:rsidP="007E425F">
            <w:pPr>
              <w:pStyle w:val="Style1"/>
              <w:spacing w:line="276" w:lineRule="auto"/>
            </w:pPr>
          </w:p>
          <w:p w14:paraId="6827C507" w14:textId="77777777" w:rsidR="00DE673B" w:rsidRPr="009D621F" w:rsidRDefault="00DE673B" w:rsidP="007E425F">
            <w:pPr>
              <w:pStyle w:val="Style1"/>
              <w:spacing w:line="276" w:lineRule="auto"/>
            </w:pPr>
          </w:p>
          <w:p w14:paraId="58BE89F7" w14:textId="77777777" w:rsidR="00DE673B" w:rsidRPr="009D621F" w:rsidRDefault="00DE673B" w:rsidP="007E425F">
            <w:pPr>
              <w:pStyle w:val="Style1"/>
              <w:spacing w:line="276" w:lineRule="auto"/>
            </w:pPr>
            <w:r w:rsidRPr="009D621F">
              <w:t>1.61</w:t>
            </w:r>
          </w:p>
          <w:p w14:paraId="20BF9C34" w14:textId="77777777" w:rsidR="00DE673B" w:rsidRPr="009D621F" w:rsidRDefault="00DE673B" w:rsidP="007E425F">
            <w:pPr>
              <w:pStyle w:val="Style1"/>
              <w:spacing w:line="276" w:lineRule="auto"/>
            </w:pPr>
          </w:p>
          <w:p w14:paraId="71D837B3" w14:textId="77777777" w:rsidR="00DE673B" w:rsidRPr="009D621F" w:rsidRDefault="00DE673B" w:rsidP="007E425F">
            <w:pPr>
              <w:pStyle w:val="Style1"/>
              <w:spacing w:line="276" w:lineRule="auto"/>
            </w:pPr>
          </w:p>
          <w:p w14:paraId="0EDDD2CE" w14:textId="77777777" w:rsidR="00DE673B" w:rsidRPr="009D621F" w:rsidRDefault="00DE673B" w:rsidP="007E425F">
            <w:pPr>
              <w:pStyle w:val="Style1"/>
              <w:spacing w:line="276" w:lineRule="auto"/>
            </w:pPr>
          </w:p>
          <w:p w14:paraId="6EECD737" w14:textId="77777777" w:rsidR="00DE673B" w:rsidRPr="009D621F" w:rsidRDefault="00DE673B" w:rsidP="007E425F">
            <w:pPr>
              <w:pStyle w:val="Style1"/>
              <w:spacing w:line="276" w:lineRule="auto"/>
            </w:pPr>
            <w:r w:rsidRPr="009D621F">
              <w:t>1.82</w:t>
            </w:r>
          </w:p>
          <w:p w14:paraId="0F094388" w14:textId="77777777" w:rsidR="00DE673B" w:rsidRPr="009D621F" w:rsidRDefault="00DE673B" w:rsidP="007E425F">
            <w:pPr>
              <w:pStyle w:val="Style1"/>
              <w:spacing w:line="276" w:lineRule="auto"/>
            </w:pPr>
          </w:p>
          <w:p w14:paraId="71707745" w14:textId="77777777" w:rsidR="00DE673B" w:rsidRPr="009D621F" w:rsidRDefault="00DE673B" w:rsidP="007E425F">
            <w:pPr>
              <w:pStyle w:val="Style1"/>
              <w:spacing w:line="276" w:lineRule="auto"/>
            </w:pPr>
          </w:p>
          <w:p w14:paraId="029C7B1F" w14:textId="77777777" w:rsidR="00DE673B" w:rsidRPr="009D621F" w:rsidRDefault="00DE673B" w:rsidP="007E425F">
            <w:pPr>
              <w:pStyle w:val="Style1"/>
              <w:spacing w:line="276" w:lineRule="auto"/>
            </w:pPr>
          </w:p>
          <w:p w14:paraId="5A434594" w14:textId="2E55C366" w:rsidR="00DE673B" w:rsidRPr="009D621F" w:rsidRDefault="00DE673B" w:rsidP="007E425F">
            <w:pPr>
              <w:pStyle w:val="Style1"/>
              <w:spacing w:line="276" w:lineRule="auto"/>
            </w:pPr>
            <w:r w:rsidRPr="009D621F">
              <w:t>2.27</w:t>
            </w:r>
          </w:p>
        </w:tc>
        <w:tc>
          <w:tcPr>
            <w:tcW w:w="661" w:type="dxa"/>
            <w:shd w:val="clear" w:color="auto" w:fill="auto"/>
          </w:tcPr>
          <w:p w14:paraId="61D11B13" w14:textId="77777777" w:rsidR="00DE673B" w:rsidRPr="009D621F" w:rsidRDefault="00DE673B" w:rsidP="007E425F">
            <w:pPr>
              <w:pStyle w:val="Style1"/>
              <w:spacing w:line="276" w:lineRule="auto"/>
            </w:pPr>
          </w:p>
          <w:p w14:paraId="2E089FB7" w14:textId="77777777" w:rsidR="00DE673B" w:rsidRPr="009D621F" w:rsidRDefault="00DE673B" w:rsidP="007E425F">
            <w:pPr>
              <w:pStyle w:val="Style1"/>
              <w:spacing w:line="276" w:lineRule="auto"/>
            </w:pPr>
          </w:p>
          <w:p w14:paraId="1BE3F3F8" w14:textId="77777777" w:rsidR="00DE673B" w:rsidRPr="009D621F" w:rsidRDefault="00DE673B" w:rsidP="007E425F">
            <w:pPr>
              <w:pStyle w:val="Style1"/>
              <w:spacing w:line="276" w:lineRule="auto"/>
            </w:pPr>
            <w:r w:rsidRPr="009D621F">
              <w:t>4.46</w:t>
            </w:r>
          </w:p>
          <w:p w14:paraId="13132552" w14:textId="77777777" w:rsidR="00DE673B" w:rsidRPr="009D621F" w:rsidRDefault="00DE673B" w:rsidP="007E425F">
            <w:pPr>
              <w:pStyle w:val="Style1"/>
              <w:spacing w:line="276" w:lineRule="auto"/>
            </w:pPr>
          </w:p>
          <w:p w14:paraId="608B856A" w14:textId="77777777" w:rsidR="00DE673B" w:rsidRPr="009D621F" w:rsidRDefault="00DE673B" w:rsidP="007E425F">
            <w:pPr>
              <w:pStyle w:val="Style1"/>
              <w:spacing w:line="276" w:lineRule="auto"/>
            </w:pPr>
          </w:p>
          <w:p w14:paraId="638A3069" w14:textId="77777777" w:rsidR="00DE673B" w:rsidRPr="009D621F" w:rsidRDefault="00DE673B" w:rsidP="007E425F">
            <w:pPr>
              <w:pStyle w:val="Style1"/>
              <w:spacing w:line="276" w:lineRule="auto"/>
            </w:pPr>
          </w:p>
          <w:p w14:paraId="4770247B" w14:textId="77777777" w:rsidR="00DE673B" w:rsidRPr="009D621F" w:rsidRDefault="00DE673B" w:rsidP="007E425F">
            <w:pPr>
              <w:pStyle w:val="Style1"/>
              <w:spacing w:line="276" w:lineRule="auto"/>
            </w:pPr>
            <w:r w:rsidRPr="009D621F">
              <w:t>5.04</w:t>
            </w:r>
          </w:p>
          <w:p w14:paraId="34345196" w14:textId="77777777" w:rsidR="00DE673B" w:rsidRPr="009D621F" w:rsidRDefault="00DE673B" w:rsidP="007E425F">
            <w:pPr>
              <w:pStyle w:val="Style1"/>
              <w:spacing w:line="276" w:lineRule="auto"/>
            </w:pPr>
          </w:p>
          <w:p w14:paraId="562AA53B" w14:textId="77777777" w:rsidR="00DE673B" w:rsidRPr="009D621F" w:rsidRDefault="00DE673B" w:rsidP="007E425F">
            <w:pPr>
              <w:pStyle w:val="Style1"/>
              <w:spacing w:line="276" w:lineRule="auto"/>
            </w:pPr>
          </w:p>
          <w:p w14:paraId="3D11BC0C" w14:textId="77777777" w:rsidR="00DE673B" w:rsidRPr="009D621F" w:rsidRDefault="00DE673B" w:rsidP="007E425F">
            <w:pPr>
              <w:pStyle w:val="Style1"/>
              <w:spacing w:line="276" w:lineRule="auto"/>
            </w:pPr>
          </w:p>
          <w:p w14:paraId="6C67FC9C" w14:textId="77777777" w:rsidR="00DE673B" w:rsidRPr="009D621F" w:rsidRDefault="00DE673B" w:rsidP="007E425F">
            <w:pPr>
              <w:pStyle w:val="Style1"/>
              <w:spacing w:line="276" w:lineRule="auto"/>
            </w:pPr>
            <w:r w:rsidRPr="009D621F">
              <w:t>6.29</w:t>
            </w:r>
          </w:p>
        </w:tc>
      </w:tr>
      <w:tr w:rsidR="00DE673B" w:rsidRPr="009D621F" w14:paraId="774954A0" w14:textId="77777777" w:rsidTr="00E94DAC">
        <w:trPr>
          <w:trHeight w:val="942"/>
          <w:jc w:val="center"/>
        </w:trPr>
        <w:tc>
          <w:tcPr>
            <w:tcW w:w="3397" w:type="dxa"/>
          </w:tcPr>
          <w:p w14:paraId="4489DCCB" w14:textId="77777777" w:rsidR="00DE673B" w:rsidRPr="009D621F" w:rsidRDefault="00DE673B" w:rsidP="007E425F">
            <w:pPr>
              <w:pStyle w:val="Style1"/>
              <w:spacing w:line="276" w:lineRule="auto"/>
            </w:pPr>
            <w:r w:rsidRPr="009D621F">
              <w:t>4. Lift pencil</w:t>
            </w:r>
          </w:p>
          <w:p w14:paraId="77E83AB9" w14:textId="77777777" w:rsidR="00DE673B" w:rsidRPr="009D621F" w:rsidRDefault="00DE673B" w:rsidP="007E425F">
            <w:pPr>
              <w:pStyle w:val="Style1"/>
              <w:spacing w:line="276" w:lineRule="auto"/>
            </w:pPr>
            <w:r w:rsidRPr="009D621F">
              <w:t xml:space="preserve">Trunk flexion </w:t>
            </w:r>
          </w:p>
          <w:p w14:paraId="2321C963" w14:textId="77777777" w:rsidR="00DE673B" w:rsidRPr="009D621F" w:rsidRDefault="00DE673B" w:rsidP="007E425F">
            <w:pPr>
              <w:pStyle w:val="Style1"/>
              <w:spacing w:line="276" w:lineRule="auto"/>
            </w:pPr>
            <w:r w:rsidRPr="009D621F">
              <w:t>T1</w:t>
            </w:r>
          </w:p>
          <w:p w14:paraId="6237B04E" w14:textId="77777777" w:rsidR="00DE673B" w:rsidRPr="009D621F" w:rsidRDefault="00DE673B" w:rsidP="007E425F">
            <w:pPr>
              <w:pStyle w:val="Style1"/>
              <w:spacing w:line="276" w:lineRule="auto"/>
            </w:pPr>
            <w:r w:rsidRPr="009D621F">
              <w:t>T2</w:t>
            </w:r>
          </w:p>
          <w:p w14:paraId="0D739C45" w14:textId="77777777" w:rsidR="00DE673B" w:rsidRPr="009D621F" w:rsidRDefault="00DE673B" w:rsidP="007E425F">
            <w:pPr>
              <w:pStyle w:val="Style1"/>
              <w:spacing w:line="276" w:lineRule="auto"/>
            </w:pPr>
            <w:r w:rsidRPr="009D621F">
              <w:t>Trunk lateral flexion toward unaffected/dominant side</w:t>
            </w:r>
          </w:p>
          <w:p w14:paraId="273EC72E" w14:textId="77777777" w:rsidR="00DE673B" w:rsidRPr="009D621F" w:rsidRDefault="00DE673B" w:rsidP="007E425F">
            <w:pPr>
              <w:pStyle w:val="Style1"/>
              <w:spacing w:line="276" w:lineRule="auto"/>
            </w:pPr>
            <w:r w:rsidRPr="009D621F">
              <w:t>T1</w:t>
            </w:r>
          </w:p>
          <w:p w14:paraId="2E6BE776" w14:textId="77777777" w:rsidR="00DE673B" w:rsidRPr="009D621F" w:rsidRDefault="00DE673B" w:rsidP="007E425F">
            <w:pPr>
              <w:pStyle w:val="Style1"/>
              <w:spacing w:line="276" w:lineRule="auto"/>
            </w:pPr>
            <w:r w:rsidRPr="009D621F">
              <w:t>T2</w:t>
            </w:r>
          </w:p>
          <w:p w14:paraId="7C9B52BC" w14:textId="77777777" w:rsidR="00DE673B" w:rsidRPr="009D621F" w:rsidRDefault="00DE673B" w:rsidP="007E425F">
            <w:pPr>
              <w:pStyle w:val="Style1"/>
              <w:spacing w:line="276" w:lineRule="auto"/>
            </w:pPr>
            <w:r w:rsidRPr="009D621F">
              <w:lastRenderedPageBreak/>
              <w:t>Trunk axial rotation toward affected/non-dominant side</w:t>
            </w:r>
          </w:p>
          <w:p w14:paraId="6DC1F154" w14:textId="77777777" w:rsidR="00DE673B" w:rsidRPr="009D621F" w:rsidRDefault="00DE673B" w:rsidP="007E425F">
            <w:pPr>
              <w:pStyle w:val="Style1"/>
              <w:spacing w:line="276" w:lineRule="auto"/>
            </w:pPr>
            <w:r w:rsidRPr="009D621F">
              <w:t>T1</w:t>
            </w:r>
          </w:p>
          <w:p w14:paraId="4454073F" w14:textId="77777777" w:rsidR="00DE673B" w:rsidRPr="009D621F" w:rsidRDefault="00DE673B" w:rsidP="007E425F">
            <w:pPr>
              <w:pStyle w:val="Style1"/>
              <w:spacing w:line="276" w:lineRule="auto"/>
            </w:pPr>
            <w:r w:rsidRPr="009D621F">
              <w:t>T2</w:t>
            </w:r>
          </w:p>
        </w:tc>
        <w:tc>
          <w:tcPr>
            <w:tcW w:w="993" w:type="dxa"/>
            <w:shd w:val="clear" w:color="auto" w:fill="auto"/>
          </w:tcPr>
          <w:p w14:paraId="66A6CCBB" w14:textId="77777777" w:rsidR="00DE673B" w:rsidRPr="009D621F" w:rsidRDefault="00DE673B" w:rsidP="007E425F">
            <w:pPr>
              <w:pStyle w:val="Style1"/>
              <w:spacing w:line="276" w:lineRule="auto"/>
            </w:pPr>
          </w:p>
          <w:p w14:paraId="280921C3" w14:textId="77777777" w:rsidR="00DE673B" w:rsidRPr="009D621F" w:rsidRDefault="00DE673B" w:rsidP="007E425F">
            <w:pPr>
              <w:pStyle w:val="Style1"/>
              <w:spacing w:line="276" w:lineRule="auto"/>
            </w:pPr>
          </w:p>
          <w:p w14:paraId="01610B0A" w14:textId="77777777" w:rsidR="00DE673B" w:rsidRPr="009D621F" w:rsidRDefault="00DE673B" w:rsidP="007E425F">
            <w:pPr>
              <w:pStyle w:val="Style1"/>
              <w:spacing w:line="276" w:lineRule="auto"/>
            </w:pPr>
            <w:r w:rsidRPr="009D621F">
              <w:t>3.8±2.4</w:t>
            </w:r>
          </w:p>
          <w:p w14:paraId="02F11FE8" w14:textId="77777777" w:rsidR="00DE673B" w:rsidRPr="009D621F" w:rsidRDefault="00DE673B" w:rsidP="007E425F">
            <w:pPr>
              <w:pStyle w:val="Style1"/>
              <w:spacing w:line="276" w:lineRule="auto"/>
            </w:pPr>
            <w:r w:rsidRPr="009D621F">
              <w:t>3.9±2.6</w:t>
            </w:r>
          </w:p>
          <w:p w14:paraId="7761AD45" w14:textId="77777777" w:rsidR="00DE673B" w:rsidRPr="009D621F" w:rsidRDefault="00DE673B" w:rsidP="007E425F">
            <w:pPr>
              <w:pStyle w:val="Style1"/>
              <w:spacing w:line="276" w:lineRule="auto"/>
            </w:pPr>
            <w:r w:rsidRPr="009D621F">
              <w:tab/>
            </w:r>
          </w:p>
          <w:p w14:paraId="794118EC" w14:textId="77777777" w:rsidR="00DE673B" w:rsidRPr="009D621F" w:rsidRDefault="00DE673B" w:rsidP="007E425F">
            <w:pPr>
              <w:pStyle w:val="Style1"/>
              <w:spacing w:line="276" w:lineRule="auto"/>
            </w:pPr>
          </w:p>
          <w:p w14:paraId="51661A22" w14:textId="77777777" w:rsidR="00DE673B" w:rsidRPr="009D621F" w:rsidRDefault="00DE673B" w:rsidP="007E425F">
            <w:pPr>
              <w:pStyle w:val="Style1"/>
              <w:spacing w:line="276" w:lineRule="auto"/>
            </w:pPr>
            <w:r w:rsidRPr="009D621F">
              <w:t>3.9±1.9</w:t>
            </w:r>
          </w:p>
          <w:p w14:paraId="550562B1" w14:textId="77777777" w:rsidR="00DE673B" w:rsidRPr="009D621F" w:rsidRDefault="00DE673B" w:rsidP="007E425F">
            <w:pPr>
              <w:pStyle w:val="Style1"/>
              <w:spacing w:line="276" w:lineRule="auto"/>
            </w:pPr>
            <w:r w:rsidRPr="009D621F">
              <w:t>4.1±2.1</w:t>
            </w:r>
            <w:r w:rsidRPr="009D621F">
              <w:tab/>
            </w:r>
          </w:p>
          <w:p w14:paraId="4AA8000F" w14:textId="77777777" w:rsidR="00DE673B" w:rsidRPr="009D621F" w:rsidRDefault="00DE673B" w:rsidP="007E425F">
            <w:pPr>
              <w:pStyle w:val="Style1"/>
              <w:spacing w:line="276" w:lineRule="auto"/>
            </w:pPr>
          </w:p>
          <w:p w14:paraId="2A171E89" w14:textId="77777777" w:rsidR="00DE673B" w:rsidRPr="009D621F" w:rsidRDefault="00DE673B" w:rsidP="007E425F">
            <w:pPr>
              <w:pStyle w:val="Style1"/>
              <w:spacing w:line="276" w:lineRule="auto"/>
            </w:pPr>
            <w:r w:rsidRPr="009D621F">
              <w:lastRenderedPageBreak/>
              <w:t>6±3.1</w:t>
            </w:r>
          </w:p>
          <w:p w14:paraId="53FB3480" w14:textId="77777777" w:rsidR="00DE673B" w:rsidRPr="009D621F" w:rsidRDefault="00DE673B" w:rsidP="007E425F">
            <w:pPr>
              <w:pStyle w:val="Style1"/>
              <w:spacing w:line="276" w:lineRule="auto"/>
            </w:pPr>
            <w:r w:rsidRPr="009D621F">
              <w:t>5.6±2.6</w:t>
            </w:r>
          </w:p>
        </w:tc>
        <w:tc>
          <w:tcPr>
            <w:tcW w:w="992" w:type="dxa"/>
            <w:shd w:val="clear" w:color="auto" w:fill="auto"/>
          </w:tcPr>
          <w:p w14:paraId="6719FE52" w14:textId="77777777" w:rsidR="00DE673B" w:rsidRPr="009D621F" w:rsidRDefault="00DE673B" w:rsidP="007E425F">
            <w:pPr>
              <w:pStyle w:val="Style1"/>
              <w:spacing w:line="276" w:lineRule="auto"/>
            </w:pPr>
          </w:p>
          <w:p w14:paraId="6B3E783D" w14:textId="77777777" w:rsidR="00DE673B" w:rsidRPr="009D621F" w:rsidRDefault="00DE673B" w:rsidP="007E425F">
            <w:pPr>
              <w:pStyle w:val="Style1"/>
              <w:spacing w:line="276" w:lineRule="auto"/>
            </w:pPr>
          </w:p>
          <w:p w14:paraId="56979DF1" w14:textId="77777777" w:rsidR="00DE673B" w:rsidRPr="009D621F" w:rsidRDefault="00DE673B" w:rsidP="007E425F">
            <w:pPr>
              <w:pStyle w:val="Style1"/>
              <w:spacing w:line="276" w:lineRule="auto"/>
            </w:pPr>
            <w:r w:rsidRPr="009D621F">
              <w:t>0.1±1.7</w:t>
            </w:r>
          </w:p>
          <w:p w14:paraId="1193020B" w14:textId="77777777" w:rsidR="00DE673B" w:rsidRPr="009D621F" w:rsidRDefault="00DE673B" w:rsidP="007E425F">
            <w:pPr>
              <w:pStyle w:val="Style1"/>
              <w:spacing w:line="276" w:lineRule="auto"/>
            </w:pPr>
          </w:p>
          <w:p w14:paraId="4FC20B27" w14:textId="77777777" w:rsidR="00DE673B" w:rsidRPr="009D621F" w:rsidRDefault="00DE673B" w:rsidP="007E425F">
            <w:pPr>
              <w:pStyle w:val="Style1"/>
              <w:spacing w:line="276" w:lineRule="auto"/>
            </w:pPr>
          </w:p>
          <w:p w14:paraId="6232C8FB" w14:textId="77777777" w:rsidR="00DE673B" w:rsidRPr="009D621F" w:rsidRDefault="00DE673B" w:rsidP="007E425F">
            <w:pPr>
              <w:pStyle w:val="Style1"/>
              <w:spacing w:line="276" w:lineRule="auto"/>
            </w:pPr>
          </w:p>
          <w:p w14:paraId="51554203" w14:textId="77777777" w:rsidR="00DE673B" w:rsidRPr="009D621F" w:rsidRDefault="00DE673B" w:rsidP="007E425F">
            <w:pPr>
              <w:pStyle w:val="Style1"/>
              <w:spacing w:line="276" w:lineRule="auto"/>
            </w:pPr>
            <w:r w:rsidRPr="009D621F">
              <w:t>0.2±1.7</w:t>
            </w:r>
          </w:p>
          <w:p w14:paraId="4ED25E75" w14:textId="77777777" w:rsidR="00DE673B" w:rsidRPr="009D621F" w:rsidRDefault="00DE673B" w:rsidP="007E425F">
            <w:pPr>
              <w:pStyle w:val="Style1"/>
              <w:spacing w:line="276" w:lineRule="auto"/>
            </w:pPr>
          </w:p>
          <w:p w14:paraId="777E8185" w14:textId="77777777" w:rsidR="00DE673B" w:rsidRPr="009D621F" w:rsidRDefault="00DE673B" w:rsidP="007E425F">
            <w:pPr>
              <w:pStyle w:val="Style1"/>
              <w:spacing w:line="276" w:lineRule="auto"/>
            </w:pPr>
          </w:p>
          <w:p w14:paraId="4B3BD569" w14:textId="77777777" w:rsidR="00DE673B" w:rsidRPr="009D621F" w:rsidRDefault="00DE673B" w:rsidP="007E425F">
            <w:pPr>
              <w:pStyle w:val="Style1"/>
              <w:spacing w:line="276" w:lineRule="auto"/>
            </w:pPr>
          </w:p>
          <w:p w14:paraId="5176EDFE" w14:textId="77777777" w:rsidR="00DE673B" w:rsidRPr="009D621F" w:rsidRDefault="00DE673B" w:rsidP="007E425F">
            <w:pPr>
              <w:pStyle w:val="Style1"/>
              <w:spacing w:line="276" w:lineRule="auto"/>
            </w:pPr>
            <w:r w:rsidRPr="009D621F">
              <w:t>0.4±1.7</w:t>
            </w:r>
          </w:p>
          <w:p w14:paraId="5A9502BD" w14:textId="77777777" w:rsidR="00DE673B" w:rsidRPr="009D621F" w:rsidRDefault="00DE673B" w:rsidP="007E425F">
            <w:pPr>
              <w:pStyle w:val="Style1"/>
              <w:spacing w:line="276" w:lineRule="auto"/>
            </w:pPr>
          </w:p>
        </w:tc>
        <w:tc>
          <w:tcPr>
            <w:tcW w:w="850" w:type="dxa"/>
            <w:shd w:val="clear" w:color="auto" w:fill="auto"/>
          </w:tcPr>
          <w:p w14:paraId="2196E1DB" w14:textId="77777777" w:rsidR="00DE673B" w:rsidRPr="009D621F" w:rsidRDefault="00DE673B" w:rsidP="007E425F">
            <w:pPr>
              <w:pStyle w:val="Style1"/>
              <w:spacing w:line="276" w:lineRule="auto"/>
            </w:pPr>
          </w:p>
          <w:p w14:paraId="34635631" w14:textId="77777777" w:rsidR="00DE673B" w:rsidRPr="009D621F" w:rsidRDefault="00DE673B" w:rsidP="007E425F">
            <w:pPr>
              <w:pStyle w:val="Style1"/>
              <w:spacing w:line="276" w:lineRule="auto"/>
            </w:pPr>
          </w:p>
          <w:p w14:paraId="61EE6227" w14:textId="77777777" w:rsidR="00DE673B" w:rsidRPr="009D621F" w:rsidRDefault="00DE673B" w:rsidP="007E425F">
            <w:pPr>
              <w:pStyle w:val="Style1"/>
              <w:spacing w:line="276" w:lineRule="auto"/>
            </w:pPr>
            <w:r w:rsidRPr="009D621F">
              <w:t>0.76</w:t>
            </w:r>
          </w:p>
          <w:p w14:paraId="11384F88" w14:textId="77777777" w:rsidR="00DE673B" w:rsidRPr="009D621F" w:rsidRDefault="00DE673B" w:rsidP="007E425F">
            <w:pPr>
              <w:pStyle w:val="Style1"/>
              <w:spacing w:line="276" w:lineRule="auto"/>
            </w:pPr>
          </w:p>
          <w:p w14:paraId="384FD452" w14:textId="77777777" w:rsidR="00DE673B" w:rsidRPr="009D621F" w:rsidRDefault="00DE673B" w:rsidP="007E425F">
            <w:pPr>
              <w:pStyle w:val="Style1"/>
              <w:spacing w:line="276" w:lineRule="auto"/>
            </w:pPr>
          </w:p>
          <w:p w14:paraId="6991254E" w14:textId="77777777" w:rsidR="00DE673B" w:rsidRPr="009D621F" w:rsidRDefault="00DE673B" w:rsidP="007E425F">
            <w:pPr>
              <w:pStyle w:val="Style1"/>
              <w:spacing w:line="276" w:lineRule="auto"/>
            </w:pPr>
          </w:p>
          <w:p w14:paraId="0051012C" w14:textId="77777777" w:rsidR="00DE673B" w:rsidRPr="009D621F" w:rsidRDefault="00DE673B" w:rsidP="007E425F">
            <w:pPr>
              <w:pStyle w:val="Style1"/>
              <w:spacing w:line="276" w:lineRule="auto"/>
            </w:pPr>
            <w:r w:rsidRPr="009D621F">
              <w:t>0.64</w:t>
            </w:r>
          </w:p>
          <w:p w14:paraId="3EA6B4AD" w14:textId="77777777" w:rsidR="00DE673B" w:rsidRPr="009D621F" w:rsidRDefault="00DE673B" w:rsidP="007E425F">
            <w:pPr>
              <w:pStyle w:val="Style1"/>
              <w:spacing w:line="276" w:lineRule="auto"/>
            </w:pPr>
          </w:p>
          <w:p w14:paraId="1C6E1376" w14:textId="77777777" w:rsidR="00DE673B" w:rsidRPr="009D621F" w:rsidRDefault="00DE673B" w:rsidP="007E425F">
            <w:pPr>
              <w:pStyle w:val="Style1"/>
              <w:spacing w:line="276" w:lineRule="auto"/>
            </w:pPr>
          </w:p>
          <w:p w14:paraId="45ED6A16" w14:textId="77777777" w:rsidR="00DE673B" w:rsidRPr="009D621F" w:rsidRDefault="00DE673B" w:rsidP="007E425F">
            <w:pPr>
              <w:pStyle w:val="Style1"/>
              <w:spacing w:line="276" w:lineRule="auto"/>
            </w:pPr>
          </w:p>
          <w:p w14:paraId="400BAE20" w14:textId="77777777" w:rsidR="00DE673B" w:rsidRPr="009D621F" w:rsidRDefault="00DE673B" w:rsidP="007E425F">
            <w:pPr>
              <w:pStyle w:val="Style1"/>
              <w:spacing w:line="276" w:lineRule="auto"/>
            </w:pPr>
            <w:r w:rsidRPr="009D621F">
              <w:t>0.83</w:t>
            </w:r>
          </w:p>
          <w:p w14:paraId="1B23DD31" w14:textId="77777777" w:rsidR="00DE673B" w:rsidRPr="009D621F" w:rsidRDefault="00DE673B" w:rsidP="007E425F">
            <w:pPr>
              <w:pStyle w:val="Style1"/>
              <w:spacing w:line="276" w:lineRule="auto"/>
            </w:pPr>
          </w:p>
        </w:tc>
        <w:tc>
          <w:tcPr>
            <w:tcW w:w="1134" w:type="dxa"/>
            <w:shd w:val="clear" w:color="auto" w:fill="auto"/>
          </w:tcPr>
          <w:p w14:paraId="49E952ED" w14:textId="77777777" w:rsidR="00DE673B" w:rsidRPr="009D621F" w:rsidRDefault="00DE673B" w:rsidP="007E425F">
            <w:pPr>
              <w:pStyle w:val="Style1"/>
              <w:spacing w:line="276" w:lineRule="auto"/>
            </w:pPr>
          </w:p>
          <w:p w14:paraId="171F3BCC" w14:textId="77777777" w:rsidR="00DE673B" w:rsidRPr="009D621F" w:rsidRDefault="00DE673B" w:rsidP="007E425F">
            <w:pPr>
              <w:pStyle w:val="Style1"/>
              <w:spacing w:line="276" w:lineRule="auto"/>
            </w:pPr>
          </w:p>
          <w:p w14:paraId="2445B197" w14:textId="77777777" w:rsidR="00DE673B" w:rsidRPr="009D621F" w:rsidRDefault="00DE673B" w:rsidP="007E425F">
            <w:pPr>
              <w:pStyle w:val="Style1"/>
              <w:spacing w:line="276" w:lineRule="auto"/>
            </w:pPr>
            <w:r w:rsidRPr="009D621F">
              <w:t>0.49–0.90</w:t>
            </w:r>
          </w:p>
          <w:p w14:paraId="20BAB557" w14:textId="77777777" w:rsidR="00DE673B" w:rsidRPr="009D621F" w:rsidRDefault="00DE673B" w:rsidP="007E425F">
            <w:pPr>
              <w:pStyle w:val="Style1"/>
              <w:spacing w:line="276" w:lineRule="auto"/>
            </w:pPr>
          </w:p>
          <w:p w14:paraId="35CB8906" w14:textId="77777777" w:rsidR="00DE673B" w:rsidRPr="009D621F" w:rsidRDefault="00DE673B" w:rsidP="007E425F">
            <w:pPr>
              <w:pStyle w:val="Style1"/>
              <w:spacing w:line="276" w:lineRule="auto"/>
            </w:pPr>
          </w:p>
          <w:p w14:paraId="5C546A6B" w14:textId="77777777" w:rsidR="00DE673B" w:rsidRPr="009D621F" w:rsidRDefault="00DE673B" w:rsidP="007E425F">
            <w:pPr>
              <w:pStyle w:val="Style1"/>
              <w:spacing w:line="276" w:lineRule="auto"/>
            </w:pPr>
          </w:p>
          <w:p w14:paraId="2D837066" w14:textId="77777777" w:rsidR="00DE673B" w:rsidRPr="009D621F" w:rsidRDefault="00DE673B" w:rsidP="007E425F">
            <w:pPr>
              <w:pStyle w:val="Style1"/>
              <w:spacing w:line="276" w:lineRule="auto"/>
            </w:pPr>
            <w:r w:rsidRPr="009D621F">
              <w:t>0.27–0.83</w:t>
            </w:r>
          </w:p>
          <w:p w14:paraId="267BD79E" w14:textId="77777777" w:rsidR="00DE673B" w:rsidRPr="009D621F" w:rsidRDefault="00DE673B" w:rsidP="007E425F">
            <w:pPr>
              <w:pStyle w:val="Style1"/>
              <w:spacing w:line="276" w:lineRule="auto"/>
            </w:pPr>
          </w:p>
          <w:p w14:paraId="780B84B6" w14:textId="77777777" w:rsidR="00DE673B" w:rsidRPr="009D621F" w:rsidRDefault="00DE673B" w:rsidP="007E425F">
            <w:pPr>
              <w:pStyle w:val="Style1"/>
              <w:spacing w:line="276" w:lineRule="auto"/>
            </w:pPr>
          </w:p>
          <w:p w14:paraId="6CEF42C9" w14:textId="77777777" w:rsidR="00DE673B" w:rsidRPr="009D621F" w:rsidRDefault="00DE673B" w:rsidP="007E425F">
            <w:pPr>
              <w:pStyle w:val="Style1"/>
              <w:spacing w:line="276" w:lineRule="auto"/>
            </w:pPr>
          </w:p>
          <w:p w14:paraId="31E1FED9" w14:textId="77777777" w:rsidR="00DE673B" w:rsidRPr="009D621F" w:rsidRDefault="00DE673B" w:rsidP="007E425F">
            <w:pPr>
              <w:pStyle w:val="Style1"/>
              <w:spacing w:line="276" w:lineRule="auto"/>
            </w:pPr>
            <w:r w:rsidRPr="009D621F">
              <w:t>0.62–0.93</w:t>
            </w:r>
          </w:p>
          <w:p w14:paraId="45FA9EFA" w14:textId="77777777" w:rsidR="00DE673B" w:rsidRPr="009D621F" w:rsidRDefault="00DE673B" w:rsidP="007E425F">
            <w:pPr>
              <w:pStyle w:val="Style1"/>
              <w:spacing w:line="276" w:lineRule="auto"/>
            </w:pPr>
          </w:p>
        </w:tc>
        <w:tc>
          <w:tcPr>
            <w:tcW w:w="709" w:type="dxa"/>
            <w:shd w:val="clear" w:color="auto" w:fill="auto"/>
          </w:tcPr>
          <w:p w14:paraId="3AB1B5FC" w14:textId="77777777" w:rsidR="00DE673B" w:rsidRPr="009D621F" w:rsidRDefault="00DE673B" w:rsidP="007E425F">
            <w:pPr>
              <w:pStyle w:val="Style1"/>
              <w:spacing w:line="276" w:lineRule="auto"/>
            </w:pPr>
          </w:p>
          <w:p w14:paraId="4E9F643B" w14:textId="77777777" w:rsidR="00DE673B" w:rsidRPr="009D621F" w:rsidRDefault="00DE673B" w:rsidP="007E425F">
            <w:pPr>
              <w:pStyle w:val="Style1"/>
              <w:spacing w:line="276" w:lineRule="auto"/>
            </w:pPr>
          </w:p>
          <w:p w14:paraId="53D5038C" w14:textId="77777777" w:rsidR="00DE673B" w:rsidRPr="009D621F" w:rsidRDefault="00DE673B" w:rsidP="007E425F">
            <w:pPr>
              <w:pStyle w:val="Style1"/>
              <w:spacing w:line="276" w:lineRule="auto"/>
            </w:pPr>
            <w:r w:rsidRPr="009D621F">
              <w:t>0.83</w:t>
            </w:r>
          </w:p>
          <w:p w14:paraId="2DF60314" w14:textId="77777777" w:rsidR="00DE673B" w:rsidRPr="009D621F" w:rsidRDefault="00DE673B" w:rsidP="007E425F">
            <w:pPr>
              <w:pStyle w:val="Style1"/>
              <w:spacing w:line="276" w:lineRule="auto"/>
            </w:pPr>
          </w:p>
          <w:p w14:paraId="51E0DB59" w14:textId="77777777" w:rsidR="00DE673B" w:rsidRPr="009D621F" w:rsidRDefault="00DE673B" w:rsidP="007E425F">
            <w:pPr>
              <w:pStyle w:val="Style1"/>
              <w:spacing w:line="276" w:lineRule="auto"/>
            </w:pPr>
          </w:p>
          <w:p w14:paraId="3A4BD14E" w14:textId="77777777" w:rsidR="00DE673B" w:rsidRPr="009D621F" w:rsidRDefault="00DE673B" w:rsidP="007E425F">
            <w:pPr>
              <w:pStyle w:val="Style1"/>
              <w:spacing w:line="276" w:lineRule="auto"/>
            </w:pPr>
          </w:p>
          <w:p w14:paraId="09A96D5D" w14:textId="77777777" w:rsidR="00DE673B" w:rsidRPr="009D621F" w:rsidRDefault="00DE673B" w:rsidP="007E425F">
            <w:pPr>
              <w:pStyle w:val="Style1"/>
              <w:spacing w:line="276" w:lineRule="auto"/>
            </w:pPr>
            <w:r w:rsidRPr="009D621F">
              <w:t>1.02</w:t>
            </w:r>
          </w:p>
          <w:p w14:paraId="43D53BF6" w14:textId="77777777" w:rsidR="00DE673B" w:rsidRPr="009D621F" w:rsidRDefault="00DE673B" w:rsidP="007E425F">
            <w:pPr>
              <w:pStyle w:val="Style1"/>
              <w:spacing w:line="276" w:lineRule="auto"/>
            </w:pPr>
          </w:p>
          <w:p w14:paraId="666A2887" w14:textId="77777777" w:rsidR="00DE673B" w:rsidRPr="009D621F" w:rsidRDefault="00DE673B" w:rsidP="007E425F">
            <w:pPr>
              <w:pStyle w:val="Style1"/>
              <w:spacing w:line="276" w:lineRule="auto"/>
            </w:pPr>
          </w:p>
          <w:p w14:paraId="11A1ACEB" w14:textId="77777777" w:rsidR="00DE673B" w:rsidRPr="009D621F" w:rsidRDefault="00DE673B" w:rsidP="007E425F">
            <w:pPr>
              <w:pStyle w:val="Style1"/>
              <w:spacing w:line="276" w:lineRule="auto"/>
            </w:pPr>
          </w:p>
          <w:p w14:paraId="0273801A" w14:textId="77777777" w:rsidR="00DE673B" w:rsidRPr="009D621F" w:rsidRDefault="00DE673B" w:rsidP="007E425F">
            <w:pPr>
              <w:pStyle w:val="Style1"/>
              <w:spacing w:line="276" w:lineRule="auto"/>
            </w:pPr>
            <w:r w:rsidRPr="009D621F">
              <w:t xml:space="preserve">0.7 </w:t>
            </w:r>
          </w:p>
          <w:p w14:paraId="240618EC" w14:textId="77777777" w:rsidR="00DE673B" w:rsidRPr="009D621F" w:rsidRDefault="00DE673B" w:rsidP="007E425F">
            <w:pPr>
              <w:pStyle w:val="Style1"/>
              <w:spacing w:line="276" w:lineRule="auto"/>
            </w:pPr>
          </w:p>
        </w:tc>
        <w:tc>
          <w:tcPr>
            <w:tcW w:w="709" w:type="dxa"/>
            <w:shd w:val="clear" w:color="auto" w:fill="auto"/>
          </w:tcPr>
          <w:p w14:paraId="18F6E769" w14:textId="77777777" w:rsidR="00DE673B" w:rsidRPr="009D621F" w:rsidRDefault="00DE673B" w:rsidP="007E425F">
            <w:pPr>
              <w:pStyle w:val="Style1"/>
              <w:spacing w:line="276" w:lineRule="auto"/>
            </w:pPr>
          </w:p>
          <w:p w14:paraId="5318712C" w14:textId="77777777" w:rsidR="00DE673B" w:rsidRPr="009D621F" w:rsidRDefault="00DE673B" w:rsidP="007E425F">
            <w:pPr>
              <w:pStyle w:val="Style1"/>
              <w:spacing w:line="276" w:lineRule="auto"/>
            </w:pPr>
          </w:p>
          <w:p w14:paraId="6BBA9081" w14:textId="77777777" w:rsidR="00DE673B" w:rsidRPr="009D621F" w:rsidRDefault="00DE673B" w:rsidP="007E425F">
            <w:pPr>
              <w:pStyle w:val="Style1"/>
              <w:spacing w:line="276" w:lineRule="auto"/>
            </w:pPr>
            <w:r w:rsidRPr="009D621F">
              <w:t>2.3</w:t>
            </w:r>
          </w:p>
          <w:p w14:paraId="6F4697CD" w14:textId="77777777" w:rsidR="00DE673B" w:rsidRPr="009D621F" w:rsidRDefault="00DE673B" w:rsidP="007E425F">
            <w:pPr>
              <w:pStyle w:val="Style1"/>
              <w:spacing w:line="276" w:lineRule="auto"/>
            </w:pPr>
          </w:p>
          <w:p w14:paraId="023A85E4" w14:textId="77777777" w:rsidR="00DE673B" w:rsidRPr="009D621F" w:rsidRDefault="00DE673B" w:rsidP="007E425F">
            <w:pPr>
              <w:pStyle w:val="Style1"/>
              <w:spacing w:line="276" w:lineRule="auto"/>
            </w:pPr>
          </w:p>
          <w:p w14:paraId="1A2F3D65" w14:textId="77777777" w:rsidR="00DE673B" w:rsidRPr="009D621F" w:rsidRDefault="00DE673B" w:rsidP="007E425F">
            <w:pPr>
              <w:pStyle w:val="Style1"/>
              <w:spacing w:line="276" w:lineRule="auto"/>
            </w:pPr>
          </w:p>
          <w:p w14:paraId="2152FCB3" w14:textId="77777777" w:rsidR="00DE673B" w:rsidRPr="009D621F" w:rsidRDefault="00DE673B" w:rsidP="007E425F">
            <w:pPr>
              <w:pStyle w:val="Style1"/>
              <w:spacing w:line="276" w:lineRule="auto"/>
            </w:pPr>
            <w:r w:rsidRPr="009D621F">
              <w:t>2.82</w:t>
            </w:r>
          </w:p>
          <w:p w14:paraId="07B52191" w14:textId="77777777" w:rsidR="00DE673B" w:rsidRPr="009D621F" w:rsidRDefault="00DE673B" w:rsidP="007E425F">
            <w:pPr>
              <w:pStyle w:val="Style1"/>
              <w:spacing w:line="276" w:lineRule="auto"/>
            </w:pPr>
          </w:p>
          <w:p w14:paraId="4AD5768A" w14:textId="77777777" w:rsidR="00DE673B" w:rsidRPr="009D621F" w:rsidRDefault="00DE673B" w:rsidP="007E425F">
            <w:pPr>
              <w:pStyle w:val="Style1"/>
              <w:spacing w:line="276" w:lineRule="auto"/>
            </w:pPr>
          </w:p>
          <w:p w14:paraId="7A31752E" w14:textId="77777777" w:rsidR="00DE673B" w:rsidRPr="009D621F" w:rsidRDefault="00DE673B" w:rsidP="007E425F">
            <w:pPr>
              <w:pStyle w:val="Style1"/>
              <w:spacing w:line="276" w:lineRule="auto"/>
            </w:pPr>
          </w:p>
          <w:p w14:paraId="566958E0" w14:textId="77777777" w:rsidR="00DE673B" w:rsidRPr="009D621F" w:rsidRDefault="00DE673B" w:rsidP="007E425F">
            <w:pPr>
              <w:pStyle w:val="Style1"/>
              <w:spacing w:line="276" w:lineRule="auto"/>
            </w:pPr>
            <w:r w:rsidRPr="009D621F">
              <w:t>1.94</w:t>
            </w:r>
          </w:p>
          <w:p w14:paraId="22836A42" w14:textId="77777777" w:rsidR="00DE673B" w:rsidRPr="009D621F" w:rsidRDefault="00DE673B" w:rsidP="007E425F">
            <w:pPr>
              <w:pStyle w:val="Style1"/>
              <w:spacing w:line="276" w:lineRule="auto"/>
            </w:pPr>
          </w:p>
        </w:tc>
        <w:tc>
          <w:tcPr>
            <w:tcW w:w="1134" w:type="dxa"/>
            <w:shd w:val="clear" w:color="auto" w:fill="auto"/>
          </w:tcPr>
          <w:p w14:paraId="26903A7F" w14:textId="77777777" w:rsidR="00DE673B" w:rsidRPr="009D621F" w:rsidRDefault="00DE673B" w:rsidP="007E425F">
            <w:pPr>
              <w:pStyle w:val="Style1"/>
              <w:spacing w:line="276" w:lineRule="auto"/>
            </w:pPr>
          </w:p>
          <w:p w14:paraId="0620EFC9" w14:textId="77777777" w:rsidR="00DE673B" w:rsidRPr="009D621F" w:rsidRDefault="00DE673B" w:rsidP="007E425F">
            <w:pPr>
              <w:pStyle w:val="Style1"/>
              <w:spacing w:line="276" w:lineRule="auto"/>
            </w:pPr>
          </w:p>
          <w:p w14:paraId="389B96BC" w14:textId="77777777" w:rsidR="00DE673B" w:rsidRPr="009D621F" w:rsidRDefault="00DE673B" w:rsidP="007E425F">
            <w:pPr>
              <w:pStyle w:val="Style1"/>
              <w:spacing w:line="276" w:lineRule="auto"/>
            </w:pPr>
            <w:r w:rsidRPr="009D621F">
              <w:t>10.7±6.9</w:t>
            </w:r>
          </w:p>
          <w:p w14:paraId="43F28449" w14:textId="77777777" w:rsidR="00DE673B" w:rsidRPr="009D621F" w:rsidRDefault="00DE673B" w:rsidP="007E425F">
            <w:pPr>
              <w:pStyle w:val="Style1"/>
              <w:spacing w:line="276" w:lineRule="auto"/>
            </w:pPr>
            <w:r w:rsidRPr="009D621F">
              <w:t>10.1±6.7</w:t>
            </w:r>
          </w:p>
          <w:p w14:paraId="49C9C421" w14:textId="77777777" w:rsidR="00DE673B" w:rsidRPr="009D621F" w:rsidRDefault="00DE673B" w:rsidP="007E425F">
            <w:pPr>
              <w:pStyle w:val="Style1"/>
              <w:spacing w:line="276" w:lineRule="auto"/>
            </w:pPr>
          </w:p>
          <w:p w14:paraId="5C75F722" w14:textId="77777777" w:rsidR="00DE673B" w:rsidRPr="009D621F" w:rsidRDefault="00DE673B" w:rsidP="007E425F">
            <w:pPr>
              <w:pStyle w:val="Style1"/>
              <w:spacing w:line="276" w:lineRule="auto"/>
            </w:pPr>
          </w:p>
          <w:p w14:paraId="3496C8B1" w14:textId="77777777" w:rsidR="00DE673B" w:rsidRPr="009D621F" w:rsidRDefault="00DE673B" w:rsidP="007E425F">
            <w:pPr>
              <w:pStyle w:val="Style1"/>
              <w:spacing w:line="276" w:lineRule="auto"/>
            </w:pPr>
            <w:r w:rsidRPr="009D621F">
              <w:t>8.9±6.1</w:t>
            </w:r>
          </w:p>
          <w:p w14:paraId="179DF303" w14:textId="77777777" w:rsidR="00DE673B" w:rsidRPr="009D621F" w:rsidRDefault="00DE673B" w:rsidP="007E425F">
            <w:pPr>
              <w:pStyle w:val="Style1"/>
              <w:spacing w:line="276" w:lineRule="auto"/>
            </w:pPr>
            <w:r w:rsidRPr="009D621F">
              <w:t>8.8±5.40</w:t>
            </w:r>
          </w:p>
          <w:p w14:paraId="21808339" w14:textId="77777777" w:rsidR="00DE673B" w:rsidRPr="009D621F" w:rsidRDefault="00DE673B" w:rsidP="007E425F">
            <w:pPr>
              <w:pStyle w:val="Style1"/>
              <w:spacing w:line="276" w:lineRule="auto"/>
            </w:pPr>
          </w:p>
          <w:p w14:paraId="5A36DFF9" w14:textId="77777777" w:rsidR="00DE673B" w:rsidRPr="009D621F" w:rsidRDefault="00DE673B" w:rsidP="007E425F">
            <w:pPr>
              <w:pStyle w:val="Style1"/>
              <w:spacing w:line="276" w:lineRule="auto"/>
            </w:pPr>
          </w:p>
          <w:p w14:paraId="063B2B21" w14:textId="77777777" w:rsidR="00DE673B" w:rsidRPr="009D621F" w:rsidRDefault="00DE673B" w:rsidP="007E425F">
            <w:pPr>
              <w:pStyle w:val="Style1"/>
              <w:spacing w:line="276" w:lineRule="auto"/>
            </w:pPr>
            <w:r w:rsidRPr="009D621F">
              <w:t>11.7±5.3</w:t>
            </w:r>
          </w:p>
          <w:p w14:paraId="26F23209" w14:textId="77777777" w:rsidR="00DE673B" w:rsidRPr="009D621F" w:rsidRDefault="00DE673B" w:rsidP="007E425F">
            <w:pPr>
              <w:pStyle w:val="Style1"/>
              <w:spacing w:line="276" w:lineRule="auto"/>
            </w:pPr>
            <w:r w:rsidRPr="009D621F">
              <w:t>10.6±4.2</w:t>
            </w:r>
          </w:p>
        </w:tc>
        <w:tc>
          <w:tcPr>
            <w:tcW w:w="850" w:type="dxa"/>
            <w:shd w:val="clear" w:color="auto" w:fill="auto"/>
          </w:tcPr>
          <w:p w14:paraId="34763AB8" w14:textId="77777777" w:rsidR="00DE673B" w:rsidRPr="009D621F" w:rsidRDefault="00DE673B" w:rsidP="007E425F">
            <w:pPr>
              <w:pStyle w:val="Style1"/>
              <w:spacing w:line="276" w:lineRule="auto"/>
            </w:pPr>
          </w:p>
          <w:p w14:paraId="36B76835" w14:textId="77777777" w:rsidR="00DE673B" w:rsidRPr="009D621F" w:rsidRDefault="00DE673B" w:rsidP="007E425F">
            <w:pPr>
              <w:pStyle w:val="Style1"/>
              <w:spacing w:line="276" w:lineRule="auto"/>
            </w:pPr>
          </w:p>
          <w:p w14:paraId="3525780B" w14:textId="77777777" w:rsidR="00DE673B" w:rsidRPr="009D621F" w:rsidRDefault="00DE673B" w:rsidP="007E425F">
            <w:pPr>
              <w:pStyle w:val="Style1"/>
              <w:spacing w:line="276" w:lineRule="auto"/>
            </w:pPr>
            <w:r w:rsidRPr="009D621F">
              <w:t>1.1±5.6</w:t>
            </w:r>
          </w:p>
          <w:p w14:paraId="797B2013" w14:textId="77777777" w:rsidR="00DE673B" w:rsidRPr="009D621F" w:rsidRDefault="00DE673B" w:rsidP="007E425F">
            <w:pPr>
              <w:pStyle w:val="Style1"/>
              <w:spacing w:line="276" w:lineRule="auto"/>
            </w:pPr>
          </w:p>
          <w:p w14:paraId="038A7031" w14:textId="77777777" w:rsidR="00DE673B" w:rsidRPr="009D621F" w:rsidRDefault="00DE673B" w:rsidP="007E425F">
            <w:pPr>
              <w:pStyle w:val="Style1"/>
              <w:spacing w:line="276" w:lineRule="auto"/>
            </w:pPr>
          </w:p>
          <w:p w14:paraId="70FEC1DE" w14:textId="77777777" w:rsidR="00DE673B" w:rsidRPr="009D621F" w:rsidRDefault="00DE673B" w:rsidP="007E425F">
            <w:pPr>
              <w:pStyle w:val="Style1"/>
              <w:spacing w:line="276" w:lineRule="auto"/>
            </w:pPr>
          </w:p>
          <w:p w14:paraId="78605915" w14:textId="77777777" w:rsidR="00DE673B" w:rsidRPr="009D621F" w:rsidRDefault="00DE673B" w:rsidP="007E425F">
            <w:pPr>
              <w:pStyle w:val="Style1"/>
              <w:spacing w:line="276" w:lineRule="auto"/>
            </w:pPr>
            <w:r w:rsidRPr="009D621F">
              <w:t>0.6±4.5</w:t>
            </w:r>
          </w:p>
          <w:p w14:paraId="23466926" w14:textId="77777777" w:rsidR="00DE673B" w:rsidRPr="009D621F" w:rsidRDefault="00DE673B" w:rsidP="007E425F">
            <w:pPr>
              <w:pStyle w:val="Style1"/>
              <w:spacing w:line="276" w:lineRule="auto"/>
            </w:pPr>
          </w:p>
          <w:p w14:paraId="5F3CADA5" w14:textId="77777777" w:rsidR="00DE673B" w:rsidRPr="009D621F" w:rsidRDefault="00DE673B" w:rsidP="007E425F">
            <w:pPr>
              <w:pStyle w:val="Style1"/>
              <w:spacing w:line="276" w:lineRule="auto"/>
            </w:pPr>
          </w:p>
          <w:p w14:paraId="35DE80CA" w14:textId="77777777" w:rsidR="00DE673B" w:rsidRPr="009D621F" w:rsidRDefault="00DE673B" w:rsidP="007E425F">
            <w:pPr>
              <w:pStyle w:val="Style1"/>
              <w:spacing w:line="276" w:lineRule="auto"/>
            </w:pPr>
          </w:p>
          <w:p w14:paraId="33FF83CD" w14:textId="77777777" w:rsidR="00DE673B" w:rsidRPr="009D621F" w:rsidRDefault="00DE673B" w:rsidP="007E425F">
            <w:pPr>
              <w:pStyle w:val="Style1"/>
              <w:spacing w:line="276" w:lineRule="auto"/>
            </w:pPr>
            <w:r w:rsidRPr="009D621F">
              <w:t>1.6±3.4</w:t>
            </w:r>
          </w:p>
          <w:p w14:paraId="6C700EB6" w14:textId="77777777" w:rsidR="00DE673B" w:rsidRPr="009D621F" w:rsidRDefault="00DE673B" w:rsidP="007E425F">
            <w:pPr>
              <w:pStyle w:val="Style1"/>
              <w:spacing w:line="276" w:lineRule="auto"/>
            </w:pPr>
          </w:p>
        </w:tc>
        <w:tc>
          <w:tcPr>
            <w:tcW w:w="567" w:type="dxa"/>
            <w:shd w:val="clear" w:color="auto" w:fill="auto"/>
          </w:tcPr>
          <w:p w14:paraId="21F141A6" w14:textId="77777777" w:rsidR="00DE673B" w:rsidRPr="009D621F" w:rsidRDefault="00DE673B" w:rsidP="007E425F">
            <w:pPr>
              <w:pStyle w:val="Style1"/>
              <w:spacing w:line="276" w:lineRule="auto"/>
            </w:pPr>
          </w:p>
          <w:p w14:paraId="3F703594" w14:textId="77777777" w:rsidR="00DE673B" w:rsidRPr="009D621F" w:rsidRDefault="00DE673B" w:rsidP="007E425F">
            <w:pPr>
              <w:pStyle w:val="Style1"/>
              <w:spacing w:line="276" w:lineRule="auto"/>
            </w:pPr>
          </w:p>
          <w:p w14:paraId="4EC4320D" w14:textId="77777777" w:rsidR="00DE673B" w:rsidRPr="009D621F" w:rsidRDefault="00DE673B" w:rsidP="007E425F">
            <w:pPr>
              <w:pStyle w:val="Style1"/>
              <w:spacing w:line="276" w:lineRule="auto"/>
            </w:pPr>
            <w:r w:rsidRPr="009D621F">
              <w:t>0.87</w:t>
            </w:r>
          </w:p>
          <w:p w14:paraId="57C0FAE8" w14:textId="77777777" w:rsidR="00DE673B" w:rsidRPr="009D621F" w:rsidRDefault="00DE673B" w:rsidP="007E425F">
            <w:pPr>
              <w:pStyle w:val="Style1"/>
              <w:spacing w:line="276" w:lineRule="auto"/>
            </w:pPr>
          </w:p>
          <w:p w14:paraId="21667C7C" w14:textId="77777777" w:rsidR="00DE673B" w:rsidRPr="009D621F" w:rsidRDefault="00DE673B" w:rsidP="007E425F">
            <w:pPr>
              <w:pStyle w:val="Style1"/>
              <w:spacing w:line="276" w:lineRule="auto"/>
            </w:pPr>
          </w:p>
          <w:p w14:paraId="73C27198" w14:textId="77777777" w:rsidR="00DE673B" w:rsidRPr="009D621F" w:rsidRDefault="00DE673B" w:rsidP="007E425F">
            <w:pPr>
              <w:pStyle w:val="Style1"/>
              <w:spacing w:line="276" w:lineRule="auto"/>
            </w:pPr>
          </w:p>
          <w:p w14:paraId="058CB82D" w14:textId="77777777" w:rsidR="00DE673B" w:rsidRPr="009D621F" w:rsidRDefault="00DE673B" w:rsidP="007E425F">
            <w:pPr>
              <w:pStyle w:val="Style1"/>
              <w:spacing w:line="276" w:lineRule="auto"/>
            </w:pPr>
            <w:r w:rsidRPr="009D621F">
              <w:t>0.91</w:t>
            </w:r>
          </w:p>
          <w:p w14:paraId="028255D1" w14:textId="77777777" w:rsidR="00DE673B" w:rsidRPr="009D621F" w:rsidRDefault="00DE673B" w:rsidP="007E425F">
            <w:pPr>
              <w:pStyle w:val="Style1"/>
              <w:spacing w:line="276" w:lineRule="auto"/>
            </w:pPr>
          </w:p>
          <w:p w14:paraId="5D22E0A1" w14:textId="77777777" w:rsidR="00DE673B" w:rsidRPr="009D621F" w:rsidRDefault="00DE673B" w:rsidP="007E425F">
            <w:pPr>
              <w:pStyle w:val="Style1"/>
              <w:spacing w:line="276" w:lineRule="auto"/>
            </w:pPr>
          </w:p>
          <w:p w14:paraId="1E10790D" w14:textId="77777777" w:rsidR="00DE673B" w:rsidRPr="009D621F" w:rsidRDefault="00DE673B" w:rsidP="007E425F">
            <w:pPr>
              <w:pStyle w:val="Style1"/>
              <w:spacing w:line="276" w:lineRule="auto"/>
            </w:pPr>
          </w:p>
          <w:p w14:paraId="7900BC2A" w14:textId="77777777" w:rsidR="00DE673B" w:rsidRPr="009D621F" w:rsidRDefault="00DE673B" w:rsidP="007E425F">
            <w:pPr>
              <w:pStyle w:val="Style1"/>
              <w:spacing w:line="276" w:lineRule="auto"/>
            </w:pPr>
            <w:r w:rsidRPr="009D621F">
              <w:t>0.73</w:t>
            </w:r>
          </w:p>
          <w:p w14:paraId="2C3F8C4C" w14:textId="77777777" w:rsidR="00DE673B" w:rsidRPr="009D621F" w:rsidRDefault="00DE673B" w:rsidP="007E425F">
            <w:pPr>
              <w:pStyle w:val="Style1"/>
              <w:spacing w:line="276" w:lineRule="auto"/>
            </w:pPr>
          </w:p>
        </w:tc>
        <w:tc>
          <w:tcPr>
            <w:tcW w:w="1296" w:type="dxa"/>
            <w:shd w:val="clear" w:color="auto" w:fill="auto"/>
          </w:tcPr>
          <w:p w14:paraId="1CF60EF6" w14:textId="77777777" w:rsidR="00DE673B" w:rsidRPr="009D621F" w:rsidRDefault="00DE673B" w:rsidP="007E425F">
            <w:pPr>
              <w:pStyle w:val="Style1"/>
              <w:spacing w:line="276" w:lineRule="auto"/>
            </w:pPr>
          </w:p>
          <w:p w14:paraId="26A8B48F" w14:textId="77777777" w:rsidR="00DE673B" w:rsidRPr="009D621F" w:rsidRDefault="00DE673B" w:rsidP="007E425F">
            <w:pPr>
              <w:pStyle w:val="Style1"/>
              <w:spacing w:line="276" w:lineRule="auto"/>
            </w:pPr>
          </w:p>
          <w:p w14:paraId="3123867A" w14:textId="77777777" w:rsidR="00DE673B" w:rsidRPr="009D621F" w:rsidRDefault="00DE673B" w:rsidP="007E425F">
            <w:pPr>
              <w:pStyle w:val="Style1"/>
              <w:spacing w:line="276" w:lineRule="auto"/>
            </w:pPr>
            <w:r w:rsidRPr="009D621F">
              <w:t>0.69–0.95</w:t>
            </w:r>
          </w:p>
          <w:p w14:paraId="3AEAB676" w14:textId="77777777" w:rsidR="00DE673B" w:rsidRPr="009D621F" w:rsidRDefault="00DE673B" w:rsidP="007E425F">
            <w:pPr>
              <w:pStyle w:val="Style1"/>
              <w:spacing w:line="276" w:lineRule="auto"/>
            </w:pPr>
          </w:p>
          <w:p w14:paraId="596692ED" w14:textId="77777777" w:rsidR="00DE673B" w:rsidRPr="009D621F" w:rsidRDefault="00DE673B" w:rsidP="007E425F">
            <w:pPr>
              <w:pStyle w:val="Style1"/>
              <w:spacing w:line="276" w:lineRule="auto"/>
            </w:pPr>
          </w:p>
          <w:p w14:paraId="4F1F6191" w14:textId="77777777" w:rsidR="00DE673B" w:rsidRPr="009D621F" w:rsidRDefault="00DE673B" w:rsidP="007E425F">
            <w:pPr>
              <w:pStyle w:val="Style1"/>
              <w:spacing w:line="276" w:lineRule="auto"/>
            </w:pPr>
          </w:p>
          <w:p w14:paraId="01EEDEDB" w14:textId="77777777" w:rsidR="00DE673B" w:rsidRPr="009D621F" w:rsidRDefault="00DE673B" w:rsidP="007E425F">
            <w:pPr>
              <w:pStyle w:val="Style1"/>
              <w:spacing w:line="276" w:lineRule="auto"/>
            </w:pPr>
            <w:r w:rsidRPr="009D621F">
              <w:t>0.78–0.96</w:t>
            </w:r>
          </w:p>
          <w:p w14:paraId="43E82F9B" w14:textId="77777777" w:rsidR="00DE673B" w:rsidRPr="009D621F" w:rsidRDefault="00DE673B" w:rsidP="007E425F">
            <w:pPr>
              <w:pStyle w:val="Style1"/>
              <w:spacing w:line="276" w:lineRule="auto"/>
            </w:pPr>
          </w:p>
          <w:p w14:paraId="3D77220E" w14:textId="77777777" w:rsidR="00DE673B" w:rsidRPr="009D621F" w:rsidRDefault="00DE673B" w:rsidP="007E425F">
            <w:pPr>
              <w:pStyle w:val="Style1"/>
              <w:spacing w:line="276" w:lineRule="auto"/>
            </w:pPr>
          </w:p>
          <w:p w14:paraId="1E624E47" w14:textId="77777777" w:rsidR="00DE673B" w:rsidRPr="009D621F" w:rsidRDefault="00DE673B" w:rsidP="007E425F">
            <w:pPr>
              <w:pStyle w:val="Style1"/>
              <w:spacing w:line="276" w:lineRule="auto"/>
            </w:pPr>
          </w:p>
          <w:p w14:paraId="3C61AF71" w14:textId="77777777" w:rsidR="00DE673B" w:rsidRPr="009D621F" w:rsidRDefault="00DE673B" w:rsidP="007E425F">
            <w:pPr>
              <w:pStyle w:val="Style1"/>
              <w:spacing w:line="276" w:lineRule="auto"/>
            </w:pPr>
            <w:r w:rsidRPr="009D621F">
              <w:t>0.42–0.89</w:t>
            </w:r>
          </w:p>
          <w:p w14:paraId="0A945DFE" w14:textId="77777777" w:rsidR="00DE673B" w:rsidRPr="009D621F" w:rsidRDefault="00DE673B" w:rsidP="007E425F">
            <w:pPr>
              <w:pStyle w:val="Style1"/>
              <w:spacing w:line="276" w:lineRule="auto"/>
            </w:pPr>
          </w:p>
        </w:tc>
        <w:tc>
          <w:tcPr>
            <w:tcW w:w="600" w:type="dxa"/>
            <w:shd w:val="clear" w:color="auto" w:fill="auto"/>
          </w:tcPr>
          <w:p w14:paraId="78E687E0" w14:textId="77777777" w:rsidR="00DE673B" w:rsidRPr="009D621F" w:rsidRDefault="00DE673B" w:rsidP="007E425F">
            <w:pPr>
              <w:pStyle w:val="Style1"/>
              <w:spacing w:line="276" w:lineRule="auto"/>
            </w:pPr>
          </w:p>
          <w:p w14:paraId="3EF79BD4" w14:textId="77777777" w:rsidR="00DE673B" w:rsidRPr="009D621F" w:rsidRDefault="00DE673B" w:rsidP="007E425F">
            <w:pPr>
              <w:pStyle w:val="Style1"/>
              <w:spacing w:line="276" w:lineRule="auto"/>
            </w:pPr>
          </w:p>
          <w:p w14:paraId="3C21ECCE" w14:textId="77777777" w:rsidR="00DE673B" w:rsidRPr="009D621F" w:rsidRDefault="00DE673B" w:rsidP="007E425F">
            <w:pPr>
              <w:pStyle w:val="Style1"/>
              <w:spacing w:line="276" w:lineRule="auto"/>
            </w:pPr>
            <w:r w:rsidRPr="009D621F">
              <w:t>2.01</w:t>
            </w:r>
          </w:p>
          <w:p w14:paraId="7C867E0A" w14:textId="77777777" w:rsidR="00DE673B" w:rsidRPr="009D621F" w:rsidRDefault="00DE673B" w:rsidP="007E425F">
            <w:pPr>
              <w:pStyle w:val="Style1"/>
              <w:spacing w:line="276" w:lineRule="auto"/>
            </w:pPr>
          </w:p>
          <w:p w14:paraId="4E9E325A" w14:textId="77777777" w:rsidR="00DE673B" w:rsidRPr="009D621F" w:rsidRDefault="00DE673B" w:rsidP="007E425F">
            <w:pPr>
              <w:pStyle w:val="Style1"/>
              <w:spacing w:line="276" w:lineRule="auto"/>
            </w:pPr>
          </w:p>
          <w:p w14:paraId="25FE961E" w14:textId="77777777" w:rsidR="00DE673B" w:rsidRPr="009D621F" w:rsidRDefault="00DE673B" w:rsidP="007E425F">
            <w:pPr>
              <w:pStyle w:val="Style1"/>
              <w:spacing w:line="276" w:lineRule="auto"/>
            </w:pPr>
          </w:p>
          <w:p w14:paraId="32D1B432" w14:textId="77777777" w:rsidR="00DE673B" w:rsidRPr="009D621F" w:rsidRDefault="00DE673B" w:rsidP="007E425F">
            <w:pPr>
              <w:pStyle w:val="Style1"/>
              <w:spacing w:line="276" w:lineRule="auto"/>
            </w:pPr>
            <w:r w:rsidRPr="009D621F">
              <w:t>1.35</w:t>
            </w:r>
          </w:p>
          <w:p w14:paraId="31FABDF4" w14:textId="77777777" w:rsidR="00DE673B" w:rsidRPr="009D621F" w:rsidRDefault="00DE673B" w:rsidP="007E425F">
            <w:pPr>
              <w:pStyle w:val="Style1"/>
              <w:spacing w:line="276" w:lineRule="auto"/>
            </w:pPr>
          </w:p>
          <w:p w14:paraId="7B5600AB" w14:textId="77777777" w:rsidR="00DE673B" w:rsidRPr="009D621F" w:rsidRDefault="00DE673B" w:rsidP="007E425F">
            <w:pPr>
              <w:pStyle w:val="Style1"/>
              <w:spacing w:line="276" w:lineRule="auto"/>
            </w:pPr>
          </w:p>
          <w:p w14:paraId="2D64A7D1" w14:textId="77777777" w:rsidR="00DE673B" w:rsidRPr="009D621F" w:rsidRDefault="00DE673B" w:rsidP="007E425F">
            <w:pPr>
              <w:pStyle w:val="Style1"/>
              <w:spacing w:line="276" w:lineRule="auto"/>
            </w:pPr>
          </w:p>
          <w:p w14:paraId="0986D4F8" w14:textId="77777777" w:rsidR="00DE673B" w:rsidRPr="009D621F" w:rsidRDefault="00DE673B" w:rsidP="007E425F">
            <w:pPr>
              <w:pStyle w:val="Style1"/>
              <w:spacing w:line="276" w:lineRule="auto"/>
            </w:pPr>
            <w:r w:rsidRPr="009D621F">
              <w:t>1.76</w:t>
            </w:r>
          </w:p>
          <w:p w14:paraId="14A4F1FB" w14:textId="77777777" w:rsidR="00DE673B" w:rsidRPr="009D621F" w:rsidRDefault="00DE673B" w:rsidP="007E425F">
            <w:pPr>
              <w:pStyle w:val="Style1"/>
              <w:spacing w:line="276" w:lineRule="auto"/>
            </w:pPr>
          </w:p>
        </w:tc>
        <w:tc>
          <w:tcPr>
            <w:tcW w:w="661" w:type="dxa"/>
            <w:shd w:val="clear" w:color="auto" w:fill="auto"/>
          </w:tcPr>
          <w:p w14:paraId="16E3F364" w14:textId="77777777" w:rsidR="00DE673B" w:rsidRPr="009D621F" w:rsidRDefault="00DE673B" w:rsidP="007E425F">
            <w:pPr>
              <w:pStyle w:val="Style1"/>
              <w:spacing w:line="276" w:lineRule="auto"/>
            </w:pPr>
          </w:p>
          <w:p w14:paraId="41FD0890" w14:textId="77777777" w:rsidR="00DE673B" w:rsidRPr="009D621F" w:rsidRDefault="00DE673B" w:rsidP="007E425F">
            <w:pPr>
              <w:pStyle w:val="Style1"/>
              <w:spacing w:line="276" w:lineRule="auto"/>
            </w:pPr>
          </w:p>
          <w:p w14:paraId="233E4FDC" w14:textId="77777777" w:rsidR="00DE673B" w:rsidRPr="009D621F" w:rsidRDefault="00DE673B" w:rsidP="007E425F">
            <w:pPr>
              <w:pStyle w:val="Style1"/>
              <w:spacing w:line="276" w:lineRule="auto"/>
            </w:pPr>
            <w:r w:rsidRPr="009D621F">
              <w:t>5.57</w:t>
            </w:r>
          </w:p>
          <w:p w14:paraId="288A72B4" w14:textId="77777777" w:rsidR="00DE673B" w:rsidRPr="009D621F" w:rsidRDefault="00DE673B" w:rsidP="007E425F">
            <w:pPr>
              <w:pStyle w:val="Style1"/>
              <w:spacing w:line="276" w:lineRule="auto"/>
            </w:pPr>
          </w:p>
          <w:p w14:paraId="625F3DAD" w14:textId="77777777" w:rsidR="00DE673B" w:rsidRPr="009D621F" w:rsidRDefault="00DE673B" w:rsidP="007E425F">
            <w:pPr>
              <w:pStyle w:val="Style1"/>
              <w:spacing w:line="276" w:lineRule="auto"/>
            </w:pPr>
          </w:p>
          <w:p w14:paraId="7ACE1154" w14:textId="77777777" w:rsidR="00DE673B" w:rsidRPr="009D621F" w:rsidRDefault="00DE673B" w:rsidP="007E425F">
            <w:pPr>
              <w:pStyle w:val="Style1"/>
              <w:spacing w:line="276" w:lineRule="auto"/>
            </w:pPr>
          </w:p>
          <w:p w14:paraId="4E7BAA8B" w14:textId="77777777" w:rsidR="00DE673B" w:rsidRPr="009D621F" w:rsidRDefault="00DE673B" w:rsidP="007E425F">
            <w:pPr>
              <w:pStyle w:val="Style1"/>
              <w:spacing w:line="276" w:lineRule="auto"/>
            </w:pPr>
            <w:r w:rsidRPr="009D621F">
              <w:t>3.74</w:t>
            </w:r>
          </w:p>
          <w:p w14:paraId="794A670A" w14:textId="77777777" w:rsidR="00DE673B" w:rsidRPr="009D621F" w:rsidRDefault="00DE673B" w:rsidP="007E425F">
            <w:pPr>
              <w:pStyle w:val="Style1"/>
              <w:spacing w:line="276" w:lineRule="auto"/>
            </w:pPr>
          </w:p>
          <w:p w14:paraId="365FF4F4" w14:textId="77777777" w:rsidR="00DE673B" w:rsidRPr="009D621F" w:rsidRDefault="00DE673B" w:rsidP="007E425F">
            <w:pPr>
              <w:pStyle w:val="Style1"/>
              <w:spacing w:line="276" w:lineRule="auto"/>
            </w:pPr>
          </w:p>
          <w:p w14:paraId="1A44F41C" w14:textId="77777777" w:rsidR="00DE673B" w:rsidRPr="009D621F" w:rsidRDefault="00DE673B" w:rsidP="007E425F">
            <w:pPr>
              <w:pStyle w:val="Style1"/>
              <w:spacing w:line="276" w:lineRule="auto"/>
            </w:pPr>
          </w:p>
          <w:p w14:paraId="625583E0" w14:textId="77777777" w:rsidR="00DE673B" w:rsidRPr="009D621F" w:rsidRDefault="00DE673B" w:rsidP="007E425F">
            <w:pPr>
              <w:pStyle w:val="Style1"/>
              <w:spacing w:line="276" w:lineRule="auto"/>
            </w:pPr>
            <w:r w:rsidRPr="009D621F">
              <w:t>4.87</w:t>
            </w:r>
          </w:p>
          <w:p w14:paraId="05B120F0" w14:textId="77777777" w:rsidR="00DE673B" w:rsidRPr="009D621F" w:rsidRDefault="00DE673B" w:rsidP="007E425F">
            <w:pPr>
              <w:pStyle w:val="Style1"/>
              <w:spacing w:line="276" w:lineRule="auto"/>
            </w:pPr>
          </w:p>
        </w:tc>
      </w:tr>
      <w:tr w:rsidR="00DE673B" w:rsidRPr="009D621F" w14:paraId="1EC97DAF" w14:textId="77777777" w:rsidTr="00E94DAC">
        <w:trPr>
          <w:trHeight w:val="1819"/>
          <w:jc w:val="center"/>
        </w:trPr>
        <w:tc>
          <w:tcPr>
            <w:tcW w:w="3397" w:type="dxa"/>
          </w:tcPr>
          <w:p w14:paraId="53407C3A" w14:textId="77777777" w:rsidR="00DE673B" w:rsidRPr="009D621F" w:rsidRDefault="00DE673B" w:rsidP="007E425F">
            <w:pPr>
              <w:pStyle w:val="Style1"/>
              <w:spacing w:line="276" w:lineRule="auto"/>
            </w:pPr>
            <w:r w:rsidRPr="009D621F">
              <w:lastRenderedPageBreak/>
              <w:t xml:space="preserve">5. Fold towel </w:t>
            </w:r>
          </w:p>
          <w:p w14:paraId="6BEAB1E2" w14:textId="77777777" w:rsidR="00DE673B" w:rsidRPr="009D621F" w:rsidRDefault="00DE673B" w:rsidP="007E425F">
            <w:pPr>
              <w:pStyle w:val="Style1"/>
              <w:spacing w:line="276" w:lineRule="auto"/>
            </w:pPr>
            <w:r w:rsidRPr="009D621F">
              <w:t xml:space="preserve">Trunk flexion </w:t>
            </w:r>
          </w:p>
          <w:p w14:paraId="25B70BC3" w14:textId="77777777" w:rsidR="00DE673B" w:rsidRPr="009D621F" w:rsidRDefault="00DE673B" w:rsidP="007E425F">
            <w:pPr>
              <w:pStyle w:val="Style1"/>
              <w:spacing w:line="276" w:lineRule="auto"/>
            </w:pPr>
            <w:r w:rsidRPr="009D621F">
              <w:t>T1</w:t>
            </w:r>
          </w:p>
          <w:p w14:paraId="7A4AF79A" w14:textId="77777777" w:rsidR="00DE673B" w:rsidRPr="009D621F" w:rsidRDefault="00DE673B" w:rsidP="007E425F">
            <w:pPr>
              <w:pStyle w:val="Style1"/>
              <w:spacing w:line="276" w:lineRule="auto"/>
            </w:pPr>
            <w:r w:rsidRPr="009D621F">
              <w:t>T2</w:t>
            </w:r>
          </w:p>
          <w:p w14:paraId="2909BEE4" w14:textId="77777777" w:rsidR="00DE673B" w:rsidRPr="009D621F" w:rsidRDefault="00DE673B" w:rsidP="007E425F">
            <w:pPr>
              <w:pStyle w:val="Style1"/>
              <w:spacing w:line="276" w:lineRule="auto"/>
            </w:pPr>
            <w:r w:rsidRPr="009D621F">
              <w:t>Trunk lateral flexion toward unaffected/dominant side</w:t>
            </w:r>
          </w:p>
          <w:p w14:paraId="75ECF2B0" w14:textId="77777777" w:rsidR="00DE673B" w:rsidRPr="009D621F" w:rsidRDefault="00DE673B" w:rsidP="007E425F">
            <w:pPr>
              <w:pStyle w:val="Style1"/>
              <w:spacing w:line="276" w:lineRule="auto"/>
            </w:pPr>
            <w:r w:rsidRPr="009D621F">
              <w:t>T1</w:t>
            </w:r>
          </w:p>
          <w:p w14:paraId="1E273D2E" w14:textId="77777777" w:rsidR="00DE673B" w:rsidRPr="009D621F" w:rsidRDefault="00DE673B" w:rsidP="007E425F">
            <w:pPr>
              <w:pStyle w:val="Style1"/>
              <w:spacing w:line="276" w:lineRule="auto"/>
            </w:pPr>
            <w:r w:rsidRPr="009D621F">
              <w:t>T2</w:t>
            </w:r>
          </w:p>
          <w:p w14:paraId="6262CF45" w14:textId="77777777" w:rsidR="00DE673B" w:rsidRPr="009D621F" w:rsidRDefault="00DE673B" w:rsidP="007E425F">
            <w:pPr>
              <w:pStyle w:val="Style1"/>
              <w:spacing w:line="276" w:lineRule="auto"/>
            </w:pPr>
            <w:r w:rsidRPr="009D621F">
              <w:t>Trunk lateral flexion toward affected/non-dominant side</w:t>
            </w:r>
          </w:p>
          <w:p w14:paraId="03B687CD" w14:textId="77777777" w:rsidR="00DE673B" w:rsidRPr="009D621F" w:rsidRDefault="00DE673B" w:rsidP="007E425F">
            <w:pPr>
              <w:pStyle w:val="Style1"/>
              <w:spacing w:line="276" w:lineRule="auto"/>
            </w:pPr>
            <w:r w:rsidRPr="009D621F">
              <w:t>T1</w:t>
            </w:r>
          </w:p>
          <w:p w14:paraId="0C846F02" w14:textId="77777777" w:rsidR="00DE673B" w:rsidRPr="009D621F" w:rsidRDefault="00DE673B" w:rsidP="007E425F">
            <w:pPr>
              <w:pStyle w:val="Style1"/>
              <w:spacing w:line="276" w:lineRule="auto"/>
            </w:pPr>
            <w:r w:rsidRPr="009D621F">
              <w:t>T2</w:t>
            </w:r>
          </w:p>
        </w:tc>
        <w:tc>
          <w:tcPr>
            <w:tcW w:w="993" w:type="dxa"/>
            <w:shd w:val="clear" w:color="auto" w:fill="auto"/>
          </w:tcPr>
          <w:p w14:paraId="4FA367A8" w14:textId="77777777" w:rsidR="00DE673B" w:rsidRPr="009D621F" w:rsidRDefault="00DE673B" w:rsidP="007E425F">
            <w:pPr>
              <w:pStyle w:val="Style1"/>
              <w:spacing w:line="276" w:lineRule="auto"/>
            </w:pPr>
          </w:p>
          <w:p w14:paraId="4ACC8042" w14:textId="77777777" w:rsidR="00DE673B" w:rsidRPr="009D621F" w:rsidRDefault="00DE673B" w:rsidP="007E425F">
            <w:pPr>
              <w:pStyle w:val="Style1"/>
              <w:spacing w:line="276" w:lineRule="auto"/>
            </w:pPr>
          </w:p>
          <w:p w14:paraId="226130DB" w14:textId="77777777" w:rsidR="00DE673B" w:rsidRPr="009D621F" w:rsidRDefault="00DE673B" w:rsidP="007E425F">
            <w:pPr>
              <w:pStyle w:val="Style1"/>
              <w:spacing w:line="276" w:lineRule="auto"/>
            </w:pPr>
            <w:r w:rsidRPr="009D621F">
              <w:t>32.6±7.7</w:t>
            </w:r>
          </w:p>
          <w:p w14:paraId="059C02FA" w14:textId="77777777" w:rsidR="00DE673B" w:rsidRPr="009D621F" w:rsidRDefault="00DE673B" w:rsidP="007E425F">
            <w:pPr>
              <w:pStyle w:val="Style1"/>
              <w:spacing w:line="276" w:lineRule="auto"/>
            </w:pPr>
            <w:r w:rsidRPr="009D621F">
              <w:t>32.7±7.7</w:t>
            </w:r>
          </w:p>
          <w:p w14:paraId="4D2AD3E3" w14:textId="77777777" w:rsidR="00DE673B" w:rsidRPr="009D621F" w:rsidRDefault="00DE673B" w:rsidP="007E425F">
            <w:pPr>
              <w:pStyle w:val="Style1"/>
              <w:spacing w:line="276" w:lineRule="auto"/>
            </w:pPr>
          </w:p>
          <w:p w14:paraId="7F0F859A" w14:textId="77777777" w:rsidR="00DE673B" w:rsidRPr="009D621F" w:rsidRDefault="00DE673B" w:rsidP="007E425F">
            <w:pPr>
              <w:pStyle w:val="Style1"/>
              <w:spacing w:line="276" w:lineRule="auto"/>
            </w:pPr>
          </w:p>
          <w:p w14:paraId="1185527E" w14:textId="77777777" w:rsidR="00DE673B" w:rsidRPr="009D621F" w:rsidRDefault="00DE673B" w:rsidP="007E425F">
            <w:pPr>
              <w:pStyle w:val="Style1"/>
              <w:spacing w:line="276" w:lineRule="auto"/>
            </w:pPr>
            <w:r w:rsidRPr="009D621F">
              <w:t>9.4±11.6</w:t>
            </w:r>
          </w:p>
          <w:p w14:paraId="42BA74D4" w14:textId="77777777" w:rsidR="00DE673B" w:rsidRPr="009D621F" w:rsidRDefault="00DE673B" w:rsidP="007E425F">
            <w:pPr>
              <w:pStyle w:val="Style1"/>
              <w:spacing w:line="276" w:lineRule="auto"/>
            </w:pPr>
            <w:r w:rsidRPr="009D621F">
              <w:t>12.1±11</w:t>
            </w:r>
          </w:p>
          <w:p w14:paraId="0620C6AE" w14:textId="77777777" w:rsidR="00DE673B" w:rsidRPr="009D621F" w:rsidRDefault="00DE673B" w:rsidP="007E425F">
            <w:pPr>
              <w:pStyle w:val="Style1"/>
              <w:spacing w:line="276" w:lineRule="auto"/>
            </w:pPr>
          </w:p>
          <w:p w14:paraId="3272B6A3" w14:textId="77777777" w:rsidR="00DE673B" w:rsidRPr="009D621F" w:rsidRDefault="00DE673B" w:rsidP="007E425F">
            <w:pPr>
              <w:pStyle w:val="Style1"/>
              <w:spacing w:line="276" w:lineRule="auto"/>
            </w:pPr>
            <w:r w:rsidRPr="009D621F">
              <w:t>8.3±12.2</w:t>
            </w:r>
          </w:p>
          <w:p w14:paraId="75D5523E" w14:textId="77777777" w:rsidR="00DE673B" w:rsidRPr="009D621F" w:rsidRDefault="00DE673B" w:rsidP="007E425F">
            <w:pPr>
              <w:pStyle w:val="Style1"/>
              <w:spacing w:line="276" w:lineRule="auto"/>
            </w:pPr>
            <w:r w:rsidRPr="009D621F">
              <w:t>9.6±12.2</w:t>
            </w:r>
          </w:p>
        </w:tc>
        <w:tc>
          <w:tcPr>
            <w:tcW w:w="992" w:type="dxa"/>
            <w:shd w:val="clear" w:color="auto" w:fill="auto"/>
          </w:tcPr>
          <w:p w14:paraId="13C11C39" w14:textId="77777777" w:rsidR="00DE673B" w:rsidRPr="009D621F" w:rsidRDefault="00DE673B" w:rsidP="007E425F">
            <w:pPr>
              <w:pStyle w:val="Style1"/>
              <w:spacing w:line="276" w:lineRule="auto"/>
            </w:pPr>
          </w:p>
          <w:p w14:paraId="72646862" w14:textId="77777777" w:rsidR="00DE673B" w:rsidRPr="009D621F" w:rsidRDefault="00DE673B" w:rsidP="007E425F">
            <w:pPr>
              <w:pStyle w:val="Style1"/>
              <w:spacing w:line="276" w:lineRule="auto"/>
            </w:pPr>
          </w:p>
          <w:p w14:paraId="110561DA" w14:textId="77777777" w:rsidR="00DE673B" w:rsidRPr="009D621F" w:rsidRDefault="00DE673B" w:rsidP="007E425F">
            <w:pPr>
              <w:pStyle w:val="Style1"/>
              <w:spacing w:line="276" w:lineRule="auto"/>
            </w:pPr>
            <w:r w:rsidRPr="009D621F">
              <w:t>0.1±6.4</w:t>
            </w:r>
          </w:p>
          <w:p w14:paraId="1687B18E" w14:textId="77777777" w:rsidR="00DE673B" w:rsidRPr="009D621F" w:rsidRDefault="00DE673B" w:rsidP="007E425F">
            <w:pPr>
              <w:pStyle w:val="Style1"/>
              <w:spacing w:line="276" w:lineRule="auto"/>
            </w:pPr>
          </w:p>
          <w:p w14:paraId="6EB34164" w14:textId="77777777" w:rsidR="00DE673B" w:rsidRPr="009D621F" w:rsidRDefault="00DE673B" w:rsidP="007E425F">
            <w:pPr>
              <w:pStyle w:val="Style1"/>
              <w:spacing w:line="276" w:lineRule="auto"/>
            </w:pPr>
          </w:p>
          <w:p w14:paraId="6DE08AFE" w14:textId="77777777" w:rsidR="00DE673B" w:rsidRPr="009D621F" w:rsidRDefault="00DE673B" w:rsidP="007E425F">
            <w:pPr>
              <w:pStyle w:val="Style1"/>
              <w:spacing w:line="276" w:lineRule="auto"/>
            </w:pPr>
          </w:p>
          <w:p w14:paraId="5A41213E" w14:textId="77777777" w:rsidR="00DE673B" w:rsidRPr="009D621F" w:rsidRDefault="00DE673B" w:rsidP="007E425F">
            <w:pPr>
              <w:pStyle w:val="Style1"/>
              <w:spacing w:line="276" w:lineRule="auto"/>
            </w:pPr>
            <w:r w:rsidRPr="009D621F">
              <w:t>2.7±5.9</w:t>
            </w:r>
          </w:p>
          <w:p w14:paraId="0FA521D1" w14:textId="77777777" w:rsidR="00DE673B" w:rsidRPr="009D621F" w:rsidRDefault="00DE673B" w:rsidP="007E425F">
            <w:pPr>
              <w:pStyle w:val="Style1"/>
              <w:spacing w:line="276" w:lineRule="auto"/>
            </w:pPr>
          </w:p>
          <w:p w14:paraId="4D0EFDAE" w14:textId="77777777" w:rsidR="00DE673B" w:rsidRPr="009D621F" w:rsidRDefault="00DE673B" w:rsidP="007E425F">
            <w:pPr>
              <w:pStyle w:val="Style1"/>
              <w:spacing w:line="276" w:lineRule="auto"/>
            </w:pPr>
          </w:p>
          <w:p w14:paraId="5326E33D" w14:textId="77777777" w:rsidR="00DE673B" w:rsidRPr="009D621F" w:rsidRDefault="00DE673B" w:rsidP="007E425F">
            <w:pPr>
              <w:pStyle w:val="Style1"/>
              <w:spacing w:line="276" w:lineRule="auto"/>
            </w:pPr>
            <w:r w:rsidRPr="009D621F">
              <w:t>1.3±10</w:t>
            </w:r>
          </w:p>
          <w:p w14:paraId="15E86BA3" w14:textId="77777777" w:rsidR="00DE673B" w:rsidRPr="009D621F" w:rsidRDefault="00DE673B" w:rsidP="007E425F">
            <w:pPr>
              <w:pStyle w:val="Style1"/>
              <w:spacing w:line="276" w:lineRule="auto"/>
            </w:pPr>
          </w:p>
        </w:tc>
        <w:tc>
          <w:tcPr>
            <w:tcW w:w="850" w:type="dxa"/>
            <w:shd w:val="clear" w:color="auto" w:fill="auto"/>
          </w:tcPr>
          <w:p w14:paraId="107602D7" w14:textId="77777777" w:rsidR="00DE673B" w:rsidRPr="009D621F" w:rsidRDefault="00DE673B" w:rsidP="007E425F">
            <w:pPr>
              <w:pStyle w:val="Style1"/>
              <w:spacing w:line="276" w:lineRule="auto"/>
            </w:pPr>
          </w:p>
          <w:p w14:paraId="1A57B58B" w14:textId="77777777" w:rsidR="00DE673B" w:rsidRPr="009D621F" w:rsidRDefault="00DE673B" w:rsidP="007E425F">
            <w:pPr>
              <w:pStyle w:val="Style1"/>
              <w:spacing w:line="276" w:lineRule="auto"/>
            </w:pPr>
          </w:p>
          <w:p w14:paraId="31DC5B41" w14:textId="77777777" w:rsidR="00DE673B" w:rsidRPr="009D621F" w:rsidRDefault="00DE673B" w:rsidP="007E425F">
            <w:pPr>
              <w:pStyle w:val="Style1"/>
              <w:spacing w:line="276" w:lineRule="auto"/>
            </w:pPr>
            <w:r w:rsidRPr="009D621F">
              <w:t>0.67</w:t>
            </w:r>
          </w:p>
          <w:p w14:paraId="6DA5AA92" w14:textId="77777777" w:rsidR="00DE673B" w:rsidRPr="009D621F" w:rsidRDefault="00DE673B" w:rsidP="007E425F">
            <w:pPr>
              <w:pStyle w:val="Style1"/>
              <w:spacing w:line="276" w:lineRule="auto"/>
            </w:pPr>
          </w:p>
          <w:p w14:paraId="078D9AB4" w14:textId="77777777" w:rsidR="00DE673B" w:rsidRPr="009D621F" w:rsidRDefault="00DE673B" w:rsidP="007E425F">
            <w:pPr>
              <w:pStyle w:val="Style1"/>
              <w:spacing w:line="276" w:lineRule="auto"/>
            </w:pPr>
          </w:p>
          <w:p w14:paraId="5E74A203" w14:textId="77777777" w:rsidR="00DE673B" w:rsidRPr="009D621F" w:rsidRDefault="00DE673B" w:rsidP="007E425F">
            <w:pPr>
              <w:pStyle w:val="Style1"/>
              <w:spacing w:line="276" w:lineRule="auto"/>
            </w:pPr>
          </w:p>
          <w:p w14:paraId="3B7836E4" w14:textId="77777777" w:rsidR="00DE673B" w:rsidRPr="009D621F" w:rsidRDefault="00DE673B" w:rsidP="007E425F">
            <w:pPr>
              <w:pStyle w:val="Style1"/>
              <w:spacing w:line="276" w:lineRule="auto"/>
            </w:pPr>
            <w:r w:rsidRPr="009D621F">
              <w:t>0.67</w:t>
            </w:r>
          </w:p>
          <w:p w14:paraId="0DDE8E97" w14:textId="77777777" w:rsidR="00DE673B" w:rsidRPr="009D621F" w:rsidRDefault="00DE673B" w:rsidP="007E425F">
            <w:pPr>
              <w:pStyle w:val="Style1"/>
              <w:spacing w:line="276" w:lineRule="auto"/>
            </w:pPr>
          </w:p>
          <w:p w14:paraId="2E10EE74" w14:textId="77777777" w:rsidR="00DE673B" w:rsidRPr="009D621F" w:rsidRDefault="00DE673B" w:rsidP="007E425F">
            <w:pPr>
              <w:pStyle w:val="Style1"/>
              <w:spacing w:line="276" w:lineRule="auto"/>
            </w:pPr>
          </w:p>
          <w:p w14:paraId="5A98A970" w14:textId="77777777" w:rsidR="00DE673B" w:rsidRPr="009D621F" w:rsidRDefault="00DE673B" w:rsidP="007E425F">
            <w:pPr>
              <w:pStyle w:val="Style1"/>
              <w:spacing w:line="276" w:lineRule="auto"/>
            </w:pPr>
            <w:r w:rsidRPr="009D621F">
              <w:t>0.75</w:t>
            </w:r>
          </w:p>
          <w:p w14:paraId="2DA90A9A" w14:textId="77777777" w:rsidR="00DE673B" w:rsidRPr="009D621F" w:rsidRDefault="00DE673B" w:rsidP="007E425F">
            <w:pPr>
              <w:pStyle w:val="Style1"/>
              <w:spacing w:line="276" w:lineRule="auto"/>
            </w:pPr>
          </w:p>
        </w:tc>
        <w:tc>
          <w:tcPr>
            <w:tcW w:w="1134" w:type="dxa"/>
            <w:shd w:val="clear" w:color="auto" w:fill="auto"/>
          </w:tcPr>
          <w:p w14:paraId="4908726A" w14:textId="77777777" w:rsidR="00DE673B" w:rsidRPr="009D621F" w:rsidRDefault="00DE673B" w:rsidP="007E425F">
            <w:pPr>
              <w:pStyle w:val="Style1"/>
              <w:spacing w:line="276" w:lineRule="auto"/>
            </w:pPr>
          </w:p>
          <w:p w14:paraId="641A1663" w14:textId="77777777" w:rsidR="00DE673B" w:rsidRPr="009D621F" w:rsidRDefault="00DE673B" w:rsidP="007E425F">
            <w:pPr>
              <w:pStyle w:val="Style1"/>
              <w:spacing w:line="276" w:lineRule="auto"/>
            </w:pPr>
          </w:p>
          <w:p w14:paraId="57D9B18D" w14:textId="77777777" w:rsidR="00DE673B" w:rsidRPr="009D621F" w:rsidRDefault="00DE673B" w:rsidP="007E425F">
            <w:pPr>
              <w:pStyle w:val="Style1"/>
              <w:spacing w:line="276" w:lineRule="auto"/>
            </w:pPr>
            <w:r w:rsidRPr="009D621F">
              <w:t>0.32–0.86</w:t>
            </w:r>
          </w:p>
          <w:p w14:paraId="557D430A" w14:textId="77777777" w:rsidR="00DE673B" w:rsidRPr="009D621F" w:rsidRDefault="00DE673B" w:rsidP="007E425F">
            <w:pPr>
              <w:pStyle w:val="Style1"/>
              <w:spacing w:line="276" w:lineRule="auto"/>
            </w:pPr>
          </w:p>
          <w:p w14:paraId="4181C826" w14:textId="77777777" w:rsidR="00DE673B" w:rsidRPr="009D621F" w:rsidRDefault="00DE673B" w:rsidP="007E425F">
            <w:pPr>
              <w:pStyle w:val="Style1"/>
              <w:spacing w:line="276" w:lineRule="auto"/>
            </w:pPr>
          </w:p>
          <w:p w14:paraId="2AE83AC3" w14:textId="77777777" w:rsidR="00DE673B" w:rsidRPr="009D621F" w:rsidRDefault="00DE673B" w:rsidP="007E425F">
            <w:pPr>
              <w:pStyle w:val="Style1"/>
              <w:spacing w:line="276" w:lineRule="auto"/>
            </w:pPr>
          </w:p>
          <w:p w14:paraId="2A232654" w14:textId="77777777" w:rsidR="00DE673B" w:rsidRPr="009D621F" w:rsidRDefault="00DE673B" w:rsidP="007E425F">
            <w:pPr>
              <w:pStyle w:val="Style1"/>
              <w:spacing w:line="276" w:lineRule="auto"/>
            </w:pPr>
            <w:r w:rsidRPr="009D621F">
              <w:t>0.35–0.86</w:t>
            </w:r>
          </w:p>
          <w:p w14:paraId="2182360A" w14:textId="77777777" w:rsidR="00DE673B" w:rsidRPr="009D621F" w:rsidRDefault="00DE673B" w:rsidP="007E425F">
            <w:pPr>
              <w:pStyle w:val="Style1"/>
              <w:spacing w:line="276" w:lineRule="auto"/>
            </w:pPr>
          </w:p>
          <w:p w14:paraId="1B5FE917" w14:textId="77777777" w:rsidR="00DE673B" w:rsidRPr="009D621F" w:rsidRDefault="00DE673B" w:rsidP="007E425F">
            <w:pPr>
              <w:pStyle w:val="Style1"/>
              <w:spacing w:line="276" w:lineRule="auto"/>
            </w:pPr>
          </w:p>
          <w:p w14:paraId="497DC776" w14:textId="77777777" w:rsidR="00DE673B" w:rsidRPr="009D621F" w:rsidRDefault="00DE673B" w:rsidP="007E425F">
            <w:pPr>
              <w:pStyle w:val="Style1"/>
              <w:spacing w:line="276" w:lineRule="auto"/>
            </w:pPr>
            <w:r w:rsidRPr="009D621F">
              <w:t>0.47–0.9</w:t>
            </w:r>
          </w:p>
          <w:p w14:paraId="7959C4DE" w14:textId="77777777" w:rsidR="00DE673B" w:rsidRPr="009D621F" w:rsidRDefault="00DE673B" w:rsidP="007E425F">
            <w:pPr>
              <w:pStyle w:val="Style1"/>
              <w:spacing w:line="276" w:lineRule="auto"/>
            </w:pPr>
          </w:p>
        </w:tc>
        <w:tc>
          <w:tcPr>
            <w:tcW w:w="709" w:type="dxa"/>
            <w:shd w:val="clear" w:color="auto" w:fill="auto"/>
          </w:tcPr>
          <w:p w14:paraId="03E27209" w14:textId="77777777" w:rsidR="00DE673B" w:rsidRPr="009D621F" w:rsidRDefault="00DE673B" w:rsidP="007E425F">
            <w:pPr>
              <w:pStyle w:val="Style1"/>
              <w:spacing w:line="276" w:lineRule="auto"/>
            </w:pPr>
          </w:p>
          <w:p w14:paraId="213D80A3" w14:textId="77777777" w:rsidR="00DE673B" w:rsidRPr="009D621F" w:rsidRDefault="00DE673B" w:rsidP="007E425F">
            <w:pPr>
              <w:pStyle w:val="Style1"/>
              <w:spacing w:line="276" w:lineRule="auto"/>
            </w:pPr>
          </w:p>
          <w:p w14:paraId="4F7CBDFD" w14:textId="77777777" w:rsidR="00DE673B" w:rsidRPr="009D621F" w:rsidRDefault="00DE673B" w:rsidP="007E425F">
            <w:pPr>
              <w:pStyle w:val="Style1"/>
              <w:spacing w:line="276" w:lineRule="auto"/>
            </w:pPr>
            <w:r w:rsidRPr="009D621F">
              <w:t>3.67</w:t>
            </w:r>
          </w:p>
          <w:p w14:paraId="7F916567" w14:textId="77777777" w:rsidR="00DE673B" w:rsidRPr="009D621F" w:rsidRDefault="00DE673B" w:rsidP="007E425F">
            <w:pPr>
              <w:pStyle w:val="Style1"/>
              <w:spacing w:line="276" w:lineRule="auto"/>
            </w:pPr>
          </w:p>
          <w:p w14:paraId="07EC2019" w14:textId="77777777" w:rsidR="00DE673B" w:rsidRPr="009D621F" w:rsidRDefault="00DE673B" w:rsidP="007E425F">
            <w:pPr>
              <w:pStyle w:val="Style1"/>
              <w:spacing w:line="276" w:lineRule="auto"/>
            </w:pPr>
          </w:p>
          <w:p w14:paraId="08982658" w14:textId="77777777" w:rsidR="00DE673B" w:rsidRPr="009D621F" w:rsidRDefault="00DE673B" w:rsidP="007E425F">
            <w:pPr>
              <w:pStyle w:val="Style1"/>
              <w:spacing w:line="276" w:lineRule="auto"/>
            </w:pPr>
          </w:p>
          <w:p w14:paraId="5003A77A" w14:textId="77777777" w:rsidR="00DE673B" w:rsidRPr="009D621F" w:rsidRDefault="00DE673B" w:rsidP="007E425F">
            <w:pPr>
              <w:pStyle w:val="Style1"/>
              <w:spacing w:line="276" w:lineRule="auto"/>
            </w:pPr>
            <w:r w:rsidRPr="009D621F">
              <w:t>3.38</w:t>
            </w:r>
          </w:p>
          <w:p w14:paraId="373CE549" w14:textId="77777777" w:rsidR="00DE673B" w:rsidRPr="009D621F" w:rsidRDefault="00DE673B" w:rsidP="007E425F">
            <w:pPr>
              <w:pStyle w:val="Style1"/>
              <w:spacing w:line="276" w:lineRule="auto"/>
            </w:pPr>
          </w:p>
          <w:p w14:paraId="363505ED" w14:textId="77777777" w:rsidR="00DE673B" w:rsidRPr="009D621F" w:rsidRDefault="00DE673B" w:rsidP="007E425F">
            <w:pPr>
              <w:pStyle w:val="Style1"/>
              <w:spacing w:line="276" w:lineRule="auto"/>
            </w:pPr>
          </w:p>
          <w:p w14:paraId="2B3117DC" w14:textId="77777777" w:rsidR="00DE673B" w:rsidRPr="009D621F" w:rsidRDefault="00DE673B" w:rsidP="007E425F">
            <w:pPr>
              <w:pStyle w:val="Style1"/>
              <w:spacing w:line="276" w:lineRule="auto"/>
            </w:pPr>
            <w:r w:rsidRPr="009D621F">
              <w:t>5</w:t>
            </w:r>
          </w:p>
          <w:p w14:paraId="156D26B2" w14:textId="77777777" w:rsidR="00DE673B" w:rsidRPr="009D621F" w:rsidRDefault="00DE673B" w:rsidP="007E425F">
            <w:pPr>
              <w:pStyle w:val="Style1"/>
              <w:spacing w:line="276" w:lineRule="auto"/>
            </w:pPr>
          </w:p>
        </w:tc>
        <w:tc>
          <w:tcPr>
            <w:tcW w:w="709" w:type="dxa"/>
            <w:shd w:val="clear" w:color="auto" w:fill="auto"/>
          </w:tcPr>
          <w:p w14:paraId="177230FD" w14:textId="77777777" w:rsidR="00DE673B" w:rsidRPr="009D621F" w:rsidRDefault="00DE673B" w:rsidP="007E425F">
            <w:pPr>
              <w:pStyle w:val="Style1"/>
              <w:spacing w:line="276" w:lineRule="auto"/>
            </w:pPr>
          </w:p>
          <w:p w14:paraId="12CE27D7" w14:textId="77777777" w:rsidR="00DE673B" w:rsidRPr="009D621F" w:rsidRDefault="00DE673B" w:rsidP="007E425F">
            <w:pPr>
              <w:pStyle w:val="Style1"/>
              <w:spacing w:line="276" w:lineRule="auto"/>
            </w:pPr>
          </w:p>
          <w:p w14:paraId="09DB12FD" w14:textId="77777777" w:rsidR="00DE673B" w:rsidRPr="009D621F" w:rsidRDefault="00DE673B" w:rsidP="007E425F">
            <w:pPr>
              <w:pStyle w:val="Style1"/>
              <w:spacing w:line="276" w:lineRule="auto"/>
            </w:pPr>
            <w:r w:rsidRPr="009D621F">
              <w:t>10.17</w:t>
            </w:r>
          </w:p>
          <w:p w14:paraId="34742A02" w14:textId="77777777" w:rsidR="00DE673B" w:rsidRPr="009D621F" w:rsidRDefault="00DE673B" w:rsidP="007E425F">
            <w:pPr>
              <w:pStyle w:val="Style1"/>
              <w:spacing w:line="276" w:lineRule="auto"/>
            </w:pPr>
          </w:p>
          <w:p w14:paraId="677C6E1C" w14:textId="77777777" w:rsidR="00DE673B" w:rsidRPr="009D621F" w:rsidRDefault="00DE673B" w:rsidP="007E425F">
            <w:pPr>
              <w:pStyle w:val="Style1"/>
              <w:spacing w:line="276" w:lineRule="auto"/>
            </w:pPr>
          </w:p>
          <w:p w14:paraId="2B990AC7" w14:textId="77777777" w:rsidR="00DE673B" w:rsidRPr="009D621F" w:rsidRDefault="00DE673B" w:rsidP="007E425F">
            <w:pPr>
              <w:pStyle w:val="Style1"/>
              <w:spacing w:line="276" w:lineRule="auto"/>
            </w:pPr>
          </w:p>
          <w:p w14:paraId="293F4FA2" w14:textId="77777777" w:rsidR="00DE673B" w:rsidRPr="009D621F" w:rsidRDefault="00DE673B" w:rsidP="007E425F">
            <w:pPr>
              <w:pStyle w:val="Style1"/>
              <w:spacing w:line="276" w:lineRule="auto"/>
            </w:pPr>
            <w:r w:rsidRPr="009D621F">
              <w:t>9.36</w:t>
            </w:r>
          </w:p>
          <w:p w14:paraId="7CDEBD6F" w14:textId="77777777" w:rsidR="00DE673B" w:rsidRPr="009D621F" w:rsidRDefault="00DE673B" w:rsidP="007E425F">
            <w:pPr>
              <w:pStyle w:val="Style1"/>
              <w:spacing w:line="276" w:lineRule="auto"/>
            </w:pPr>
          </w:p>
          <w:p w14:paraId="08164563" w14:textId="77777777" w:rsidR="00DE673B" w:rsidRPr="009D621F" w:rsidRDefault="00DE673B" w:rsidP="007E425F">
            <w:pPr>
              <w:pStyle w:val="Style1"/>
              <w:spacing w:line="276" w:lineRule="auto"/>
            </w:pPr>
          </w:p>
          <w:p w14:paraId="59709665" w14:textId="77777777" w:rsidR="00DE673B" w:rsidRPr="009D621F" w:rsidRDefault="00DE673B" w:rsidP="007E425F">
            <w:pPr>
              <w:pStyle w:val="Style1"/>
              <w:spacing w:line="276" w:lineRule="auto"/>
            </w:pPr>
            <w:r w:rsidRPr="009D621F">
              <w:t>13.85</w:t>
            </w:r>
          </w:p>
          <w:p w14:paraId="4F4679B5" w14:textId="77777777" w:rsidR="00DE673B" w:rsidRPr="009D621F" w:rsidRDefault="00DE673B" w:rsidP="007E425F">
            <w:pPr>
              <w:pStyle w:val="Style1"/>
              <w:spacing w:line="276" w:lineRule="auto"/>
            </w:pPr>
          </w:p>
        </w:tc>
        <w:tc>
          <w:tcPr>
            <w:tcW w:w="1134" w:type="dxa"/>
            <w:shd w:val="clear" w:color="auto" w:fill="auto"/>
          </w:tcPr>
          <w:p w14:paraId="5DB7E680" w14:textId="77777777" w:rsidR="00DE673B" w:rsidRPr="009D621F" w:rsidRDefault="00DE673B" w:rsidP="007E425F">
            <w:pPr>
              <w:pStyle w:val="Style1"/>
              <w:spacing w:line="276" w:lineRule="auto"/>
            </w:pPr>
          </w:p>
          <w:p w14:paraId="73129CDB" w14:textId="77777777" w:rsidR="00DE673B" w:rsidRPr="009D621F" w:rsidRDefault="00DE673B" w:rsidP="007E425F">
            <w:pPr>
              <w:pStyle w:val="Style1"/>
              <w:spacing w:line="276" w:lineRule="auto"/>
            </w:pPr>
          </w:p>
          <w:p w14:paraId="2C186E07" w14:textId="77777777" w:rsidR="00DE673B" w:rsidRPr="009D621F" w:rsidRDefault="00DE673B" w:rsidP="007E425F">
            <w:pPr>
              <w:pStyle w:val="Style1"/>
              <w:spacing w:line="276" w:lineRule="auto"/>
            </w:pPr>
            <w:r w:rsidRPr="009D621F">
              <w:t>33.5±8.8</w:t>
            </w:r>
          </w:p>
          <w:p w14:paraId="4041CEBF" w14:textId="77777777" w:rsidR="00DE673B" w:rsidRPr="009D621F" w:rsidRDefault="00DE673B" w:rsidP="007E425F">
            <w:pPr>
              <w:pStyle w:val="Style1"/>
              <w:spacing w:line="276" w:lineRule="auto"/>
            </w:pPr>
            <w:r w:rsidRPr="009D621F">
              <w:t>32.2±9.3</w:t>
            </w:r>
          </w:p>
          <w:p w14:paraId="37A544D0" w14:textId="77777777" w:rsidR="00DE673B" w:rsidRPr="009D621F" w:rsidRDefault="00DE673B" w:rsidP="007E425F">
            <w:pPr>
              <w:pStyle w:val="Style1"/>
              <w:spacing w:line="276" w:lineRule="auto"/>
            </w:pPr>
          </w:p>
          <w:p w14:paraId="5A4DA7B8" w14:textId="77777777" w:rsidR="00DE673B" w:rsidRPr="009D621F" w:rsidRDefault="00DE673B" w:rsidP="007E425F">
            <w:pPr>
              <w:pStyle w:val="Style1"/>
              <w:spacing w:line="276" w:lineRule="auto"/>
            </w:pPr>
          </w:p>
          <w:p w14:paraId="7028149C" w14:textId="77777777" w:rsidR="00DE673B" w:rsidRPr="009D621F" w:rsidRDefault="00DE673B" w:rsidP="007E425F">
            <w:pPr>
              <w:pStyle w:val="Style1"/>
              <w:spacing w:line="276" w:lineRule="auto"/>
            </w:pPr>
            <w:r w:rsidRPr="009D621F">
              <w:t>9.3±11.5</w:t>
            </w:r>
          </w:p>
          <w:p w14:paraId="4CAB8B8C" w14:textId="77777777" w:rsidR="00DE673B" w:rsidRPr="009D621F" w:rsidRDefault="00DE673B" w:rsidP="007E425F">
            <w:pPr>
              <w:pStyle w:val="Style1"/>
              <w:spacing w:line="276" w:lineRule="auto"/>
            </w:pPr>
            <w:r w:rsidRPr="009D621F">
              <w:t>10±11.4</w:t>
            </w:r>
          </w:p>
          <w:p w14:paraId="6C1562D5" w14:textId="77777777" w:rsidR="00DE673B" w:rsidRPr="009D621F" w:rsidRDefault="00DE673B" w:rsidP="007E425F">
            <w:pPr>
              <w:pStyle w:val="Style1"/>
              <w:spacing w:line="276" w:lineRule="auto"/>
            </w:pPr>
          </w:p>
          <w:p w14:paraId="0B7D7194" w14:textId="77777777" w:rsidR="00DE673B" w:rsidRPr="009D621F" w:rsidRDefault="00DE673B" w:rsidP="007E425F">
            <w:pPr>
              <w:pStyle w:val="Style1"/>
              <w:spacing w:line="276" w:lineRule="auto"/>
            </w:pPr>
            <w:r w:rsidRPr="009D621F">
              <w:t>14.4±11.3</w:t>
            </w:r>
          </w:p>
          <w:p w14:paraId="667AF954" w14:textId="77777777" w:rsidR="00DE673B" w:rsidRPr="009D621F" w:rsidRDefault="00DE673B" w:rsidP="007E425F">
            <w:pPr>
              <w:pStyle w:val="Style1"/>
              <w:spacing w:line="276" w:lineRule="auto"/>
            </w:pPr>
            <w:r w:rsidRPr="009D621F">
              <w:t>15.5±10.3</w:t>
            </w:r>
          </w:p>
        </w:tc>
        <w:tc>
          <w:tcPr>
            <w:tcW w:w="850" w:type="dxa"/>
            <w:shd w:val="clear" w:color="auto" w:fill="auto"/>
          </w:tcPr>
          <w:p w14:paraId="16BBFF0F" w14:textId="77777777" w:rsidR="00DE673B" w:rsidRPr="009D621F" w:rsidRDefault="00DE673B" w:rsidP="007E425F">
            <w:pPr>
              <w:pStyle w:val="Style1"/>
              <w:spacing w:line="276" w:lineRule="auto"/>
            </w:pPr>
          </w:p>
          <w:p w14:paraId="4534995F" w14:textId="77777777" w:rsidR="00DE673B" w:rsidRPr="009D621F" w:rsidRDefault="00DE673B" w:rsidP="007E425F">
            <w:pPr>
              <w:pStyle w:val="Style1"/>
              <w:spacing w:line="276" w:lineRule="auto"/>
            </w:pPr>
          </w:p>
          <w:p w14:paraId="0DECB0D3" w14:textId="77777777" w:rsidR="00DE673B" w:rsidRPr="009D621F" w:rsidRDefault="00DE673B" w:rsidP="007E425F">
            <w:pPr>
              <w:pStyle w:val="Style1"/>
              <w:spacing w:line="276" w:lineRule="auto"/>
            </w:pPr>
            <w:r w:rsidRPr="009D621F">
              <w:t>2.9±9.6</w:t>
            </w:r>
          </w:p>
          <w:p w14:paraId="4C4843ED" w14:textId="77777777" w:rsidR="00DE673B" w:rsidRPr="009D621F" w:rsidRDefault="00DE673B" w:rsidP="007E425F">
            <w:pPr>
              <w:pStyle w:val="Style1"/>
              <w:spacing w:line="276" w:lineRule="auto"/>
            </w:pPr>
          </w:p>
          <w:p w14:paraId="0B62BA8F" w14:textId="77777777" w:rsidR="00DE673B" w:rsidRPr="009D621F" w:rsidRDefault="00DE673B" w:rsidP="007E425F">
            <w:pPr>
              <w:pStyle w:val="Style1"/>
              <w:spacing w:line="276" w:lineRule="auto"/>
            </w:pPr>
          </w:p>
          <w:p w14:paraId="659BC328" w14:textId="77777777" w:rsidR="00DE673B" w:rsidRPr="009D621F" w:rsidRDefault="00DE673B" w:rsidP="007E425F">
            <w:pPr>
              <w:pStyle w:val="Style1"/>
              <w:spacing w:line="276" w:lineRule="auto"/>
            </w:pPr>
          </w:p>
          <w:p w14:paraId="239AD31D" w14:textId="77777777" w:rsidR="00DE673B" w:rsidRPr="009D621F" w:rsidRDefault="00DE673B" w:rsidP="007E425F">
            <w:pPr>
              <w:pStyle w:val="Style1"/>
              <w:spacing w:line="276" w:lineRule="auto"/>
            </w:pPr>
            <w:r w:rsidRPr="009D621F">
              <w:t>2±7.7</w:t>
            </w:r>
          </w:p>
          <w:p w14:paraId="05A1C380" w14:textId="77777777" w:rsidR="00DE673B" w:rsidRPr="009D621F" w:rsidRDefault="00DE673B" w:rsidP="007E425F">
            <w:pPr>
              <w:pStyle w:val="Style1"/>
              <w:spacing w:line="276" w:lineRule="auto"/>
            </w:pPr>
          </w:p>
          <w:p w14:paraId="29D5AF50" w14:textId="77777777" w:rsidR="00DE673B" w:rsidRPr="009D621F" w:rsidRDefault="00DE673B" w:rsidP="007E425F">
            <w:pPr>
              <w:pStyle w:val="Style1"/>
              <w:spacing w:line="276" w:lineRule="auto"/>
            </w:pPr>
          </w:p>
          <w:p w14:paraId="05B3512E" w14:textId="77777777" w:rsidR="00DE673B" w:rsidRPr="009D621F" w:rsidRDefault="00DE673B" w:rsidP="007E425F">
            <w:pPr>
              <w:pStyle w:val="Style1"/>
              <w:spacing w:line="276" w:lineRule="auto"/>
            </w:pPr>
            <w:r w:rsidRPr="009D621F">
              <w:t>1±7.3</w:t>
            </w:r>
          </w:p>
          <w:p w14:paraId="4B3DFF44" w14:textId="77777777" w:rsidR="00DE673B" w:rsidRPr="009D621F" w:rsidRDefault="00DE673B" w:rsidP="007E425F">
            <w:pPr>
              <w:pStyle w:val="Style1"/>
              <w:spacing w:line="276" w:lineRule="auto"/>
            </w:pPr>
          </w:p>
        </w:tc>
        <w:tc>
          <w:tcPr>
            <w:tcW w:w="567" w:type="dxa"/>
            <w:shd w:val="clear" w:color="auto" w:fill="auto"/>
          </w:tcPr>
          <w:p w14:paraId="2476BE54" w14:textId="77777777" w:rsidR="00DE673B" w:rsidRPr="009D621F" w:rsidRDefault="00DE673B" w:rsidP="007E425F">
            <w:pPr>
              <w:pStyle w:val="Style1"/>
              <w:spacing w:line="276" w:lineRule="auto"/>
            </w:pPr>
          </w:p>
          <w:p w14:paraId="7A706232" w14:textId="77777777" w:rsidR="00DE673B" w:rsidRPr="009D621F" w:rsidRDefault="00DE673B" w:rsidP="007E425F">
            <w:pPr>
              <w:pStyle w:val="Style1"/>
              <w:spacing w:line="276" w:lineRule="auto"/>
            </w:pPr>
          </w:p>
          <w:p w14:paraId="44741585" w14:textId="77777777" w:rsidR="00DE673B" w:rsidRPr="009D621F" w:rsidRDefault="00DE673B" w:rsidP="007E425F">
            <w:pPr>
              <w:pStyle w:val="Style1"/>
              <w:spacing w:line="276" w:lineRule="auto"/>
            </w:pPr>
            <w:r w:rsidRPr="009D621F">
              <w:t>0.75</w:t>
            </w:r>
          </w:p>
          <w:p w14:paraId="346A64D0" w14:textId="77777777" w:rsidR="00DE673B" w:rsidRPr="009D621F" w:rsidRDefault="00DE673B" w:rsidP="007E425F">
            <w:pPr>
              <w:pStyle w:val="Style1"/>
              <w:spacing w:line="276" w:lineRule="auto"/>
            </w:pPr>
          </w:p>
          <w:p w14:paraId="70AA3CB4" w14:textId="77777777" w:rsidR="00DE673B" w:rsidRPr="009D621F" w:rsidRDefault="00DE673B" w:rsidP="007E425F">
            <w:pPr>
              <w:pStyle w:val="Style1"/>
              <w:spacing w:line="276" w:lineRule="auto"/>
            </w:pPr>
          </w:p>
          <w:p w14:paraId="4DE7A79F" w14:textId="77777777" w:rsidR="00DE673B" w:rsidRPr="009D621F" w:rsidRDefault="00DE673B" w:rsidP="007E425F">
            <w:pPr>
              <w:pStyle w:val="Style1"/>
              <w:spacing w:line="276" w:lineRule="auto"/>
            </w:pPr>
          </w:p>
          <w:p w14:paraId="4B165DB2" w14:textId="77777777" w:rsidR="00DE673B" w:rsidRPr="009D621F" w:rsidRDefault="00DE673B" w:rsidP="007E425F">
            <w:pPr>
              <w:pStyle w:val="Style1"/>
              <w:spacing w:line="276" w:lineRule="auto"/>
            </w:pPr>
            <w:r w:rsidRPr="009D621F">
              <w:t>0.72</w:t>
            </w:r>
          </w:p>
          <w:p w14:paraId="341554D3" w14:textId="77777777" w:rsidR="00DE673B" w:rsidRPr="009D621F" w:rsidRDefault="00DE673B" w:rsidP="007E425F">
            <w:pPr>
              <w:pStyle w:val="Style1"/>
              <w:spacing w:line="276" w:lineRule="auto"/>
            </w:pPr>
          </w:p>
          <w:p w14:paraId="3163F05B" w14:textId="77777777" w:rsidR="00DE673B" w:rsidRPr="009D621F" w:rsidRDefault="00DE673B" w:rsidP="007E425F">
            <w:pPr>
              <w:pStyle w:val="Style1"/>
              <w:spacing w:line="276" w:lineRule="auto"/>
            </w:pPr>
          </w:p>
          <w:p w14:paraId="62089465" w14:textId="77777777" w:rsidR="00DE673B" w:rsidRPr="009D621F" w:rsidRDefault="00DE673B" w:rsidP="007E425F">
            <w:pPr>
              <w:pStyle w:val="Style1"/>
              <w:spacing w:line="276" w:lineRule="auto"/>
            </w:pPr>
            <w:r w:rsidRPr="009D621F">
              <w:t>0.78</w:t>
            </w:r>
          </w:p>
          <w:p w14:paraId="7E31CF83" w14:textId="77777777" w:rsidR="00DE673B" w:rsidRPr="009D621F" w:rsidRDefault="00DE673B" w:rsidP="007E425F">
            <w:pPr>
              <w:pStyle w:val="Style1"/>
              <w:spacing w:line="276" w:lineRule="auto"/>
            </w:pPr>
          </w:p>
        </w:tc>
        <w:tc>
          <w:tcPr>
            <w:tcW w:w="1296" w:type="dxa"/>
            <w:shd w:val="clear" w:color="auto" w:fill="auto"/>
          </w:tcPr>
          <w:p w14:paraId="57F2D936" w14:textId="77777777" w:rsidR="00DE673B" w:rsidRPr="009D621F" w:rsidRDefault="00DE673B" w:rsidP="007E425F">
            <w:pPr>
              <w:pStyle w:val="Style1"/>
              <w:spacing w:line="276" w:lineRule="auto"/>
            </w:pPr>
          </w:p>
          <w:p w14:paraId="1A83D9F1" w14:textId="77777777" w:rsidR="00DE673B" w:rsidRPr="009D621F" w:rsidRDefault="00DE673B" w:rsidP="007E425F">
            <w:pPr>
              <w:pStyle w:val="Style1"/>
              <w:spacing w:line="276" w:lineRule="auto"/>
            </w:pPr>
          </w:p>
          <w:p w14:paraId="4F4CA68D" w14:textId="77777777" w:rsidR="00DE673B" w:rsidRPr="009D621F" w:rsidRDefault="00DE673B" w:rsidP="007E425F">
            <w:pPr>
              <w:pStyle w:val="Style1"/>
              <w:spacing w:line="276" w:lineRule="auto"/>
            </w:pPr>
            <w:r w:rsidRPr="009D621F">
              <w:t>0.46–0.90</w:t>
            </w:r>
          </w:p>
          <w:p w14:paraId="4A9E4B4F" w14:textId="77777777" w:rsidR="00DE673B" w:rsidRPr="009D621F" w:rsidRDefault="00DE673B" w:rsidP="007E425F">
            <w:pPr>
              <w:pStyle w:val="Style1"/>
              <w:spacing w:line="276" w:lineRule="auto"/>
            </w:pPr>
          </w:p>
          <w:p w14:paraId="35BBF89B" w14:textId="77777777" w:rsidR="00DE673B" w:rsidRPr="009D621F" w:rsidRDefault="00DE673B" w:rsidP="007E425F">
            <w:pPr>
              <w:pStyle w:val="Style1"/>
              <w:spacing w:line="276" w:lineRule="auto"/>
            </w:pPr>
          </w:p>
          <w:p w14:paraId="073D2329" w14:textId="77777777" w:rsidR="00DE673B" w:rsidRPr="009D621F" w:rsidRDefault="00DE673B" w:rsidP="007E425F">
            <w:pPr>
              <w:pStyle w:val="Style1"/>
              <w:spacing w:line="276" w:lineRule="auto"/>
            </w:pPr>
          </w:p>
          <w:p w14:paraId="4F7A8EFF" w14:textId="77777777" w:rsidR="00DE673B" w:rsidRPr="009D621F" w:rsidRDefault="00DE673B" w:rsidP="007E425F">
            <w:pPr>
              <w:pStyle w:val="Style1"/>
              <w:spacing w:line="276" w:lineRule="auto"/>
            </w:pPr>
            <w:r w:rsidRPr="009D621F">
              <w:t>0.42–0.88</w:t>
            </w:r>
          </w:p>
          <w:p w14:paraId="2BCCA1D5" w14:textId="77777777" w:rsidR="00DE673B" w:rsidRPr="009D621F" w:rsidRDefault="00DE673B" w:rsidP="007E425F">
            <w:pPr>
              <w:pStyle w:val="Style1"/>
              <w:spacing w:line="276" w:lineRule="auto"/>
            </w:pPr>
          </w:p>
          <w:p w14:paraId="64693002" w14:textId="77777777" w:rsidR="00DE673B" w:rsidRPr="009D621F" w:rsidRDefault="00DE673B" w:rsidP="007E425F">
            <w:pPr>
              <w:pStyle w:val="Style1"/>
              <w:spacing w:line="276" w:lineRule="auto"/>
            </w:pPr>
          </w:p>
          <w:p w14:paraId="3263AF71" w14:textId="77777777" w:rsidR="00DE673B" w:rsidRPr="009D621F" w:rsidRDefault="00DE673B" w:rsidP="007E425F">
            <w:pPr>
              <w:pStyle w:val="Style1"/>
              <w:spacing w:line="276" w:lineRule="auto"/>
            </w:pPr>
            <w:r w:rsidRPr="009D621F">
              <w:t>0.52–0.91</w:t>
            </w:r>
          </w:p>
          <w:p w14:paraId="354E5F6A" w14:textId="77777777" w:rsidR="00DE673B" w:rsidRPr="009D621F" w:rsidRDefault="00DE673B" w:rsidP="007E425F">
            <w:pPr>
              <w:pStyle w:val="Style1"/>
              <w:spacing w:line="276" w:lineRule="auto"/>
            </w:pPr>
          </w:p>
        </w:tc>
        <w:tc>
          <w:tcPr>
            <w:tcW w:w="600" w:type="dxa"/>
            <w:shd w:val="clear" w:color="auto" w:fill="auto"/>
          </w:tcPr>
          <w:p w14:paraId="1AAF256D" w14:textId="77777777" w:rsidR="00DE673B" w:rsidRPr="009D621F" w:rsidRDefault="00DE673B" w:rsidP="007E425F">
            <w:pPr>
              <w:pStyle w:val="Style1"/>
              <w:spacing w:line="276" w:lineRule="auto"/>
            </w:pPr>
          </w:p>
          <w:p w14:paraId="4C3B77C0" w14:textId="77777777" w:rsidR="00DE673B" w:rsidRPr="009D621F" w:rsidRDefault="00DE673B" w:rsidP="007E425F">
            <w:pPr>
              <w:pStyle w:val="Style1"/>
              <w:spacing w:line="276" w:lineRule="auto"/>
            </w:pPr>
          </w:p>
          <w:p w14:paraId="206DE096" w14:textId="77777777" w:rsidR="00DE673B" w:rsidRPr="009D621F" w:rsidRDefault="00DE673B" w:rsidP="007E425F">
            <w:pPr>
              <w:pStyle w:val="Style1"/>
              <w:spacing w:line="276" w:lineRule="auto"/>
            </w:pPr>
            <w:r w:rsidRPr="009D621F">
              <w:t>4.8</w:t>
            </w:r>
          </w:p>
          <w:p w14:paraId="324D9A2F" w14:textId="77777777" w:rsidR="00DE673B" w:rsidRPr="009D621F" w:rsidRDefault="00DE673B" w:rsidP="007E425F">
            <w:pPr>
              <w:pStyle w:val="Style1"/>
              <w:spacing w:line="276" w:lineRule="auto"/>
            </w:pPr>
          </w:p>
          <w:p w14:paraId="6620BFAF" w14:textId="77777777" w:rsidR="00DE673B" w:rsidRPr="009D621F" w:rsidRDefault="00DE673B" w:rsidP="007E425F">
            <w:pPr>
              <w:pStyle w:val="Style1"/>
              <w:spacing w:line="276" w:lineRule="auto"/>
            </w:pPr>
          </w:p>
          <w:p w14:paraId="116688C6" w14:textId="77777777" w:rsidR="00DE673B" w:rsidRPr="009D621F" w:rsidRDefault="00DE673B" w:rsidP="007E425F">
            <w:pPr>
              <w:pStyle w:val="Style1"/>
              <w:spacing w:line="276" w:lineRule="auto"/>
            </w:pPr>
          </w:p>
          <w:p w14:paraId="2599D27F" w14:textId="77777777" w:rsidR="00DE673B" w:rsidRPr="009D621F" w:rsidRDefault="00DE673B" w:rsidP="007E425F">
            <w:pPr>
              <w:pStyle w:val="Style1"/>
              <w:spacing w:line="276" w:lineRule="auto"/>
            </w:pPr>
            <w:r w:rsidRPr="009D621F">
              <w:t>4.07</w:t>
            </w:r>
          </w:p>
          <w:p w14:paraId="192D1F51" w14:textId="77777777" w:rsidR="00DE673B" w:rsidRPr="009D621F" w:rsidRDefault="00DE673B" w:rsidP="007E425F">
            <w:pPr>
              <w:pStyle w:val="Style1"/>
              <w:spacing w:line="276" w:lineRule="auto"/>
            </w:pPr>
          </w:p>
          <w:p w14:paraId="73171D58" w14:textId="77777777" w:rsidR="00DE673B" w:rsidRPr="009D621F" w:rsidRDefault="00DE673B" w:rsidP="007E425F">
            <w:pPr>
              <w:pStyle w:val="Style1"/>
              <w:spacing w:line="276" w:lineRule="auto"/>
            </w:pPr>
          </w:p>
          <w:p w14:paraId="58CDBEA4" w14:textId="77777777" w:rsidR="00DE673B" w:rsidRPr="009D621F" w:rsidRDefault="00DE673B" w:rsidP="007E425F">
            <w:pPr>
              <w:pStyle w:val="Style1"/>
              <w:spacing w:line="276" w:lineRule="auto"/>
            </w:pPr>
            <w:r w:rsidRPr="009D621F">
              <w:t>3.42</w:t>
            </w:r>
          </w:p>
          <w:p w14:paraId="68177537" w14:textId="77777777" w:rsidR="00DE673B" w:rsidRPr="009D621F" w:rsidRDefault="00DE673B" w:rsidP="007E425F">
            <w:pPr>
              <w:pStyle w:val="Style1"/>
              <w:spacing w:line="276" w:lineRule="auto"/>
            </w:pPr>
          </w:p>
        </w:tc>
        <w:tc>
          <w:tcPr>
            <w:tcW w:w="661" w:type="dxa"/>
            <w:shd w:val="clear" w:color="auto" w:fill="auto"/>
          </w:tcPr>
          <w:p w14:paraId="66F89E70" w14:textId="77777777" w:rsidR="00DE673B" w:rsidRPr="009D621F" w:rsidRDefault="00DE673B" w:rsidP="007E425F">
            <w:pPr>
              <w:pStyle w:val="Style1"/>
              <w:spacing w:line="276" w:lineRule="auto"/>
            </w:pPr>
          </w:p>
          <w:p w14:paraId="6AE31842" w14:textId="77777777" w:rsidR="00DE673B" w:rsidRPr="009D621F" w:rsidRDefault="00DE673B" w:rsidP="007E425F">
            <w:pPr>
              <w:pStyle w:val="Style1"/>
              <w:spacing w:line="276" w:lineRule="auto"/>
            </w:pPr>
          </w:p>
          <w:p w14:paraId="2526998F" w14:textId="77777777" w:rsidR="00DE673B" w:rsidRPr="009D621F" w:rsidRDefault="00DE673B" w:rsidP="007E425F">
            <w:pPr>
              <w:pStyle w:val="Style1"/>
              <w:spacing w:line="276" w:lineRule="auto"/>
            </w:pPr>
            <w:r w:rsidRPr="009D621F">
              <w:t>13.3</w:t>
            </w:r>
          </w:p>
          <w:p w14:paraId="54DDC6E9" w14:textId="77777777" w:rsidR="00DE673B" w:rsidRPr="009D621F" w:rsidRDefault="00DE673B" w:rsidP="007E425F">
            <w:pPr>
              <w:pStyle w:val="Style1"/>
              <w:spacing w:line="276" w:lineRule="auto"/>
            </w:pPr>
          </w:p>
          <w:p w14:paraId="5B24A8D1" w14:textId="77777777" w:rsidR="00DE673B" w:rsidRPr="009D621F" w:rsidRDefault="00DE673B" w:rsidP="007E425F">
            <w:pPr>
              <w:pStyle w:val="Style1"/>
              <w:spacing w:line="276" w:lineRule="auto"/>
            </w:pPr>
          </w:p>
          <w:p w14:paraId="286D4167" w14:textId="77777777" w:rsidR="00DE673B" w:rsidRPr="009D621F" w:rsidRDefault="00DE673B" w:rsidP="007E425F">
            <w:pPr>
              <w:pStyle w:val="Style1"/>
              <w:spacing w:line="276" w:lineRule="auto"/>
            </w:pPr>
          </w:p>
          <w:p w14:paraId="0272E057" w14:textId="77777777" w:rsidR="00DE673B" w:rsidRPr="009D621F" w:rsidRDefault="00DE673B" w:rsidP="007E425F">
            <w:pPr>
              <w:pStyle w:val="Style1"/>
              <w:spacing w:line="276" w:lineRule="auto"/>
            </w:pPr>
            <w:r w:rsidRPr="009D621F">
              <w:t>11.28</w:t>
            </w:r>
          </w:p>
          <w:p w14:paraId="0C152DDE" w14:textId="77777777" w:rsidR="00DE673B" w:rsidRPr="009D621F" w:rsidRDefault="00DE673B" w:rsidP="007E425F">
            <w:pPr>
              <w:pStyle w:val="Style1"/>
              <w:spacing w:line="276" w:lineRule="auto"/>
            </w:pPr>
          </w:p>
          <w:p w14:paraId="238D6356" w14:textId="77777777" w:rsidR="00DE673B" w:rsidRPr="009D621F" w:rsidRDefault="00DE673B" w:rsidP="007E425F">
            <w:pPr>
              <w:pStyle w:val="Style1"/>
              <w:spacing w:line="276" w:lineRule="auto"/>
            </w:pPr>
          </w:p>
          <w:p w14:paraId="0228A1DE" w14:textId="77777777" w:rsidR="00DE673B" w:rsidRPr="009D621F" w:rsidRDefault="00DE673B" w:rsidP="007E425F">
            <w:pPr>
              <w:pStyle w:val="Style1"/>
              <w:spacing w:line="276" w:lineRule="auto"/>
            </w:pPr>
            <w:r w:rsidRPr="009D621F">
              <w:t>9.47</w:t>
            </w:r>
          </w:p>
          <w:p w14:paraId="6BD67EC0" w14:textId="77777777" w:rsidR="00DE673B" w:rsidRPr="009D621F" w:rsidRDefault="00DE673B" w:rsidP="007E425F">
            <w:pPr>
              <w:pStyle w:val="Style1"/>
              <w:spacing w:line="276" w:lineRule="auto"/>
            </w:pPr>
          </w:p>
        </w:tc>
      </w:tr>
      <w:tr w:rsidR="00DE673B" w:rsidRPr="009D621F" w14:paraId="2B6F98DD" w14:textId="77777777" w:rsidTr="00E94DAC">
        <w:trPr>
          <w:trHeight w:val="990"/>
          <w:jc w:val="center"/>
        </w:trPr>
        <w:tc>
          <w:tcPr>
            <w:tcW w:w="3397" w:type="dxa"/>
          </w:tcPr>
          <w:p w14:paraId="32E760FE" w14:textId="77777777" w:rsidR="00DE673B" w:rsidRPr="009D621F" w:rsidRDefault="00DE673B" w:rsidP="007E425F">
            <w:pPr>
              <w:pStyle w:val="Style1"/>
              <w:spacing w:line="276" w:lineRule="auto"/>
            </w:pPr>
            <w:r w:rsidRPr="009D621F">
              <w:t>6. Turn key in lock</w:t>
            </w:r>
          </w:p>
          <w:p w14:paraId="7180AF83" w14:textId="77777777" w:rsidR="00DE673B" w:rsidRPr="009D621F" w:rsidRDefault="00DE673B" w:rsidP="007E425F">
            <w:pPr>
              <w:pStyle w:val="Style1"/>
              <w:spacing w:line="276" w:lineRule="auto"/>
            </w:pPr>
            <w:r w:rsidRPr="009D621F">
              <w:t xml:space="preserve">Trunk flexion </w:t>
            </w:r>
          </w:p>
          <w:p w14:paraId="70DA1A1D" w14:textId="77777777" w:rsidR="00DE673B" w:rsidRPr="009D621F" w:rsidRDefault="00DE673B" w:rsidP="007E425F">
            <w:pPr>
              <w:pStyle w:val="Style1"/>
              <w:spacing w:line="276" w:lineRule="auto"/>
            </w:pPr>
            <w:r w:rsidRPr="009D621F">
              <w:t>T1</w:t>
            </w:r>
          </w:p>
          <w:p w14:paraId="7A28CF88" w14:textId="77777777" w:rsidR="00DE673B" w:rsidRPr="009D621F" w:rsidRDefault="00DE673B" w:rsidP="007E425F">
            <w:pPr>
              <w:pStyle w:val="Style1"/>
              <w:spacing w:line="276" w:lineRule="auto"/>
            </w:pPr>
            <w:r w:rsidRPr="009D621F">
              <w:t>T2</w:t>
            </w:r>
          </w:p>
        </w:tc>
        <w:tc>
          <w:tcPr>
            <w:tcW w:w="993" w:type="dxa"/>
            <w:shd w:val="clear" w:color="auto" w:fill="auto"/>
          </w:tcPr>
          <w:p w14:paraId="0AAE7E22" w14:textId="77777777" w:rsidR="00DE673B" w:rsidRPr="009D621F" w:rsidRDefault="00DE673B" w:rsidP="007E425F">
            <w:pPr>
              <w:pStyle w:val="Style1"/>
              <w:spacing w:line="276" w:lineRule="auto"/>
            </w:pPr>
          </w:p>
          <w:p w14:paraId="63299D37" w14:textId="77777777" w:rsidR="00DE673B" w:rsidRPr="009D621F" w:rsidRDefault="00DE673B" w:rsidP="007E425F">
            <w:pPr>
              <w:pStyle w:val="Style1"/>
              <w:spacing w:line="276" w:lineRule="auto"/>
            </w:pPr>
          </w:p>
          <w:p w14:paraId="4E813008" w14:textId="77777777" w:rsidR="00DE673B" w:rsidRPr="009D621F" w:rsidRDefault="00DE673B" w:rsidP="007E425F">
            <w:pPr>
              <w:pStyle w:val="Style1"/>
              <w:spacing w:line="276" w:lineRule="auto"/>
            </w:pPr>
            <w:r w:rsidRPr="009D621F">
              <w:t>1.5±1.1</w:t>
            </w:r>
          </w:p>
          <w:p w14:paraId="4D1C6FB5" w14:textId="77777777" w:rsidR="00DE673B" w:rsidRPr="009D621F" w:rsidRDefault="00DE673B" w:rsidP="007E425F">
            <w:pPr>
              <w:pStyle w:val="Style1"/>
              <w:spacing w:line="276" w:lineRule="auto"/>
            </w:pPr>
            <w:r w:rsidRPr="009D621F">
              <w:t>1.6±1.2</w:t>
            </w:r>
          </w:p>
        </w:tc>
        <w:tc>
          <w:tcPr>
            <w:tcW w:w="992" w:type="dxa"/>
            <w:shd w:val="clear" w:color="auto" w:fill="auto"/>
          </w:tcPr>
          <w:p w14:paraId="56F6538F" w14:textId="77777777" w:rsidR="00DE673B" w:rsidRPr="009D621F" w:rsidRDefault="00DE673B" w:rsidP="007E425F">
            <w:pPr>
              <w:pStyle w:val="Style1"/>
              <w:spacing w:line="276" w:lineRule="auto"/>
            </w:pPr>
          </w:p>
          <w:p w14:paraId="42F088DD" w14:textId="77777777" w:rsidR="00DE673B" w:rsidRPr="009D621F" w:rsidRDefault="00DE673B" w:rsidP="007E425F">
            <w:pPr>
              <w:pStyle w:val="Style1"/>
              <w:spacing w:line="276" w:lineRule="auto"/>
            </w:pPr>
          </w:p>
          <w:p w14:paraId="20BF600D" w14:textId="77777777" w:rsidR="00DE673B" w:rsidRPr="009D621F" w:rsidRDefault="00DE673B" w:rsidP="007E425F">
            <w:pPr>
              <w:pStyle w:val="Style1"/>
              <w:spacing w:line="276" w:lineRule="auto"/>
            </w:pPr>
            <w:r w:rsidRPr="009D621F">
              <w:t>0.2±0.9</w:t>
            </w:r>
          </w:p>
          <w:p w14:paraId="68D49D6D" w14:textId="77777777" w:rsidR="00DE673B" w:rsidRPr="009D621F" w:rsidRDefault="00DE673B" w:rsidP="007E425F">
            <w:pPr>
              <w:pStyle w:val="Style1"/>
              <w:spacing w:line="276" w:lineRule="auto"/>
            </w:pPr>
          </w:p>
        </w:tc>
        <w:tc>
          <w:tcPr>
            <w:tcW w:w="850" w:type="dxa"/>
            <w:shd w:val="clear" w:color="auto" w:fill="auto"/>
          </w:tcPr>
          <w:p w14:paraId="3FA83C1C" w14:textId="77777777" w:rsidR="00DE673B" w:rsidRPr="009D621F" w:rsidRDefault="00DE673B" w:rsidP="007E425F">
            <w:pPr>
              <w:pStyle w:val="Style1"/>
              <w:spacing w:line="276" w:lineRule="auto"/>
            </w:pPr>
          </w:p>
          <w:p w14:paraId="3416CC06" w14:textId="77777777" w:rsidR="00DE673B" w:rsidRPr="009D621F" w:rsidRDefault="00DE673B" w:rsidP="007E425F">
            <w:pPr>
              <w:pStyle w:val="Style1"/>
              <w:spacing w:line="276" w:lineRule="auto"/>
            </w:pPr>
          </w:p>
          <w:p w14:paraId="699DD174" w14:textId="77777777" w:rsidR="00DE673B" w:rsidRPr="009D621F" w:rsidRDefault="00DE673B" w:rsidP="007E425F">
            <w:pPr>
              <w:pStyle w:val="Style1"/>
              <w:spacing w:line="276" w:lineRule="auto"/>
            </w:pPr>
            <w:r w:rsidRPr="009D621F">
              <w:t>0.87</w:t>
            </w:r>
          </w:p>
        </w:tc>
        <w:tc>
          <w:tcPr>
            <w:tcW w:w="1134" w:type="dxa"/>
            <w:shd w:val="clear" w:color="auto" w:fill="auto"/>
          </w:tcPr>
          <w:p w14:paraId="66792FB9" w14:textId="77777777" w:rsidR="00DE673B" w:rsidRPr="009D621F" w:rsidRDefault="00DE673B" w:rsidP="007E425F">
            <w:pPr>
              <w:pStyle w:val="Style1"/>
              <w:spacing w:line="276" w:lineRule="auto"/>
            </w:pPr>
          </w:p>
          <w:p w14:paraId="5228AB37" w14:textId="77777777" w:rsidR="00DE673B" w:rsidRPr="009D621F" w:rsidRDefault="00DE673B" w:rsidP="007E425F">
            <w:pPr>
              <w:pStyle w:val="Style1"/>
              <w:spacing w:line="276" w:lineRule="auto"/>
            </w:pPr>
          </w:p>
          <w:p w14:paraId="7D3D431B" w14:textId="77777777" w:rsidR="00DE673B" w:rsidRPr="009D621F" w:rsidRDefault="00DE673B" w:rsidP="007E425F">
            <w:pPr>
              <w:pStyle w:val="Style1"/>
              <w:spacing w:line="276" w:lineRule="auto"/>
            </w:pPr>
            <w:r w:rsidRPr="009D621F">
              <w:t>0.71–0.95</w:t>
            </w:r>
          </w:p>
        </w:tc>
        <w:tc>
          <w:tcPr>
            <w:tcW w:w="709" w:type="dxa"/>
            <w:shd w:val="clear" w:color="auto" w:fill="auto"/>
          </w:tcPr>
          <w:p w14:paraId="324452C1" w14:textId="77777777" w:rsidR="00DE673B" w:rsidRPr="009D621F" w:rsidRDefault="00DE673B" w:rsidP="007E425F">
            <w:pPr>
              <w:pStyle w:val="Style1"/>
              <w:spacing w:line="276" w:lineRule="auto"/>
            </w:pPr>
          </w:p>
          <w:p w14:paraId="022777FB" w14:textId="77777777" w:rsidR="00DE673B" w:rsidRPr="009D621F" w:rsidRDefault="00DE673B" w:rsidP="007E425F">
            <w:pPr>
              <w:pStyle w:val="Style1"/>
              <w:spacing w:line="276" w:lineRule="auto"/>
            </w:pPr>
          </w:p>
          <w:p w14:paraId="3F327EB2" w14:textId="77777777" w:rsidR="00DE673B" w:rsidRPr="009D621F" w:rsidRDefault="00DE673B" w:rsidP="007E425F">
            <w:pPr>
              <w:pStyle w:val="Style1"/>
              <w:spacing w:line="276" w:lineRule="auto"/>
            </w:pPr>
            <w:r w:rsidRPr="009D621F">
              <w:t>0.32</w:t>
            </w:r>
          </w:p>
        </w:tc>
        <w:tc>
          <w:tcPr>
            <w:tcW w:w="709" w:type="dxa"/>
            <w:shd w:val="clear" w:color="auto" w:fill="auto"/>
          </w:tcPr>
          <w:p w14:paraId="0F335A72" w14:textId="77777777" w:rsidR="00DE673B" w:rsidRPr="009D621F" w:rsidRDefault="00DE673B" w:rsidP="007E425F">
            <w:pPr>
              <w:pStyle w:val="Style1"/>
              <w:spacing w:line="276" w:lineRule="auto"/>
            </w:pPr>
          </w:p>
          <w:p w14:paraId="4021817C" w14:textId="77777777" w:rsidR="00DE673B" w:rsidRPr="009D621F" w:rsidRDefault="00DE673B" w:rsidP="007E425F">
            <w:pPr>
              <w:pStyle w:val="Style1"/>
              <w:spacing w:line="276" w:lineRule="auto"/>
            </w:pPr>
          </w:p>
          <w:p w14:paraId="6071431E" w14:textId="77777777" w:rsidR="00DE673B" w:rsidRPr="009D621F" w:rsidRDefault="00DE673B" w:rsidP="007E425F">
            <w:pPr>
              <w:pStyle w:val="Style1"/>
              <w:spacing w:line="276" w:lineRule="auto"/>
            </w:pPr>
            <w:r w:rsidRPr="009D621F">
              <w:t>0.88</w:t>
            </w:r>
          </w:p>
          <w:p w14:paraId="7428C444" w14:textId="77777777" w:rsidR="00DE673B" w:rsidRPr="009D621F" w:rsidRDefault="00DE673B" w:rsidP="007E425F">
            <w:pPr>
              <w:pStyle w:val="Style1"/>
              <w:spacing w:line="276" w:lineRule="auto"/>
            </w:pPr>
          </w:p>
        </w:tc>
        <w:tc>
          <w:tcPr>
            <w:tcW w:w="1134" w:type="dxa"/>
            <w:shd w:val="clear" w:color="auto" w:fill="auto"/>
          </w:tcPr>
          <w:p w14:paraId="5AFE53E5" w14:textId="77777777" w:rsidR="00DE673B" w:rsidRPr="009D621F" w:rsidRDefault="00DE673B" w:rsidP="007E425F">
            <w:pPr>
              <w:pStyle w:val="Style1"/>
              <w:spacing w:line="276" w:lineRule="auto"/>
            </w:pPr>
          </w:p>
          <w:p w14:paraId="69E5674F" w14:textId="77777777" w:rsidR="00DE673B" w:rsidRPr="009D621F" w:rsidRDefault="00DE673B" w:rsidP="007E425F">
            <w:pPr>
              <w:pStyle w:val="Style1"/>
              <w:spacing w:line="276" w:lineRule="auto"/>
            </w:pPr>
          </w:p>
          <w:p w14:paraId="20B929DA" w14:textId="77777777" w:rsidR="00DE673B" w:rsidRPr="009D621F" w:rsidRDefault="00DE673B" w:rsidP="007E425F">
            <w:pPr>
              <w:pStyle w:val="Style1"/>
              <w:spacing w:line="276" w:lineRule="auto"/>
            </w:pPr>
            <w:r w:rsidRPr="009D621F">
              <w:t>5.3±4.8</w:t>
            </w:r>
          </w:p>
          <w:p w14:paraId="7A87561A" w14:textId="77777777" w:rsidR="00DE673B" w:rsidRPr="009D621F" w:rsidRDefault="00DE673B" w:rsidP="007E425F">
            <w:pPr>
              <w:pStyle w:val="Style1"/>
              <w:spacing w:line="276" w:lineRule="auto"/>
            </w:pPr>
            <w:r w:rsidRPr="009D621F">
              <w:t>6.6±6.6</w:t>
            </w:r>
          </w:p>
        </w:tc>
        <w:tc>
          <w:tcPr>
            <w:tcW w:w="850" w:type="dxa"/>
            <w:shd w:val="clear" w:color="auto" w:fill="auto"/>
          </w:tcPr>
          <w:p w14:paraId="34FF0F58" w14:textId="77777777" w:rsidR="00DE673B" w:rsidRPr="009D621F" w:rsidRDefault="00DE673B" w:rsidP="007E425F">
            <w:pPr>
              <w:pStyle w:val="Style1"/>
              <w:spacing w:line="276" w:lineRule="auto"/>
            </w:pPr>
          </w:p>
          <w:p w14:paraId="37FC6C06" w14:textId="77777777" w:rsidR="00DE673B" w:rsidRPr="009D621F" w:rsidRDefault="00DE673B" w:rsidP="007E425F">
            <w:pPr>
              <w:pStyle w:val="Style1"/>
              <w:spacing w:line="276" w:lineRule="auto"/>
            </w:pPr>
          </w:p>
          <w:p w14:paraId="69C8FFD6" w14:textId="77777777" w:rsidR="00DE673B" w:rsidRPr="009D621F" w:rsidRDefault="00DE673B" w:rsidP="007E425F">
            <w:pPr>
              <w:pStyle w:val="Style1"/>
              <w:spacing w:line="276" w:lineRule="auto"/>
            </w:pPr>
            <w:r w:rsidRPr="009D621F">
              <w:t>0.6±3.5</w:t>
            </w:r>
          </w:p>
          <w:p w14:paraId="5F0BB6E4" w14:textId="77777777" w:rsidR="00DE673B" w:rsidRPr="009D621F" w:rsidRDefault="00DE673B" w:rsidP="007E425F">
            <w:pPr>
              <w:pStyle w:val="Style1"/>
              <w:spacing w:line="276" w:lineRule="auto"/>
            </w:pPr>
          </w:p>
        </w:tc>
        <w:tc>
          <w:tcPr>
            <w:tcW w:w="567" w:type="dxa"/>
            <w:shd w:val="clear" w:color="auto" w:fill="auto"/>
          </w:tcPr>
          <w:p w14:paraId="5F743639" w14:textId="77777777" w:rsidR="00DE673B" w:rsidRPr="009D621F" w:rsidRDefault="00DE673B" w:rsidP="007E425F">
            <w:pPr>
              <w:pStyle w:val="Style1"/>
              <w:spacing w:line="276" w:lineRule="auto"/>
            </w:pPr>
          </w:p>
          <w:p w14:paraId="08510A0B" w14:textId="77777777" w:rsidR="00DE673B" w:rsidRPr="009D621F" w:rsidRDefault="00DE673B" w:rsidP="007E425F">
            <w:pPr>
              <w:pStyle w:val="Style1"/>
              <w:spacing w:line="276" w:lineRule="auto"/>
            </w:pPr>
          </w:p>
          <w:p w14:paraId="27FAF99A" w14:textId="77777777" w:rsidR="00DE673B" w:rsidRPr="009D621F" w:rsidRDefault="00DE673B" w:rsidP="007E425F">
            <w:pPr>
              <w:pStyle w:val="Style1"/>
              <w:spacing w:line="276" w:lineRule="auto"/>
            </w:pPr>
            <w:r w:rsidRPr="009D621F">
              <w:t>0.8</w:t>
            </w:r>
          </w:p>
        </w:tc>
        <w:tc>
          <w:tcPr>
            <w:tcW w:w="1296" w:type="dxa"/>
            <w:shd w:val="clear" w:color="auto" w:fill="auto"/>
          </w:tcPr>
          <w:p w14:paraId="624645DC" w14:textId="77777777" w:rsidR="00DE673B" w:rsidRPr="009D621F" w:rsidRDefault="00DE673B" w:rsidP="007E425F">
            <w:pPr>
              <w:pStyle w:val="Style1"/>
              <w:spacing w:line="276" w:lineRule="auto"/>
            </w:pPr>
          </w:p>
          <w:p w14:paraId="3CF2FC9D" w14:textId="77777777" w:rsidR="00DE673B" w:rsidRPr="009D621F" w:rsidRDefault="00DE673B" w:rsidP="007E425F">
            <w:pPr>
              <w:pStyle w:val="Style1"/>
              <w:spacing w:line="276" w:lineRule="auto"/>
            </w:pPr>
          </w:p>
          <w:p w14:paraId="50D1D7E5" w14:textId="77777777" w:rsidR="00DE673B" w:rsidRPr="009D621F" w:rsidRDefault="00DE673B" w:rsidP="007E425F">
            <w:pPr>
              <w:pStyle w:val="Style1"/>
              <w:spacing w:line="276" w:lineRule="auto"/>
            </w:pPr>
            <w:r w:rsidRPr="009D621F">
              <w:t>0.56–0.92</w:t>
            </w:r>
          </w:p>
          <w:p w14:paraId="1D544343" w14:textId="77777777" w:rsidR="00DE673B" w:rsidRPr="009D621F" w:rsidRDefault="00DE673B" w:rsidP="007E425F">
            <w:pPr>
              <w:pStyle w:val="Style1"/>
              <w:spacing w:line="276" w:lineRule="auto"/>
            </w:pPr>
          </w:p>
        </w:tc>
        <w:tc>
          <w:tcPr>
            <w:tcW w:w="600" w:type="dxa"/>
            <w:shd w:val="clear" w:color="auto" w:fill="auto"/>
          </w:tcPr>
          <w:p w14:paraId="44A5175D" w14:textId="77777777" w:rsidR="00DE673B" w:rsidRPr="009D621F" w:rsidRDefault="00DE673B" w:rsidP="007E425F">
            <w:pPr>
              <w:pStyle w:val="Style1"/>
              <w:spacing w:line="276" w:lineRule="auto"/>
            </w:pPr>
          </w:p>
          <w:p w14:paraId="0C7E2334" w14:textId="77777777" w:rsidR="00DE673B" w:rsidRPr="009D621F" w:rsidRDefault="00DE673B" w:rsidP="007E425F">
            <w:pPr>
              <w:pStyle w:val="Style1"/>
              <w:spacing w:line="276" w:lineRule="auto"/>
            </w:pPr>
          </w:p>
          <w:p w14:paraId="5E194241" w14:textId="77777777" w:rsidR="00DE673B" w:rsidRPr="009D621F" w:rsidRDefault="00DE673B" w:rsidP="007E425F">
            <w:pPr>
              <w:pStyle w:val="Style1"/>
              <w:spacing w:line="276" w:lineRule="auto"/>
            </w:pPr>
            <w:r w:rsidRPr="009D621F">
              <w:t>1.56</w:t>
            </w:r>
          </w:p>
          <w:p w14:paraId="0A0F9294" w14:textId="77777777" w:rsidR="00DE673B" w:rsidRPr="009D621F" w:rsidRDefault="00DE673B" w:rsidP="007E425F">
            <w:pPr>
              <w:pStyle w:val="Style1"/>
              <w:spacing w:line="276" w:lineRule="auto"/>
            </w:pPr>
          </w:p>
        </w:tc>
        <w:tc>
          <w:tcPr>
            <w:tcW w:w="661" w:type="dxa"/>
            <w:shd w:val="clear" w:color="auto" w:fill="auto"/>
          </w:tcPr>
          <w:p w14:paraId="1276FEE0" w14:textId="77777777" w:rsidR="00DE673B" w:rsidRPr="009D621F" w:rsidRDefault="00DE673B" w:rsidP="007E425F">
            <w:pPr>
              <w:pStyle w:val="Style1"/>
              <w:spacing w:line="276" w:lineRule="auto"/>
            </w:pPr>
          </w:p>
          <w:p w14:paraId="7A1C994F" w14:textId="77777777" w:rsidR="00DE673B" w:rsidRPr="009D621F" w:rsidRDefault="00DE673B" w:rsidP="007E425F">
            <w:pPr>
              <w:pStyle w:val="Style1"/>
              <w:spacing w:line="276" w:lineRule="auto"/>
            </w:pPr>
          </w:p>
          <w:p w14:paraId="363265E8" w14:textId="77777777" w:rsidR="00DE673B" w:rsidRPr="009D621F" w:rsidRDefault="00DE673B" w:rsidP="007E425F">
            <w:pPr>
              <w:pStyle w:val="Style1"/>
              <w:spacing w:line="276" w:lineRule="auto"/>
            </w:pPr>
            <w:r w:rsidRPr="009D621F">
              <w:t>4.32</w:t>
            </w:r>
          </w:p>
          <w:p w14:paraId="467C5903" w14:textId="77777777" w:rsidR="00DE673B" w:rsidRPr="009D621F" w:rsidRDefault="00DE673B" w:rsidP="007E425F">
            <w:pPr>
              <w:pStyle w:val="Style1"/>
              <w:spacing w:line="276" w:lineRule="auto"/>
            </w:pPr>
          </w:p>
        </w:tc>
      </w:tr>
      <w:tr w:rsidR="00DE673B" w:rsidRPr="009D621F" w14:paraId="430EAA4B" w14:textId="77777777" w:rsidTr="00E94DAC">
        <w:trPr>
          <w:trHeight w:val="990"/>
          <w:jc w:val="center"/>
        </w:trPr>
        <w:tc>
          <w:tcPr>
            <w:tcW w:w="3397" w:type="dxa"/>
          </w:tcPr>
          <w:p w14:paraId="734828C7" w14:textId="77777777" w:rsidR="00DE673B" w:rsidRPr="009D621F" w:rsidRDefault="00DE673B" w:rsidP="007E425F">
            <w:pPr>
              <w:pStyle w:val="Style1"/>
              <w:spacing w:line="276" w:lineRule="auto"/>
            </w:pPr>
            <w:r w:rsidRPr="009D621F">
              <w:t>7. Reach and retrieve</w:t>
            </w:r>
          </w:p>
          <w:p w14:paraId="325159F9" w14:textId="77777777" w:rsidR="00DE673B" w:rsidRPr="009D621F" w:rsidRDefault="00DE673B" w:rsidP="007E425F">
            <w:pPr>
              <w:pStyle w:val="Style1"/>
              <w:spacing w:line="276" w:lineRule="auto"/>
            </w:pPr>
            <w:r w:rsidRPr="009D621F">
              <w:t xml:space="preserve">Trunk extension </w:t>
            </w:r>
          </w:p>
          <w:p w14:paraId="75F56CB6" w14:textId="77777777" w:rsidR="00DE673B" w:rsidRPr="009D621F" w:rsidRDefault="00DE673B" w:rsidP="007E425F">
            <w:pPr>
              <w:pStyle w:val="Style1"/>
              <w:spacing w:line="276" w:lineRule="auto"/>
            </w:pPr>
            <w:r w:rsidRPr="009D621F">
              <w:t>T1</w:t>
            </w:r>
          </w:p>
          <w:p w14:paraId="6358785A" w14:textId="77777777" w:rsidR="00DE673B" w:rsidRPr="009D621F" w:rsidRDefault="00DE673B" w:rsidP="007E425F">
            <w:pPr>
              <w:pStyle w:val="Style1"/>
              <w:spacing w:line="276" w:lineRule="auto"/>
            </w:pPr>
            <w:r w:rsidRPr="009D621F">
              <w:t>T2</w:t>
            </w:r>
          </w:p>
        </w:tc>
        <w:tc>
          <w:tcPr>
            <w:tcW w:w="993" w:type="dxa"/>
            <w:shd w:val="clear" w:color="auto" w:fill="auto"/>
          </w:tcPr>
          <w:p w14:paraId="540E06CF" w14:textId="77777777" w:rsidR="00DE673B" w:rsidRPr="009D621F" w:rsidRDefault="00DE673B" w:rsidP="007E425F">
            <w:pPr>
              <w:pStyle w:val="Style1"/>
              <w:spacing w:line="276" w:lineRule="auto"/>
            </w:pPr>
          </w:p>
          <w:p w14:paraId="3928258A" w14:textId="77777777" w:rsidR="00DE673B" w:rsidRPr="009D621F" w:rsidRDefault="00DE673B" w:rsidP="007E425F">
            <w:pPr>
              <w:pStyle w:val="Style1"/>
              <w:spacing w:line="276" w:lineRule="auto"/>
            </w:pPr>
          </w:p>
          <w:p w14:paraId="54350004" w14:textId="77777777" w:rsidR="00DE673B" w:rsidRPr="009D621F" w:rsidRDefault="00DE673B" w:rsidP="007E425F">
            <w:pPr>
              <w:pStyle w:val="Style1"/>
              <w:spacing w:line="276" w:lineRule="auto"/>
            </w:pPr>
            <w:r w:rsidRPr="009D621F">
              <w:t>6.8±5.1</w:t>
            </w:r>
          </w:p>
          <w:p w14:paraId="104E6DFA" w14:textId="77777777" w:rsidR="00DE673B" w:rsidRPr="009D621F" w:rsidRDefault="00DE673B" w:rsidP="007E425F">
            <w:pPr>
              <w:pStyle w:val="Style1"/>
              <w:spacing w:line="276" w:lineRule="auto"/>
            </w:pPr>
            <w:r w:rsidRPr="009D621F">
              <w:t>6.5±4.5</w:t>
            </w:r>
          </w:p>
        </w:tc>
        <w:tc>
          <w:tcPr>
            <w:tcW w:w="992" w:type="dxa"/>
            <w:shd w:val="clear" w:color="auto" w:fill="auto"/>
          </w:tcPr>
          <w:p w14:paraId="2BDDBF1A" w14:textId="77777777" w:rsidR="00DE673B" w:rsidRPr="009D621F" w:rsidRDefault="00DE673B" w:rsidP="007E425F">
            <w:pPr>
              <w:pStyle w:val="Style1"/>
              <w:spacing w:line="276" w:lineRule="auto"/>
            </w:pPr>
          </w:p>
          <w:p w14:paraId="74F91385" w14:textId="77777777" w:rsidR="00DE673B" w:rsidRPr="009D621F" w:rsidRDefault="00DE673B" w:rsidP="007E425F">
            <w:pPr>
              <w:pStyle w:val="Style1"/>
              <w:spacing w:line="276" w:lineRule="auto"/>
            </w:pPr>
          </w:p>
          <w:p w14:paraId="126ED5AC" w14:textId="77777777" w:rsidR="00DE673B" w:rsidRPr="009D621F" w:rsidRDefault="00DE673B" w:rsidP="007E425F">
            <w:pPr>
              <w:pStyle w:val="Style1"/>
              <w:spacing w:line="276" w:lineRule="auto"/>
            </w:pPr>
            <w:r w:rsidRPr="009D621F">
              <w:t>0.3±3.6</w:t>
            </w:r>
          </w:p>
          <w:p w14:paraId="4107E0CE" w14:textId="77777777" w:rsidR="00DE673B" w:rsidRPr="009D621F" w:rsidRDefault="00DE673B" w:rsidP="007E425F">
            <w:pPr>
              <w:pStyle w:val="Style1"/>
              <w:spacing w:line="276" w:lineRule="auto"/>
            </w:pPr>
          </w:p>
        </w:tc>
        <w:tc>
          <w:tcPr>
            <w:tcW w:w="850" w:type="dxa"/>
            <w:shd w:val="clear" w:color="auto" w:fill="auto"/>
          </w:tcPr>
          <w:p w14:paraId="664816F3" w14:textId="77777777" w:rsidR="00DE673B" w:rsidRPr="009D621F" w:rsidRDefault="00DE673B" w:rsidP="007E425F">
            <w:pPr>
              <w:pStyle w:val="Style1"/>
              <w:spacing w:line="276" w:lineRule="auto"/>
            </w:pPr>
          </w:p>
          <w:p w14:paraId="76A5597E" w14:textId="77777777" w:rsidR="00DE673B" w:rsidRPr="009D621F" w:rsidRDefault="00DE673B" w:rsidP="007E425F">
            <w:pPr>
              <w:pStyle w:val="Style1"/>
              <w:spacing w:line="276" w:lineRule="auto"/>
            </w:pPr>
          </w:p>
          <w:p w14:paraId="40672239" w14:textId="77777777" w:rsidR="00DE673B" w:rsidRPr="009D621F" w:rsidRDefault="00DE673B" w:rsidP="007E425F">
            <w:pPr>
              <w:pStyle w:val="Style1"/>
              <w:spacing w:line="276" w:lineRule="auto"/>
            </w:pPr>
            <w:r w:rsidRPr="009D621F">
              <w:t>0.68</w:t>
            </w:r>
          </w:p>
          <w:p w14:paraId="4F98AA77" w14:textId="77777777" w:rsidR="00DE673B" w:rsidRPr="009D621F" w:rsidRDefault="00DE673B" w:rsidP="007E425F">
            <w:pPr>
              <w:pStyle w:val="Style1"/>
              <w:spacing w:line="276" w:lineRule="auto"/>
            </w:pPr>
          </w:p>
        </w:tc>
        <w:tc>
          <w:tcPr>
            <w:tcW w:w="1134" w:type="dxa"/>
            <w:shd w:val="clear" w:color="auto" w:fill="auto"/>
          </w:tcPr>
          <w:p w14:paraId="2ED07531" w14:textId="77777777" w:rsidR="00DE673B" w:rsidRPr="009D621F" w:rsidRDefault="00DE673B" w:rsidP="007E425F">
            <w:pPr>
              <w:pStyle w:val="Style1"/>
              <w:spacing w:line="276" w:lineRule="auto"/>
            </w:pPr>
          </w:p>
          <w:p w14:paraId="0E2CAA1A" w14:textId="77777777" w:rsidR="00DE673B" w:rsidRPr="009D621F" w:rsidRDefault="00DE673B" w:rsidP="007E425F">
            <w:pPr>
              <w:pStyle w:val="Style1"/>
              <w:spacing w:line="276" w:lineRule="auto"/>
            </w:pPr>
          </w:p>
          <w:p w14:paraId="62865DFE" w14:textId="77777777" w:rsidR="00DE673B" w:rsidRPr="009D621F" w:rsidRDefault="00DE673B" w:rsidP="007E425F">
            <w:pPr>
              <w:pStyle w:val="Style1"/>
              <w:spacing w:line="276" w:lineRule="auto"/>
            </w:pPr>
            <w:r w:rsidRPr="009D621F">
              <w:t>0.35–0.86</w:t>
            </w:r>
          </w:p>
          <w:p w14:paraId="57D0BC1A" w14:textId="77777777" w:rsidR="00DE673B" w:rsidRPr="009D621F" w:rsidRDefault="00DE673B" w:rsidP="007E425F">
            <w:pPr>
              <w:pStyle w:val="Style1"/>
              <w:spacing w:line="276" w:lineRule="auto"/>
            </w:pPr>
          </w:p>
        </w:tc>
        <w:tc>
          <w:tcPr>
            <w:tcW w:w="709" w:type="dxa"/>
            <w:shd w:val="clear" w:color="auto" w:fill="auto"/>
          </w:tcPr>
          <w:p w14:paraId="7DCD21AF" w14:textId="77777777" w:rsidR="00DE673B" w:rsidRPr="009D621F" w:rsidRDefault="00DE673B" w:rsidP="007E425F">
            <w:pPr>
              <w:pStyle w:val="Style1"/>
              <w:spacing w:line="276" w:lineRule="auto"/>
            </w:pPr>
          </w:p>
          <w:p w14:paraId="41923A86" w14:textId="77777777" w:rsidR="00DE673B" w:rsidRPr="009D621F" w:rsidRDefault="00DE673B" w:rsidP="007E425F">
            <w:pPr>
              <w:pStyle w:val="Style1"/>
              <w:spacing w:line="276" w:lineRule="auto"/>
            </w:pPr>
          </w:p>
          <w:p w14:paraId="21DBFB93" w14:textId="77777777" w:rsidR="00DE673B" w:rsidRPr="009D621F" w:rsidRDefault="00DE673B" w:rsidP="007E425F">
            <w:pPr>
              <w:pStyle w:val="Style1"/>
              <w:spacing w:line="276" w:lineRule="auto"/>
            </w:pPr>
            <w:r w:rsidRPr="009D621F">
              <w:t>2.03</w:t>
            </w:r>
          </w:p>
          <w:p w14:paraId="0F4F0887" w14:textId="77777777" w:rsidR="00DE673B" w:rsidRPr="009D621F" w:rsidRDefault="00DE673B" w:rsidP="007E425F">
            <w:pPr>
              <w:pStyle w:val="Style1"/>
              <w:spacing w:line="276" w:lineRule="auto"/>
            </w:pPr>
          </w:p>
        </w:tc>
        <w:tc>
          <w:tcPr>
            <w:tcW w:w="709" w:type="dxa"/>
            <w:shd w:val="clear" w:color="auto" w:fill="auto"/>
          </w:tcPr>
          <w:p w14:paraId="6606D984" w14:textId="77777777" w:rsidR="00DE673B" w:rsidRPr="009D621F" w:rsidRDefault="00DE673B" w:rsidP="007E425F">
            <w:pPr>
              <w:pStyle w:val="Style1"/>
              <w:spacing w:line="276" w:lineRule="auto"/>
            </w:pPr>
          </w:p>
          <w:p w14:paraId="2FD378D1" w14:textId="77777777" w:rsidR="00DE673B" w:rsidRPr="009D621F" w:rsidRDefault="00DE673B" w:rsidP="007E425F">
            <w:pPr>
              <w:pStyle w:val="Style1"/>
              <w:spacing w:line="276" w:lineRule="auto"/>
            </w:pPr>
          </w:p>
          <w:p w14:paraId="5ECEB7ED" w14:textId="77777777" w:rsidR="00DE673B" w:rsidRPr="009D621F" w:rsidRDefault="00DE673B" w:rsidP="007E425F">
            <w:pPr>
              <w:pStyle w:val="Style1"/>
              <w:spacing w:line="276" w:lineRule="auto"/>
            </w:pPr>
            <w:r w:rsidRPr="009D621F">
              <w:t>5.62</w:t>
            </w:r>
          </w:p>
          <w:p w14:paraId="3B72DC4F" w14:textId="77777777" w:rsidR="00DE673B" w:rsidRPr="009D621F" w:rsidRDefault="00DE673B" w:rsidP="007E425F">
            <w:pPr>
              <w:pStyle w:val="Style1"/>
              <w:spacing w:line="276" w:lineRule="auto"/>
            </w:pPr>
          </w:p>
        </w:tc>
        <w:tc>
          <w:tcPr>
            <w:tcW w:w="1134" w:type="dxa"/>
            <w:shd w:val="clear" w:color="auto" w:fill="auto"/>
          </w:tcPr>
          <w:p w14:paraId="407A9B0A" w14:textId="77777777" w:rsidR="00DE673B" w:rsidRPr="009D621F" w:rsidRDefault="00DE673B" w:rsidP="007E425F">
            <w:pPr>
              <w:pStyle w:val="Style1"/>
              <w:spacing w:line="276" w:lineRule="auto"/>
            </w:pPr>
          </w:p>
          <w:p w14:paraId="3A9AAE64" w14:textId="77777777" w:rsidR="00DE673B" w:rsidRPr="009D621F" w:rsidRDefault="00DE673B" w:rsidP="007E425F">
            <w:pPr>
              <w:pStyle w:val="Style1"/>
              <w:spacing w:line="276" w:lineRule="auto"/>
            </w:pPr>
          </w:p>
          <w:p w14:paraId="5B211169" w14:textId="77777777" w:rsidR="00DE673B" w:rsidRPr="009D621F" w:rsidRDefault="00DE673B" w:rsidP="007E425F">
            <w:pPr>
              <w:pStyle w:val="Style1"/>
              <w:spacing w:line="276" w:lineRule="auto"/>
            </w:pPr>
            <w:r w:rsidRPr="009D621F">
              <w:t>11.1±8.2</w:t>
            </w:r>
          </w:p>
          <w:p w14:paraId="1EA5D63E" w14:textId="77777777" w:rsidR="00DE673B" w:rsidRPr="009D621F" w:rsidRDefault="00DE673B" w:rsidP="007E425F">
            <w:pPr>
              <w:pStyle w:val="Style1"/>
              <w:spacing w:line="276" w:lineRule="auto"/>
            </w:pPr>
            <w:r w:rsidRPr="009D621F">
              <w:t>1.30±2</w:t>
            </w:r>
          </w:p>
        </w:tc>
        <w:tc>
          <w:tcPr>
            <w:tcW w:w="850" w:type="dxa"/>
            <w:shd w:val="clear" w:color="auto" w:fill="auto"/>
          </w:tcPr>
          <w:p w14:paraId="5B18CDFB" w14:textId="77777777" w:rsidR="00DE673B" w:rsidRPr="009D621F" w:rsidRDefault="00DE673B" w:rsidP="007E425F">
            <w:pPr>
              <w:pStyle w:val="Style1"/>
              <w:spacing w:line="276" w:lineRule="auto"/>
            </w:pPr>
          </w:p>
          <w:p w14:paraId="61A2FEA2" w14:textId="77777777" w:rsidR="00DE673B" w:rsidRPr="009D621F" w:rsidRDefault="00DE673B" w:rsidP="007E425F">
            <w:pPr>
              <w:pStyle w:val="Style1"/>
              <w:spacing w:line="276" w:lineRule="auto"/>
            </w:pPr>
          </w:p>
          <w:p w14:paraId="450F6EA2" w14:textId="77777777" w:rsidR="00DE673B" w:rsidRPr="009D621F" w:rsidRDefault="00DE673B" w:rsidP="007E425F">
            <w:pPr>
              <w:pStyle w:val="Style1"/>
              <w:spacing w:line="276" w:lineRule="auto"/>
            </w:pPr>
            <w:r w:rsidRPr="009D621F">
              <w:t>1.1±5.5</w:t>
            </w:r>
          </w:p>
          <w:p w14:paraId="7C141843" w14:textId="77777777" w:rsidR="00DE673B" w:rsidRPr="009D621F" w:rsidRDefault="00DE673B" w:rsidP="007E425F">
            <w:pPr>
              <w:pStyle w:val="Style1"/>
              <w:spacing w:line="276" w:lineRule="auto"/>
            </w:pPr>
          </w:p>
        </w:tc>
        <w:tc>
          <w:tcPr>
            <w:tcW w:w="567" w:type="dxa"/>
            <w:shd w:val="clear" w:color="auto" w:fill="auto"/>
          </w:tcPr>
          <w:p w14:paraId="29F3B342" w14:textId="77777777" w:rsidR="00DE673B" w:rsidRPr="009D621F" w:rsidRDefault="00DE673B" w:rsidP="007E425F">
            <w:pPr>
              <w:pStyle w:val="Style1"/>
              <w:spacing w:line="276" w:lineRule="auto"/>
            </w:pPr>
          </w:p>
          <w:p w14:paraId="0530BAA1" w14:textId="77777777" w:rsidR="00DE673B" w:rsidRPr="009D621F" w:rsidRDefault="00DE673B" w:rsidP="007E425F">
            <w:pPr>
              <w:pStyle w:val="Style1"/>
              <w:spacing w:line="276" w:lineRule="auto"/>
            </w:pPr>
          </w:p>
          <w:p w14:paraId="39746930" w14:textId="77777777" w:rsidR="00DE673B" w:rsidRPr="009D621F" w:rsidRDefault="00DE673B" w:rsidP="007E425F">
            <w:pPr>
              <w:pStyle w:val="Style1"/>
              <w:spacing w:line="276" w:lineRule="auto"/>
            </w:pPr>
            <w:r w:rsidRPr="009D621F">
              <w:t>0.71</w:t>
            </w:r>
          </w:p>
        </w:tc>
        <w:tc>
          <w:tcPr>
            <w:tcW w:w="1296" w:type="dxa"/>
            <w:shd w:val="clear" w:color="auto" w:fill="auto"/>
          </w:tcPr>
          <w:p w14:paraId="41F420D7" w14:textId="77777777" w:rsidR="00DE673B" w:rsidRPr="009D621F" w:rsidRDefault="00DE673B" w:rsidP="007E425F">
            <w:pPr>
              <w:pStyle w:val="Style1"/>
              <w:spacing w:line="276" w:lineRule="auto"/>
            </w:pPr>
          </w:p>
          <w:p w14:paraId="4D9CC01B" w14:textId="77777777" w:rsidR="00DE673B" w:rsidRPr="009D621F" w:rsidRDefault="00DE673B" w:rsidP="007E425F">
            <w:pPr>
              <w:pStyle w:val="Style1"/>
              <w:spacing w:line="276" w:lineRule="auto"/>
            </w:pPr>
          </w:p>
          <w:p w14:paraId="1182AA25" w14:textId="77777777" w:rsidR="00DE673B" w:rsidRPr="009D621F" w:rsidRDefault="00DE673B" w:rsidP="007E425F">
            <w:pPr>
              <w:pStyle w:val="Style1"/>
              <w:spacing w:line="276" w:lineRule="auto"/>
            </w:pPr>
            <w:r w:rsidRPr="009D621F">
              <w:t>0.38–0.88</w:t>
            </w:r>
          </w:p>
          <w:p w14:paraId="5CC61B37" w14:textId="77777777" w:rsidR="00DE673B" w:rsidRPr="009D621F" w:rsidRDefault="00DE673B" w:rsidP="007E425F">
            <w:pPr>
              <w:pStyle w:val="Style1"/>
              <w:spacing w:line="276" w:lineRule="auto"/>
            </w:pPr>
          </w:p>
        </w:tc>
        <w:tc>
          <w:tcPr>
            <w:tcW w:w="600" w:type="dxa"/>
            <w:shd w:val="clear" w:color="auto" w:fill="auto"/>
          </w:tcPr>
          <w:p w14:paraId="370EFBA7" w14:textId="77777777" w:rsidR="00DE673B" w:rsidRPr="009D621F" w:rsidRDefault="00DE673B" w:rsidP="007E425F">
            <w:pPr>
              <w:pStyle w:val="Style1"/>
              <w:spacing w:line="276" w:lineRule="auto"/>
            </w:pPr>
          </w:p>
          <w:p w14:paraId="54D8F402" w14:textId="77777777" w:rsidR="00DE673B" w:rsidRPr="009D621F" w:rsidRDefault="00DE673B" w:rsidP="007E425F">
            <w:pPr>
              <w:pStyle w:val="Style1"/>
              <w:spacing w:line="276" w:lineRule="auto"/>
            </w:pPr>
          </w:p>
          <w:p w14:paraId="2215CF5D" w14:textId="77777777" w:rsidR="00DE673B" w:rsidRPr="009D621F" w:rsidRDefault="00DE673B" w:rsidP="007E425F">
            <w:pPr>
              <w:pStyle w:val="Style1"/>
              <w:spacing w:line="276" w:lineRule="auto"/>
            </w:pPr>
            <w:r w:rsidRPr="009D621F">
              <w:t>2.96</w:t>
            </w:r>
          </w:p>
          <w:p w14:paraId="39C0E612" w14:textId="77777777" w:rsidR="00DE673B" w:rsidRPr="009D621F" w:rsidRDefault="00DE673B" w:rsidP="007E425F">
            <w:pPr>
              <w:pStyle w:val="Style1"/>
              <w:spacing w:line="276" w:lineRule="auto"/>
            </w:pPr>
          </w:p>
        </w:tc>
        <w:tc>
          <w:tcPr>
            <w:tcW w:w="661" w:type="dxa"/>
            <w:shd w:val="clear" w:color="auto" w:fill="auto"/>
          </w:tcPr>
          <w:p w14:paraId="38471EBA" w14:textId="77777777" w:rsidR="00DE673B" w:rsidRPr="009D621F" w:rsidRDefault="00DE673B" w:rsidP="007E425F">
            <w:pPr>
              <w:pStyle w:val="Style1"/>
              <w:spacing w:line="276" w:lineRule="auto"/>
            </w:pPr>
          </w:p>
          <w:p w14:paraId="1B728569" w14:textId="77777777" w:rsidR="00DE673B" w:rsidRPr="009D621F" w:rsidRDefault="00DE673B" w:rsidP="007E425F">
            <w:pPr>
              <w:pStyle w:val="Style1"/>
              <w:spacing w:line="276" w:lineRule="auto"/>
            </w:pPr>
          </w:p>
          <w:p w14:paraId="1374DDB2" w14:textId="77777777" w:rsidR="00DE673B" w:rsidRPr="009D621F" w:rsidRDefault="00DE673B" w:rsidP="007E425F">
            <w:pPr>
              <w:pStyle w:val="Style1"/>
              <w:spacing w:line="276" w:lineRule="auto"/>
            </w:pPr>
            <w:r w:rsidRPr="009D621F">
              <w:t>8.2</w:t>
            </w:r>
          </w:p>
          <w:p w14:paraId="0569B342" w14:textId="77777777" w:rsidR="00DE673B" w:rsidRPr="009D621F" w:rsidRDefault="00DE673B" w:rsidP="007E425F">
            <w:pPr>
              <w:pStyle w:val="Style1"/>
              <w:spacing w:line="276" w:lineRule="auto"/>
            </w:pPr>
          </w:p>
        </w:tc>
      </w:tr>
      <w:tr w:rsidR="00DE673B" w:rsidRPr="009D621F" w14:paraId="6BBEFA83" w14:textId="77777777" w:rsidTr="00E94DAC">
        <w:trPr>
          <w:trHeight w:val="387"/>
          <w:jc w:val="center"/>
        </w:trPr>
        <w:tc>
          <w:tcPr>
            <w:tcW w:w="3397" w:type="dxa"/>
          </w:tcPr>
          <w:p w14:paraId="24A7C562" w14:textId="77777777" w:rsidR="00DE673B" w:rsidRPr="009D621F" w:rsidRDefault="00DE673B" w:rsidP="007E425F">
            <w:pPr>
              <w:pStyle w:val="Style1"/>
              <w:spacing w:line="276" w:lineRule="auto"/>
            </w:pPr>
            <w:r w:rsidRPr="009D621F">
              <w:t>8. Extend elbow (1 lb weight)</w:t>
            </w:r>
          </w:p>
          <w:p w14:paraId="534BF4AD" w14:textId="77777777" w:rsidR="00DE673B" w:rsidRPr="009D621F" w:rsidRDefault="00DE673B" w:rsidP="007E425F">
            <w:pPr>
              <w:pStyle w:val="Style1"/>
              <w:spacing w:line="276" w:lineRule="auto"/>
            </w:pPr>
            <w:r w:rsidRPr="009D621F">
              <w:lastRenderedPageBreak/>
              <w:t xml:space="preserve">Trunk flexion </w:t>
            </w:r>
          </w:p>
          <w:p w14:paraId="23F673E8" w14:textId="77777777" w:rsidR="00DE673B" w:rsidRPr="009D621F" w:rsidRDefault="00DE673B" w:rsidP="007E425F">
            <w:pPr>
              <w:pStyle w:val="Style1"/>
              <w:spacing w:line="276" w:lineRule="auto"/>
            </w:pPr>
            <w:r w:rsidRPr="009D621F">
              <w:t>T1</w:t>
            </w:r>
          </w:p>
          <w:p w14:paraId="40C943B4" w14:textId="77777777" w:rsidR="00DE673B" w:rsidRPr="009D621F" w:rsidRDefault="00DE673B" w:rsidP="007E425F">
            <w:pPr>
              <w:pStyle w:val="Style1"/>
              <w:spacing w:line="276" w:lineRule="auto"/>
            </w:pPr>
            <w:r w:rsidRPr="009D621F">
              <w:t>T2</w:t>
            </w:r>
          </w:p>
          <w:p w14:paraId="0437219E" w14:textId="77777777" w:rsidR="00DE673B" w:rsidRPr="009D621F" w:rsidRDefault="00DE673B" w:rsidP="007E425F">
            <w:pPr>
              <w:pStyle w:val="Style1"/>
              <w:spacing w:line="276" w:lineRule="auto"/>
            </w:pPr>
            <w:r w:rsidRPr="009D621F">
              <w:t>Trunk lateral flexion toward unaffected/dominant side</w:t>
            </w:r>
          </w:p>
          <w:p w14:paraId="521159FA" w14:textId="77777777" w:rsidR="00DE673B" w:rsidRPr="009D621F" w:rsidRDefault="00DE673B" w:rsidP="007E425F">
            <w:pPr>
              <w:pStyle w:val="Style1"/>
              <w:spacing w:line="276" w:lineRule="auto"/>
            </w:pPr>
            <w:r w:rsidRPr="009D621F">
              <w:t>T1</w:t>
            </w:r>
          </w:p>
          <w:p w14:paraId="7EB5B2C5" w14:textId="77777777" w:rsidR="00DE673B" w:rsidRPr="009D621F" w:rsidRDefault="00DE673B" w:rsidP="007E425F">
            <w:pPr>
              <w:pStyle w:val="Style1"/>
              <w:spacing w:line="276" w:lineRule="auto"/>
            </w:pPr>
            <w:r w:rsidRPr="009D621F">
              <w:t>T2</w:t>
            </w:r>
          </w:p>
        </w:tc>
        <w:tc>
          <w:tcPr>
            <w:tcW w:w="993" w:type="dxa"/>
            <w:shd w:val="clear" w:color="auto" w:fill="auto"/>
          </w:tcPr>
          <w:p w14:paraId="1B981F70" w14:textId="77777777" w:rsidR="00DE673B" w:rsidRPr="009D621F" w:rsidRDefault="00DE673B" w:rsidP="007E425F">
            <w:pPr>
              <w:pStyle w:val="Style1"/>
              <w:spacing w:line="276" w:lineRule="auto"/>
            </w:pPr>
          </w:p>
          <w:p w14:paraId="35FAC682" w14:textId="77777777" w:rsidR="00DE673B" w:rsidRPr="009D621F" w:rsidRDefault="00DE673B" w:rsidP="007E425F">
            <w:pPr>
              <w:pStyle w:val="Style1"/>
              <w:spacing w:line="276" w:lineRule="auto"/>
            </w:pPr>
          </w:p>
          <w:p w14:paraId="709E3341" w14:textId="77777777" w:rsidR="00DE673B" w:rsidRPr="009D621F" w:rsidRDefault="00DE673B" w:rsidP="007E425F">
            <w:pPr>
              <w:pStyle w:val="Style1"/>
              <w:spacing w:line="276" w:lineRule="auto"/>
            </w:pPr>
            <w:r w:rsidRPr="009D621F">
              <w:t>2.5±4.6</w:t>
            </w:r>
          </w:p>
          <w:p w14:paraId="00213024" w14:textId="77777777" w:rsidR="00DE673B" w:rsidRPr="009D621F" w:rsidRDefault="00DE673B" w:rsidP="007E425F">
            <w:pPr>
              <w:pStyle w:val="Style1"/>
              <w:spacing w:line="276" w:lineRule="auto"/>
            </w:pPr>
            <w:r w:rsidRPr="009D621F">
              <w:t>1.9±4.2</w:t>
            </w:r>
          </w:p>
          <w:p w14:paraId="14407B5F" w14:textId="77777777" w:rsidR="00DE673B" w:rsidRPr="009D621F" w:rsidRDefault="00DE673B" w:rsidP="007E425F">
            <w:pPr>
              <w:pStyle w:val="Style1"/>
              <w:spacing w:line="276" w:lineRule="auto"/>
            </w:pPr>
            <w:r w:rsidRPr="009D621F">
              <w:tab/>
            </w:r>
          </w:p>
          <w:p w14:paraId="08C99806" w14:textId="77777777" w:rsidR="00DE673B" w:rsidRPr="009D621F" w:rsidRDefault="00DE673B" w:rsidP="007E425F">
            <w:pPr>
              <w:pStyle w:val="Style1"/>
              <w:spacing w:line="276" w:lineRule="auto"/>
            </w:pPr>
          </w:p>
          <w:p w14:paraId="38D9DBFA" w14:textId="77777777" w:rsidR="00DE673B" w:rsidRPr="009D621F" w:rsidRDefault="00DE673B" w:rsidP="007E425F">
            <w:pPr>
              <w:pStyle w:val="Style1"/>
              <w:spacing w:line="276" w:lineRule="auto"/>
            </w:pPr>
            <w:r w:rsidRPr="009D621F">
              <w:t>0.7±1.1</w:t>
            </w:r>
          </w:p>
          <w:p w14:paraId="18D8E1E4" w14:textId="77777777" w:rsidR="00DE673B" w:rsidRPr="009D621F" w:rsidRDefault="00DE673B" w:rsidP="007E425F">
            <w:pPr>
              <w:pStyle w:val="Style1"/>
              <w:spacing w:line="276" w:lineRule="auto"/>
            </w:pPr>
            <w:r w:rsidRPr="009D621F">
              <w:t>1.1±2</w:t>
            </w:r>
            <w:r w:rsidRPr="009D621F">
              <w:tab/>
            </w:r>
          </w:p>
        </w:tc>
        <w:tc>
          <w:tcPr>
            <w:tcW w:w="992" w:type="dxa"/>
            <w:shd w:val="clear" w:color="auto" w:fill="auto"/>
          </w:tcPr>
          <w:p w14:paraId="535EAC3D" w14:textId="77777777" w:rsidR="00DE673B" w:rsidRPr="009D621F" w:rsidRDefault="00DE673B" w:rsidP="007E425F">
            <w:pPr>
              <w:pStyle w:val="Style1"/>
              <w:spacing w:line="276" w:lineRule="auto"/>
            </w:pPr>
          </w:p>
          <w:p w14:paraId="720273C7" w14:textId="77777777" w:rsidR="00DE673B" w:rsidRPr="009D621F" w:rsidRDefault="00DE673B" w:rsidP="007E425F">
            <w:pPr>
              <w:pStyle w:val="Style1"/>
              <w:spacing w:line="276" w:lineRule="auto"/>
            </w:pPr>
          </w:p>
          <w:p w14:paraId="63208E67" w14:textId="77777777" w:rsidR="00DE673B" w:rsidRPr="009D621F" w:rsidRDefault="00DE673B" w:rsidP="007E425F">
            <w:pPr>
              <w:pStyle w:val="Style1"/>
              <w:spacing w:line="276" w:lineRule="auto"/>
            </w:pPr>
            <w:r w:rsidRPr="009D621F">
              <w:t>0.6±2.2</w:t>
            </w:r>
          </w:p>
          <w:p w14:paraId="73040205" w14:textId="77777777" w:rsidR="00DE673B" w:rsidRPr="009D621F" w:rsidRDefault="00DE673B" w:rsidP="007E425F">
            <w:pPr>
              <w:pStyle w:val="Style1"/>
              <w:spacing w:line="276" w:lineRule="auto"/>
            </w:pPr>
          </w:p>
          <w:p w14:paraId="7BCE7CA3" w14:textId="77777777" w:rsidR="00DE673B" w:rsidRPr="009D621F" w:rsidRDefault="00DE673B" w:rsidP="007E425F">
            <w:pPr>
              <w:pStyle w:val="Style1"/>
              <w:spacing w:line="276" w:lineRule="auto"/>
            </w:pPr>
          </w:p>
          <w:p w14:paraId="3B907F1D" w14:textId="77777777" w:rsidR="00DE673B" w:rsidRPr="009D621F" w:rsidRDefault="00DE673B" w:rsidP="007E425F">
            <w:pPr>
              <w:pStyle w:val="Style1"/>
              <w:spacing w:line="276" w:lineRule="auto"/>
            </w:pPr>
          </w:p>
          <w:p w14:paraId="316945CA" w14:textId="77777777" w:rsidR="00DE673B" w:rsidRPr="009D621F" w:rsidRDefault="00DE673B" w:rsidP="007E425F">
            <w:pPr>
              <w:pStyle w:val="Style1"/>
              <w:spacing w:line="276" w:lineRule="auto"/>
            </w:pPr>
            <w:r w:rsidRPr="009D621F">
              <w:t>0.2±1.3</w:t>
            </w:r>
          </w:p>
          <w:p w14:paraId="2EA73073" w14:textId="77777777" w:rsidR="00DE673B" w:rsidRPr="009D621F" w:rsidRDefault="00DE673B" w:rsidP="007E425F">
            <w:pPr>
              <w:pStyle w:val="Style1"/>
              <w:spacing w:line="276" w:lineRule="auto"/>
            </w:pPr>
          </w:p>
        </w:tc>
        <w:tc>
          <w:tcPr>
            <w:tcW w:w="850" w:type="dxa"/>
            <w:shd w:val="clear" w:color="auto" w:fill="auto"/>
          </w:tcPr>
          <w:p w14:paraId="5EFA6BFD" w14:textId="77777777" w:rsidR="00DE673B" w:rsidRPr="009D621F" w:rsidRDefault="00DE673B" w:rsidP="007E425F">
            <w:pPr>
              <w:pStyle w:val="Style1"/>
              <w:spacing w:line="276" w:lineRule="auto"/>
            </w:pPr>
          </w:p>
          <w:p w14:paraId="480DBC4D" w14:textId="77777777" w:rsidR="00DE673B" w:rsidRPr="009D621F" w:rsidRDefault="00DE673B" w:rsidP="007E425F">
            <w:pPr>
              <w:pStyle w:val="Style1"/>
              <w:spacing w:line="276" w:lineRule="auto"/>
            </w:pPr>
          </w:p>
          <w:p w14:paraId="51FDA552" w14:textId="77777777" w:rsidR="00DE673B" w:rsidRPr="009D621F" w:rsidRDefault="00DE673B" w:rsidP="007E425F">
            <w:pPr>
              <w:pStyle w:val="Style1"/>
              <w:spacing w:line="276" w:lineRule="auto"/>
            </w:pPr>
            <w:r w:rsidRPr="009D621F">
              <w:t>0.73</w:t>
            </w:r>
          </w:p>
          <w:p w14:paraId="0ABC2258" w14:textId="77777777" w:rsidR="00DE673B" w:rsidRPr="009D621F" w:rsidRDefault="00DE673B" w:rsidP="007E425F">
            <w:pPr>
              <w:pStyle w:val="Style1"/>
              <w:spacing w:line="276" w:lineRule="auto"/>
            </w:pPr>
          </w:p>
          <w:p w14:paraId="6E7E3E7E" w14:textId="77777777" w:rsidR="00DE673B" w:rsidRPr="009D621F" w:rsidRDefault="00DE673B" w:rsidP="007E425F">
            <w:pPr>
              <w:pStyle w:val="Style1"/>
              <w:spacing w:line="276" w:lineRule="auto"/>
            </w:pPr>
          </w:p>
          <w:p w14:paraId="7C304E46" w14:textId="77777777" w:rsidR="00DE673B" w:rsidRPr="009D621F" w:rsidRDefault="00DE673B" w:rsidP="007E425F">
            <w:pPr>
              <w:pStyle w:val="Style1"/>
              <w:spacing w:line="276" w:lineRule="auto"/>
            </w:pPr>
          </w:p>
          <w:p w14:paraId="6437BFD9" w14:textId="77777777" w:rsidR="00DE673B" w:rsidRPr="009D621F" w:rsidRDefault="00DE673B" w:rsidP="007E425F">
            <w:pPr>
              <w:pStyle w:val="Style1"/>
              <w:spacing w:line="276" w:lineRule="auto"/>
            </w:pPr>
            <w:r w:rsidRPr="009D621F">
              <w:t>0.68</w:t>
            </w:r>
          </w:p>
        </w:tc>
        <w:tc>
          <w:tcPr>
            <w:tcW w:w="1134" w:type="dxa"/>
            <w:shd w:val="clear" w:color="auto" w:fill="auto"/>
          </w:tcPr>
          <w:p w14:paraId="49C7E1BD" w14:textId="77777777" w:rsidR="00DE673B" w:rsidRPr="009D621F" w:rsidRDefault="00DE673B" w:rsidP="007E425F">
            <w:pPr>
              <w:pStyle w:val="Style1"/>
              <w:spacing w:line="276" w:lineRule="auto"/>
            </w:pPr>
          </w:p>
          <w:p w14:paraId="142BFDCF" w14:textId="77777777" w:rsidR="00DE673B" w:rsidRPr="009D621F" w:rsidRDefault="00DE673B" w:rsidP="007E425F">
            <w:pPr>
              <w:pStyle w:val="Style1"/>
              <w:spacing w:line="276" w:lineRule="auto"/>
            </w:pPr>
          </w:p>
          <w:p w14:paraId="76B4A21F" w14:textId="77777777" w:rsidR="00DE673B" w:rsidRPr="009D621F" w:rsidRDefault="00DE673B" w:rsidP="007E425F">
            <w:pPr>
              <w:pStyle w:val="Style1"/>
              <w:spacing w:line="276" w:lineRule="auto"/>
            </w:pPr>
            <w:r w:rsidRPr="009D621F">
              <w:t>0.43–0.88</w:t>
            </w:r>
          </w:p>
          <w:p w14:paraId="0ABC7ABF" w14:textId="77777777" w:rsidR="00DE673B" w:rsidRPr="009D621F" w:rsidRDefault="00DE673B" w:rsidP="007E425F">
            <w:pPr>
              <w:pStyle w:val="Style1"/>
              <w:spacing w:line="276" w:lineRule="auto"/>
            </w:pPr>
          </w:p>
          <w:p w14:paraId="7BBDB20C" w14:textId="77777777" w:rsidR="00DE673B" w:rsidRPr="009D621F" w:rsidRDefault="00DE673B" w:rsidP="007E425F">
            <w:pPr>
              <w:pStyle w:val="Style1"/>
              <w:spacing w:line="276" w:lineRule="auto"/>
            </w:pPr>
          </w:p>
          <w:p w14:paraId="37646D32" w14:textId="77777777" w:rsidR="00DE673B" w:rsidRPr="009D621F" w:rsidRDefault="00DE673B" w:rsidP="007E425F">
            <w:pPr>
              <w:pStyle w:val="Style1"/>
              <w:spacing w:line="276" w:lineRule="auto"/>
            </w:pPr>
          </w:p>
          <w:p w14:paraId="22BDF44D" w14:textId="77777777" w:rsidR="00DE673B" w:rsidRPr="009D621F" w:rsidRDefault="00DE673B" w:rsidP="007E425F">
            <w:pPr>
              <w:pStyle w:val="Style1"/>
              <w:spacing w:line="276" w:lineRule="auto"/>
            </w:pPr>
            <w:r w:rsidRPr="009D621F">
              <w:t>0.36–0.86</w:t>
            </w:r>
          </w:p>
        </w:tc>
        <w:tc>
          <w:tcPr>
            <w:tcW w:w="709" w:type="dxa"/>
            <w:shd w:val="clear" w:color="auto" w:fill="auto"/>
          </w:tcPr>
          <w:p w14:paraId="6C51FF58" w14:textId="77777777" w:rsidR="00DE673B" w:rsidRPr="009D621F" w:rsidRDefault="00DE673B" w:rsidP="007E425F">
            <w:pPr>
              <w:pStyle w:val="Style1"/>
              <w:spacing w:line="276" w:lineRule="auto"/>
            </w:pPr>
          </w:p>
          <w:p w14:paraId="20BDB6DA" w14:textId="77777777" w:rsidR="00DE673B" w:rsidRPr="009D621F" w:rsidRDefault="00DE673B" w:rsidP="007E425F">
            <w:pPr>
              <w:pStyle w:val="Style1"/>
              <w:spacing w:line="276" w:lineRule="auto"/>
            </w:pPr>
          </w:p>
          <w:p w14:paraId="291C819E" w14:textId="77777777" w:rsidR="00DE673B" w:rsidRPr="009D621F" w:rsidRDefault="00DE673B" w:rsidP="007E425F">
            <w:pPr>
              <w:pStyle w:val="Style1"/>
              <w:spacing w:line="276" w:lineRule="auto"/>
            </w:pPr>
            <w:r w:rsidRPr="009D621F">
              <w:t>1.14</w:t>
            </w:r>
          </w:p>
          <w:p w14:paraId="45A55B9F" w14:textId="77777777" w:rsidR="00DE673B" w:rsidRPr="009D621F" w:rsidRDefault="00DE673B" w:rsidP="007E425F">
            <w:pPr>
              <w:pStyle w:val="Style1"/>
              <w:spacing w:line="276" w:lineRule="auto"/>
            </w:pPr>
          </w:p>
          <w:p w14:paraId="73B8B8B4" w14:textId="77777777" w:rsidR="00DE673B" w:rsidRPr="009D621F" w:rsidRDefault="00DE673B" w:rsidP="007E425F">
            <w:pPr>
              <w:pStyle w:val="Style1"/>
              <w:spacing w:line="276" w:lineRule="auto"/>
            </w:pPr>
          </w:p>
          <w:p w14:paraId="1092B858" w14:textId="77777777" w:rsidR="00DE673B" w:rsidRPr="009D621F" w:rsidRDefault="00DE673B" w:rsidP="007E425F">
            <w:pPr>
              <w:pStyle w:val="Style1"/>
              <w:spacing w:line="276" w:lineRule="auto"/>
            </w:pPr>
          </w:p>
          <w:p w14:paraId="67B6D19F" w14:textId="77777777" w:rsidR="00DE673B" w:rsidRPr="009D621F" w:rsidRDefault="00DE673B" w:rsidP="007E425F">
            <w:pPr>
              <w:pStyle w:val="Style1"/>
              <w:spacing w:line="276" w:lineRule="auto"/>
            </w:pPr>
            <w:r w:rsidRPr="009D621F">
              <w:t>0.73</w:t>
            </w:r>
          </w:p>
        </w:tc>
        <w:tc>
          <w:tcPr>
            <w:tcW w:w="709" w:type="dxa"/>
            <w:shd w:val="clear" w:color="auto" w:fill="auto"/>
          </w:tcPr>
          <w:p w14:paraId="6B94AFCE" w14:textId="77777777" w:rsidR="00DE673B" w:rsidRPr="009D621F" w:rsidRDefault="00DE673B" w:rsidP="007E425F">
            <w:pPr>
              <w:pStyle w:val="Style1"/>
              <w:spacing w:line="276" w:lineRule="auto"/>
            </w:pPr>
          </w:p>
          <w:p w14:paraId="42295305" w14:textId="77777777" w:rsidR="00DE673B" w:rsidRPr="009D621F" w:rsidRDefault="00DE673B" w:rsidP="007E425F">
            <w:pPr>
              <w:pStyle w:val="Style1"/>
              <w:spacing w:line="276" w:lineRule="auto"/>
            </w:pPr>
          </w:p>
          <w:p w14:paraId="4662B0EC" w14:textId="77777777" w:rsidR="00DE673B" w:rsidRPr="009D621F" w:rsidRDefault="00DE673B" w:rsidP="007E425F">
            <w:pPr>
              <w:pStyle w:val="Style1"/>
              <w:spacing w:line="276" w:lineRule="auto"/>
            </w:pPr>
            <w:r w:rsidRPr="009D621F">
              <w:t>3.15</w:t>
            </w:r>
          </w:p>
          <w:p w14:paraId="532A19DC" w14:textId="77777777" w:rsidR="00DE673B" w:rsidRPr="009D621F" w:rsidRDefault="00DE673B" w:rsidP="007E425F">
            <w:pPr>
              <w:pStyle w:val="Style1"/>
              <w:spacing w:line="276" w:lineRule="auto"/>
            </w:pPr>
          </w:p>
          <w:p w14:paraId="112EFBBE" w14:textId="77777777" w:rsidR="00DE673B" w:rsidRPr="009D621F" w:rsidRDefault="00DE673B" w:rsidP="007E425F">
            <w:pPr>
              <w:pStyle w:val="Style1"/>
              <w:spacing w:line="276" w:lineRule="auto"/>
            </w:pPr>
          </w:p>
          <w:p w14:paraId="527C744D" w14:textId="77777777" w:rsidR="00DE673B" w:rsidRPr="009D621F" w:rsidRDefault="00DE673B" w:rsidP="007E425F">
            <w:pPr>
              <w:pStyle w:val="Style1"/>
              <w:spacing w:line="276" w:lineRule="auto"/>
            </w:pPr>
          </w:p>
          <w:p w14:paraId="0B86845E" w14:textId="77777777" w:rsidR="00DE673B" w:rsidRPr="009D621F" w:rsidRDefault="00DE673B" w:rsidP="007E425F">
            <w:pPr>
              <w:pStyle w:val="Style1"/>
              <w:spacing w:line="276" w:lineRule="auto"/>
            </w:pPr>
            <w:r w:rsidRPr="009D621F">
              <w:t>2.02</w:t>
            </w:r>
          </w:p>
        </w:tc>
        <w:tc>
          <w:tcPr>
            <w:tcW w:w="1134" w:type="dxa"/>
            <w:shd w:val="clear" w:color="auto" w:fill="auto"/>
          </w:tcPr>
          <w:p w14:paraId="4290CE2F" w14:textId="77777777" w:rsidR="00DE673B" w:rsidRPr="009D621F" w:rsidRDefault="00DE673B" w:rsidP="007E425F">
            <w:pPr>
              <w:pStyle w:val="Style1"/>
              <w:spacing w:line="276" w:lineRule="auto"/>
            </w:pPr>
          </w:p>
          <w:p w14:paraId="4842B837" w14:textId="77777777" w:rsidR="00DE673B" w:rsidRPr="009D621F" w:rsidRDefault="00DE673B" w:rsidP="007E425F">
            <w:pPr>
              <w:pStyle w:val="Style1"/>
              <w:spacing w:line="276" w:lineRule="auto"/>
            </w:pPr>
          </w:p>
          <w:p w14:paraId="42A1F956" w14:textId="77777777" w:rsidR="00DE673B" w:rsidRPr="009D621F" w:rsidRDefault="00DE673B" w:rsidP="007E425F">
            <w:pPr>
              <w:pStyle w:val="Style1"/>
              <w:spacing w:line="276" w:lineRule="auto"/>
            </w:pPr>
            <w:r w:rsidRPr="009D621F">
              <w:t>5.6±7</w:t>
            </w:r>
          </w:p>
          <w:p w14:paraId="5AE72C89" w14:textId="77777777" w:rsidR="00DE673B" w:rsidRPr="009D621F" w:rsidRDefault="00DE673B" w:rsidP="007E425F">
            <w:pPr>
              <w:pStyle w:val="Style1"/>
              <w:spacing w:line="276" w:lineRule="auto"/>
            </w:pPr>
            <w:r w:rsidRPr="009D621F">
              <w:t>3.90±5.6</w:t>
            </w:r>
          </w:p>
          <w:p w14:paraId="71A46ADE" w14:textId="77777777" w:rsidR="00DE673B" w:rsidRPr="009D621F" w:rsidRDefault="00DE673B" w:rsidP="007E425F">
            <w:pPr>
              <w:pStyle w:val="Style1"/>
              <w:spacing w:line="276" w:lineRule="auto"/>
            </w:pPr>
          </w:p>
          <w:p w14:paraId="4BA4C474" w14:textId="77777777" w:rsidR="00DE673B" w:rsidRPr="009D621F" w:rsidRDefault="00DE673B" w:rsidP="007E425F">
            <w:pPr>
              <w:pStyle w:val="Style1"/>
              <w:spacing w:line="276" w:lineRule="auto"/>
            </w:pPr>
          </w:p>
          <w:p w14:paraId="0B116F16" w14:textId="77777777" w:rsidR="00DE673B" w:rsidRPr="009D621F" w:rsidRDefault="00DE673B" w:rsidP="007E425F">
            <w:pPr>
              <w:pStyle w:val="Style1"/>
              <w:spacing w:line="276" w:lineRule="auto"/>
            </w:pPr>
            <w:r w:rsidRPr="009D621F">
              <w:t>4.9±5.5</w:t>
            </w:r>
          </w:p>
          <w:p w14:paraId="36DF4369" w14:textId="77777777" w:rsidR="00DE673B" w:rsidRPr="009D621F" w:rsidRDefault="00DE673B" w:rsidP="007E425F">
            <w:pPr>
              <w:pStyle w:val="Style1"/>
              <w:spacing w:line="276" w:lineRule="auto"/>
            </w:pPr>
            <w:r w:rsidRPr="009D621F">
              <w:t>3.1±5.7</w:t>
            </w:r>
          </w:p>
        </w:tc>
        <w:tc>
          <w:tcPr>
            <w:tcW w:w="850" w:type="dxa"/>
            <w:shd w:val="clear" w:color="auto" w:fill="auto"/>
          </w:tcPr>
          <w:p w14:paraId="2E29D143" w14:textId="77777777" w:rsidR="00DE673B" w:rsidRPr="009D621F" w:rsidRDefault="00DE673B" w:rsidP="007E425F">
            <w:pPr>
              <w:pStyle w:val="Style1"/>
              <w:spacing w:line="276" w:lineRule="auto"/>
            </w:pPr>
          </w:p>
          <w:p w14:paraId="154DC112" w14:textId="77777777" w:rsidR="00DE673B" w:rsidRPr="009D621F" w:rsidRDefault="00DE673B" w:rsidP="007E425F">
            <w:pPr>
              <w:pStyle w:val="Style1"/>
              <w:spacing w:line="276" w:lineRule="auto"/>
            </w:pPr>
          </w:p>
          <w:p w14:paraId="62F49F30" w14:textId="77777777" w:rsidR="00DE673B" w:rsidRPr="009D621F" w:rsidRDefault="00DE673B" w:rsidP="007E425F">
            <w:pPr>
              <w:pStyle w:val="Style1"/>
              <w:spacing w:line="276" w:lineRule="auto"/>
            </w:pPr>
            <w:r w:rsidRPr="009D621F">
              <w:t>1.9±4.2</w:t>
            </w:r>
          </w:p>
          <w:p w14:paraId="5D8BD17F" w14:textId="77777777" w:rsidR="00DE673B" w:rsidRPr="009D621F" w:rsidRDefault="00DE673B" w:rsidP="007E425F">
            <w:pPr>
              <w:pStyle w:val="Style1"/>
              <w:spacing w:line="276" w:lineRule="auto"/>
            </w:pPr>
          </w:p>
          <w:p w14:paraId="57F0E5E7" w14:textId="77777777" w:rsidR="00DE673B" w:rsidRPr="009D621F" w:rsidRDefault="00DE673B" w:rsidP="007E425F">
            <w:pPr>
              <w:pStyle w:val="Style1"/>
              <w:spacing w:line="276" w:lineRule="auto"/>
            </w:pPr>
          </w:p>
          <w:p w14:paraId="4FB0B6EB" w14:textId="77777777" w:rsidR="00DE673B" w:rsidRPr="009D621F" w:rsidRDefault="00DE673B" w:rsidP="007E425F">
            <w:pPr>
              <w:pStyle w:val="Style1"/>
              <w:spacing w:line="276" w:lineRule="auto"/>
            </w:pPr>
          </w:p>
          <w:p w14:paraId="496633B5" w14:textId="77777777" w:rsidR="00DE673B" w:rsidRPr="009D621F" w:rsidRDefault="00DE673B" w:rsidP="007E425F">
            <w:pPr>
              <w:pStyle w:val="Style1"/>
              <w:spacing w:line="276" w:lineRule="auto"/>
            </w:pPr>
            <w:r w:rsidRPr="009D621F">
              <w:t>2±3.5</w:t>
            </w:r>
          </w:p>
        </w:tc>
        <w:tc>
          <w:tcPr>
            <w:tcW w:w="567" w:type="dxa"/>
            <w:shd w:val="clear" w:color="auto" w:fill="auto"/>
          </w:tcPr>
          <w:p w14:paraId="70DA7487" w14:textId="77777777" w:rsidR="00DE673B" w:rsidRPr="009D621F" w:rsidRDefault="00DE673B" w:rsidP="007E425F">
            <w:pPr>
              <w:pStyle w:val="Style1"/>
              <w:spacing w:line="276" w:lineRule="auto"/>
            </w:pPr>
          </w:p>
          <w:p w14:paraId="07B54DB7" w14:textId="77777777" w:rsidR="00DE673B" w:rsidRPr="009D621F" w:rsidRDefault="00DE673B" w:rsidP="007E425F">
            <w:pPr>
              <w:pStyle w:val="Style1"/>
              <w:spacing w:line="276" w:lineRule="auto"/>
            </w:pPr>
          </w:p>
          <w:p w14:paraId="517323E5" w14:textId="77777777" w:rsidR="00DE673B" w:rsidRPr="009D621F" w:rsidRDefault="00DE673B" w:rsidP="007E425F">
            <w:pPr>
              <w:pStyle w:val="Style1"/>
              <w:spacing w:line="276" w:lineRule="auto"/>
            </w:pPr>
            <w:r w:rsidRPr="009D621F">
              <w:t>0.77</w:t>
            </w:r>
          </w:p>
          <w:p w14:paraId="4934EDCB" w14:textId="77777777" w:rsidR="00DE673B" w:rsidRPr="009D621F" w:rsidRDefault="00DE673B" w:rsidP="007E425F">
            <w:pPr>
              <w:pStyle w:val="Style1"/>
              <w:spacing w:line="276" w:lineRule="auto"/>
            </w:pPr>
          </w:p>
          <w:p w14:paraId="0E936A47" w14:textId="77777777" w:rsidR="00DE673B" w:rsidRPr="009D621F" w:rsidRDefault="00DE673B" w:rsidP="007E425F">
            <w:pPr>
              <w:pStyle w:val="Style1"/>
              <w:spacing w:line="276" w:lineRule="auto"/>
            </w:pPr>
          </w:p>
          <w:p w14:paraId="4860DDFD" w14:textId="77777777" w:rsidR="00DE673B" w:rsidRPr="009D621F" w:rsidRDefault="00DE673B" w:rsidP="007E425F">
            <w:pPr>
              <w:pStyle w:val="Style1"/>
              <w:spacing w:line="276" w:lineRule="auto"/>
            </w:pPr>
          </w:p>
          <w:p w14:paraId="47311597" w14:textId="77777777" w:rsidR="00DE673B" w:rsidRPr="009D621F" w:rsidRDefault="00DE673B" w:rsidP="007E425F">
            <w:pPr>
              <w:pStyle w:val="Style1"/>
              <w:spacing w:line="276" w:lineRule="auto"/>
            </w:pPr>
            <w:r w:rsidRPr="009D621F">
              <w:t>0.8</w:t>
            </w:r>
          </w:p>
        </w:tc>
        <w:tc>
          <w:tcPr>
            <w:tcW w:w="1296" w:type="dxa"/>
            <w:shd w:val="clear" w:color="auto" w:fill="auto"/>
          </w:tcPr>
          <w:p w14:paraId="41162429" w14:textId="77777777" w:rsidR="00DE673B" w:rsidRPr="009D621F" w:rsidRDefault="00DE673B" w:rsidP="007E425F">
            <w:pPr>
              <w:pStyle w:val="Style1"/>
              <w:spacing w:line="276" w:lineRule="auto"/>
            </w:pPr>
          </w:p>
          <w:p w14:paraId="09761EBA" w14:textId="77777777" w:rsidR="00DE673B" w:rsidRPr="009D621F" w:rsidRDefault="00DE673B" w:rsidP="007E425F">
            <w:pPr>
              <w:pStyle w:val="Style1"/>
              <w:spacing w:line="276" w:lineRule="auto"/>
            </w:pPr>
          </w:p>
          <w:p w14:paraId="13857348" w14:textId="77777777" w:rsidR="00DE673B" w:rsidRPr="009D621F" w:rsidRDefault="00DE673B" w:rsidP="007E425F">
            <w:pPr>
              <w:pStyle w:val="Style1"/>
              <w:spacing w:line="276" w:lineRule="auto"/>
            </w:pPr>
            <w:r w:rsidRPr="009D621F">
              <w:t>0.49–0.90</w:t>
            </w:r>
          </w:p>
          <w:p w14:paraId="01A43CFE" w14:textId="77777777" w:rsidR="00DE673B" w:rsidRPr="009D621F" w:rsidRDefault="00DE673B" w:rsidP="007E425F">
            <w:pPr>
              <w:pStyle w:val="Style1"/>
              <w:spacing w:line="276" w:lineRule="auto"/>
            </w:pPr>
          </w:p>
          <w:p w14:paraId="14C499B8" w14:textId="77777777" w:rsidR="00DE673B" w:rsidRPr="009D621F" w:rsidRDefault="00DE673B" w:rsidP="007E425F">
            <w:pPr>
              <w:pStyle w:val="Style1"/>
              <w:spacing w:line="276" w:lineRule="auto"/>
            </w:pPr>
          </w:p>
          <w:p w14:paraId="5549D939" w14:textId="77777777" w:rsidR="00DE673B" w:rsidRPr="009D621F" w:rsidRDefault="00DE673B" w:rsidP="007E425F">
            <w:pPr>
              <w:pStyle w:val="Style1"/>
              <w:spacing w:line="276" w:lineRule="auto"/>
            </w:pPr>
          </w:p>
          <w:p w14:paraId="0D1F3996" w14:textId="77777777" w:rsidR="00DE673B" w:rsidRPr="009D621F" w:rsidRDefault="00DE673B" w:rsidP="007E425F">
            <w:pPr>
              <w:pStyle w:val="Style1"/>
              <w:spacing w:line="276" w:lineRule="auto"/>
            </w:pPr>
            <w:r w:rsidRPr="009D621F">
              <w:t>0.52–0.92</w:t>
            </w:r>
          </w:p>
        </w:tc>
        <w:tc>
          <w:tcPr>
            <w:tcW w:w="600" w:type="dxa"/>
            <w:shd w:val="clear" w:color="auto" w:fill="auto"/>
          </w:tcPr>
          <w:p w14:paraId="01F0F16F" w14:textId="77777777" w:rsidR="00DE673B" w:rsidRPr="009D621F" w:rsidRDefault="00DE673B" w:rsidP="007E425F">
            <w:pPr>
              <w:pStyle w:val="Style1"/>
              <w:spacing w:line="276" w:lineRule="auto"/>
            </w:pPr>
          </w:p>
          <w:p w14:paraId="136ADCCF" w14:textId="77777777" w:rsidR="00DE673B" w:rsidRPr="009D621F" w:rsidRDefault="00DE673B" w:rsidP="007E425F">
            <w:pPr>
              <w:pStyle w:val="Style1"/>
              <w:spacing w:line="276" w:lineRule="auto"/>
            </w:pPr>
          </w:p>
          <w:p w14:paraId="05A5AE7F" w14:textId="77777777" w:rsidR="00DE673B" w:rsidRPr="009D621F" w:rsidRDefault="00DE673B" w:rsidP="007E425F">
            <w:pPr>
              <w:pStyle w:val="Style1"/>
              <w:spacing w:line="276" w:lineRule="auto"/>
            </w:pPr>
            <w:r w:rsidRPr="009D621F">
              <w:t>2.01</w:t>
            </w:r>
          </w:p>
          <w:p w14:paraId="4023F895" w14:textId="77777777" w:rsidR="00DE673B" w:rsidRPr="009D621F" w:rsidRDefault="00DE673B" w:rsidP="007E425F">
            <w:pPr>
              <w:pStyle w:val="Style1"/>
              <w:spacing w:line="276" w:lineRule="auto"/>
            </w:pPr>
          </w:p>
          <w:p w14:paraId="3F0439AE" w14:textId="77777777" w:rsidR="00DE673B" w:rsidRPr="009D621F" w:rsidRDefault="00DE673B" w:rsidP="007E425F">
            <w:pPr>
              <w:pStyle w:val="Style1"/>
              <w:spacing w:line="276" w:lineRule="auto"/>
            </w:pPr>
          </w:p>
          <w:p w14:paraId="2025A1FA" w14:textId="77777777" w:rsidR="00DE673B" w:rsidRPr="009D621F" w:rsidRDefault="00DE673B" w:rsidP="007E425F">
            <w:pPr>
              <w:pStyle w:val="Style1"/>
              <w:spacing w:line="276" w:lineRule="auto"/>
            </w:pPr>
          </w:p>
          <w:p w14:paraId="5EC3BE86" w14:textId="77777777" w:rsidR="00DE673B" w:rsidRPr="009D621F" w:rsidRDefault="00DE673B" w:rsidP="007E425F">
            <w:pPr>
              <w:pStyle w:val="Style1"/>
              <w:spacing w:line="276" w:lineRule="auto"/>
            </w:pPr>
            <w:r w:rsidRPr="009D621F">
              <w:t>1.56</w:t>
            </w:r>
          </w:p>
        </w:tc>
        <w:tc>
          <w:tcPr>
            <w:tcW w:w="661" w:type="dxa"/>
            <w:shd w:val="clear" w:color="auto" w:fill="auto"/>
          </w:tcPr>
          <w:p w14:paraId="1670F831" w14:textId="77777777" w:rsidR="00DE673B" w:rsidRPr="009D621F" w:rsidRDefault="00DE673B" w:rsidP="007E425F">
            <w:pPr>
              <w:pStyle w:val="Style1"/>
              <w:spacing w:line="276" w:lineRule="auto"/>
            </w:pPr>
          </w:p>
          <w:p w14:paraId="06EE3DA8" w14:textId="77777777" w:rsidR="00DE673B" w:rsidRPr="009D621F" w:rsidRDefault="00DE673B" w:rsidP="007E425F">
            <w:pPr>
              <w:pStyle w:val="Style1"/>
              <w:spacing w:line="276" w:lineRule="auto"/>
            </w:pPr>
          </w:p>
          <w:p w14:paraId="7CBFFEF0" w14:textId="77777777" w:rsidR="00DE673B" w:rsidRPr="009D621F" w:rsidRDefault="00DE673B" w:rsidP="007E425F">
            <w:pPr>
              <w:pStyle w:val="Style1"/>
              <w:spacing w:line="276" w:lineRule="auto"/>
            </w:pPr>
            <w:r w:rsidRPr="009D621F">
              <w:t>5.57</w:t>
            </w:r>
          </w:p>
          <w:p w14:paraId="6CA44422" w14:textId="77777777" w:rsidR="00DE673B" w:rsidRPr="009D621F" w:rsidRDefault="00DE673B" w:rsidP="007E425F">
            <w:pPr>
              <w:pStyle w:val="Style1"/>
              <w:spacing w:line="276" w:lineRule="auto"/>
            </w:pPr>
          </w:p>
          <w:p w14:paraId="74D6AB6F" w14:textId="77777777" w:rsidR="00DE673B" w:rsidRPr="009D621F" w:rsidRDefault="00DE673B" w:rsidP="007E425F">
            <w:pPr>
              <w:pStyle w:val="Style1"/>
              <w:spacing w:line="276" w:lineRule="auto"/>
            </w:pPr>
          </w:p>
          <w:p w14:paraId="6A7BAE7E" w14:textId="77777777" w:rsidR="00DE673B" w:rsidRPr="009D621F" w:rsidRDefault="00DE673B" w:rsidP="007E425F">
            <w:pPr>
              <w:pStyle w:val="Style1"/>
              <w:spacing w:line="276" w:lineRule="auto"/>
            </w:pPr>
          </w:p>
          <w:p w14:paraId="25E20AA4" w14:textId="77777777" w:rsidR="00DE673B" w:rsidRPr="009D621F" w:rsidRDefault="00DE673B" w:rsidP="007E425F">
            <w:pPr>
              <w:pStyle w:val="Style1"/>
              <w:spacing w:line="276" w:lineRule="auto"/>
            </w:pPr>
            <w:r w:rsidRPr="009D621F">
              <w:t>4.32</w:t>
            </w:r>
          </w:p>
        </w:tc>
      </w:tr>
    </w:tbl>
    <w:p w14:paraId="38BCA9F0" w14:textId="7C8169BC" w:rsidR="002621E5" w:rsidRPr="009D621F" w:rsidRDefault="000E6993" w:rsidP="00C97D04">
      <w:pPr>
        <w:pStyle w:val="Style1"/>
      </w:pPr>
      <w:bookmarkStart w:id="52" w:name="_Ref57035965"/>
      <w:bookmarkStart w:id="53" w:name="_Toc51324625"/>
      <w:bookmarkStart w:id="54" w:name="_Toc57036520"/>
      <w:bookmarkStart w:id="55" w:name="_Toc59612425"/>
      <w:r w:rsidRPr="009D621F">
        <w:lastRenderedPageBreak/>
        <w:t xml:space="preserve">  </w:t>
      </w:r>
      <w:r w:rsidR="002621E5" w:rsidRPr="009D621F">
        <w:t xml:space="preserve">SD: standard deviation; SEM: standard error of measurement; MDC: minimum detectable change; T1: first test </w:t>
      </w:r>
      <w:r w:rsidR="00E237AF" w:rsidRPr="009D621F">
        <w:t>at day</w:t>
      </w:r>
      <w:r w:rsidR="002621E5" w:rsidRPr="009D621F">
        <w:t xml:space="preserve"> 1; T2: re-test </w:t>
      </w:r>
      <w:r w:rsidR="00E237AF" w:rsidRPr="009D621F">
        <w:t xml:space="preserve">at day </w:t>
      </w:r>
      <w:r w:rsidR="002621E5" w:rsidRPr="009D621F">
        <w:t xml:space="preserve">2; </w:t>
      </w:r>
    </w:p>
    <w:p w14:paraId="38D03F9E" w14:textId="77777777" w:rsidR="002621E5" w:rsidRPr="009D621F" w:rsidRDefault="002621E5" w:rsidP="00C97D04">
      <w:pPr>
        <w:pStyle w:val="Style1"/>
      </w:pPr>
      <w:r w:rsidRPr="009D621F">
        <w:t xml:space="preserve">     Cl: confidence interval </w:t>
      </w:r>
    </w:p>
    <w:p w14:paraId="189D51A1" w14:textId="28256BAA" w:rsidR="000E6993" w:rsidRPr="009D621F" w:rsidRDefault="000E6993" w:rsidP="00C97D04">
      <w:pPr>
        <w:pStyle w:val="Style1"/>
      </w:pPr>
    </w:p>
    <w:p w14:paraId="66513F77" w14:textId="77777777" w:rsidR="000E6993" w:rsidRPr="009D621F" w:rsidRDefault="000E6993" w:rsidP="00C97D04">
      <w:pPr>
        <w:pStyle w:val="Style1"/>
      </w:pPr>
    </w:p>
    <w:p w14:paraId="55FC97FD" w14:textId="1D43274F" w:rsidR="000E6993" w:rsidRPr="009D621F" w:rsidRDefault="000E6993" w:rsidP="00C97D04">
      <w:pPr>
        <w:pStyle w:val="Style1"/>
      </w:pPr>
    </w:p>
    <w:p w14:paraId="3447D266" w14:textId="425F5E95" w:rsidR="00E237AF" w:rsidRPr="009D621F" w:rsidRDefault="00E237AF" w:rsidP="00C97D04">
      <w:pPr>
        <w:pStyle w:val="Style1"/>
      </w:pPr>
    </w:p>
    <w:p w14:paraId="5FBC5790" w14:textId="57781C8F" w:rsidR="00E237AF" w:rsidRPr="009D621F" w:rsidRDefault="00E237AF" w:rsidP="00C97D04">
      <w:pPr>
        <w:pStyle w:val="Style1"/>
      </w:pPr>
    </w:p>
    <w:p w14:paraId="35EC6D58" w14:textId="4A2BA92D" w:rsidR="00E237AF" w:rsidRPr="009D621F" w:rsidRDefault="00E237AF" w:rsidP="00C97D04">
      <w:pPr>
        <w:pStyle w:val="Style1"/>
      </w:pPr>
    </w:p>
    <w:p w14:paraId="080605E2" w14:textId="6A1C5D1B" w:rsidR="00E237AF" w:rsidRPr="009D621F" w:rsidRDefault="00E237AF" w:rsidP="00C97D04">
      <w:pPr>
        <w:pStyle w:val="Style1"/>
      </w:pPr>
    </w:p>
    <w:p w14:paraId="5D2CC2E0" w14:textId="77777777" w:rsidR="00E237AF" w:rsidRPr="009D621F" w:rsidRDefault="00E237AF" w:rsidP="00C97D04">
      <w:pPr>
        <w:pStyle w:val="Style1"/>
      </w:pPr>
    </w:p>
    <w:p w14:paraId="565FA3FE" w14:textId="11443082" w:rsidR="000E6993" w:rsidRPr="009D621F" w:rsidRDefault="000E6993" w:rsidP="00C97D04">
      <w:pPr>
        <w:pStyle w:val="Style1"/>
      </w:pPr>
    </w:p>
    <w:p w14:paraId="0005B51C" w14:textId="7601AA64" w:rsidR="00026280" w:rsidRPr="009D621F" w:rsidRDefault="00026280" w:rsidP="00C97D04">
      <w:pPr>
        <w:pStyle w:val="Style1"/>
      </w:pPr>
    </w:p>
    <w:p w14:paraId="38F2B983" w14:textId="52C3AFAE" w:rsidR="00026280" w:rsidRPr="009D621F" w:rsidRDefault="00026280" w:rsidP="00C97D04">
      <w:pPr>
        <w:pStyle w:val="Style1"/>
      </w:pPr>
    </w:p>
    <w:p w14:paraId="38377EED" w14:textId="440D2656" w:rsidR="00026280" w:rsidRPr="009D621F" w:rsidRDefault="00026280" w:rsidP="00C97D04">
      <w:pPr>
        <w:pStyle w:val="Style1"/>
      </w:pPr>
    </w:p>
    <w:p w14:paraId="47847BB9" w14:textId="408B30D0" w:rsidR="00026280" w:rsidRPr="009D621F" w:rsidRDefault="00026280" w:rsidP="00C97D04">
      <w:pPr>
        <w:pStyle w:val="Style1"/>
      </w:pPr>
    </w:p>
    <w:p w14:paraId="5DF5B692" w14:textId="77777777" w:rsidR="007E425F" w:rsidRDefault="007E425F" w:rsidP="00C97D04">
      <w:pPr>
        <w:pStyle w:val="Style1"/>
      </w:pPr>
    </w:p>
    <w:p w14:paraId="792F438A" w14:textId="07B8F759" w:rsidR="00DE673B" w:rsidRPr="009D621F" w:rsidRDefault="000E6993" w:rsidP="00C97D04">
      <w:pPr>
        <w:pStyle w:val="Style1"/>
      </w:pPr>
      <w:r w:rsidRPr="009D621F">
        <w:lastRenderedPageBreak/>
        <w:t xml:space="preserve">      </w:t>
      </w:r>
      <w:r w:rsidR="00DE673B" w:rsidRPr="009D621F">
        <w:t xml:space="preserve">Table </w:t>
      </w:r>
      <w:bookmarkEnd w:id="52"/>
      <w:r w:rsidR="0066111D" w:rsidRPr="009D621F">
        <w:t>7</w:t>
      </w:r>
      <w:r w:rsidR="00DE673B" w:rsidRPr="009D621F">
        <w:t>: Inter-rater reliability for measuring trunk ROM during SWMFT performance</w:t>
      </w:r>
      <w:bookmarkEnd w:id="53"/>
      <w:bookmarkEnd w:id="54"/>
      <w:bookmarkEnd w:id="55"/>
    </w:p>
    <w:tbl>
      <w:tblPr>
        <w:tblStyle w:val="TableGrid"/>
        <w:tblpPr w:leftFromText="180" w:rightFromText="180" w:vertAnchor="text" w:tblpXSpec="center" w:tblpY="1"/>
        <w:tblOverlap w:val="never"/>
        <w:tblW w:w="14094" w:type="dxa"/>
        <w:jc w:val="center"/>
        <w:tblInd w:w="0" w:type="dxa"/>
        <w:tblLayout w:type="fixed"/>
        <w:tblLook w:val="04A0" w:firstRow="1" w:lastRow="0" w:firstColumn="1" w:lastColumn="0" w:noHBand="0" w:noVBand="1"/>
      </w:tblPr>
      <w:tblGrid>
        <w:gridCol w:w="5136"/>
        <w:gridCol w:w="1096"/>
        <w:gridCol w:w="907"/>
        <w:gridCol w:w="713"/>
        <w:gridCol w:w="1047"/>
        <w:gridCol w:w="933"/>
        <w:gridCol w:w="10"/>
        <w:gridCol w:w="1093"/>
        <w:gridCol w:w="901"/>
        <w:gridCol w:w="596"/>
        <w:gridCol w:w="1028"/>
        <w:gridCol w:w="625"/>
        <w:gridCol w:w="9"/>
      </w:tblGrid>
      <w:tr w:rsidR="00DE673B" w:rsidRPr="009D621F" w14:paraId="065525AB" w14:textId="77777777" w:rsidTr="00026280">
        <w:trPr>
          <w:trHeight w:val="122"/>
          <w:jc w:val="center"/>
        </w:trPr>
        <w:tc>
          <w:tcPr>
            <w:tcW w:w="5136" w:type="dxa"/>
            <w:vMerge w:val="restart"/>
            <w:shd w:val="clear" w:color="auto" w:fill="D9D9D9" w:themeFill="background1" w:themeFillShade="D9"/>
          </w:tcPr>
          <w:p w14:paraId="253F0D48" w14:textId="77777777" w:rsidR="00DE673B" w:rsidRPr="009D621F" w:rsidRDefault="00DE673B" w:rsidP="002A07B0">
            <w:pPr>
              <w:pStyle w:val="Style1"/>
              <w:spacing w:line="276" w:lineRule="auto"/>
            </w:pPr>
            <w:r w:rsidRPr="009D621F">
              <w:t>SWMFT</w:t>
            </w:r>
          </w:p>
        </w:tc>
        <w:tc>
          <w:tcPr>
            <w:tcW w:w="4706" w:type="dxa"/>
            <w:gridSpan w:val="6"/>
            <w:shd w:val="clear" w:color="auto" w:fill="D9D9D9" w:themeFill="background1" w:themeFillShade="D9"/>
          </w:tcPr>
          <w:p w14:paraId="7EED3847" w14:textId="77777777" w:rsidR="00DE673B" w:rsidRPr="009D621F" w:rsidRDefault="00DE673B" w:rsidP="002A07B0">
            <w:pPr>
              <w:pStyle w:val="Style1"/>
              <w:spacing w:line="276" w:lineRule="auto"/>
            </w:pPr>
            <w:r w:rsidRPr="009D621F">
              <w:t xml:space="preserve">Healthy (n=20)  </w:t>
            </w:r>
          </w:p>
        </w:tc>
        <w:tc>
          <w:tcPr>
            <w:tcW w:w="4252" w:type="dxa"/>
            <w:gridSpan w:val="6"/>
            <w:shd w:val="clear" w:color="auto" w:fill="D9D9D9" w:themeFill="background1" w:themeFillShade="D9"/>
          </w:tcPr>
          <w:p w14:paraId="6D94F3AD" w14:textId="77777777" w:rsidR="00DE673B" w:rsidRPr="009D621F" w:rsidRDefault="00DE673B" w:rsidP="002A07B0">
            <w:pPr>
              <w:pStyle w:val="Style1"/>
              <w:spacing w:line="276" w:lineRule="auto"/>
            </w:pPr>
            <w:r w:rsidRPr="009D621F">
              <w:t>Stroke (n=20)</w:t>
            </w:r>
          </w:p>
        </w:tc>
      </w:tr>
      <w:tr w:rsidR="00DE673B" w:rsidRPr="009D621F" w14:paraId="04927866" w14:textId="77777777" w:rsidTr="00026280">
        <w:trPr>
          <w:gridAfter w:val="1"/>
          <w:wAfter w:w="9" w:type="dxa"/>
          <w:trHeight w:val="122"/>
          <w:jc w:val="center"/>
        </w:trPr>
        <w:tc>
          <w:tcPr>
            <w:tcW w:w="5136" w:type="dxa"/>
            <w:vMerge/>
            <w:shd w:val="clear" w:color="auto" w:fill="D9D9D9" w:themeFill="background1" w:themeFillShade="D9"/>
          </w:tcPr>
          <w:p w14:paraId="0B92C14E" w14:textId="77777777" w:rsidR="00DE673B" w:rsidRPr="009D621F" w:rsidRDefault="00DE673B" w:rsidP="002A07B0">
            <w:pPr>
              <w:pStyle w:val="Style1"/>
              <w:spacing w:line="276" w:lineRule="auto"/>
            </w:pPr>
          </w:p>
        </w:tc>
        <w:tc>
          <w:tcPr>
            <w:tcW w:w="1096" w:type="dxa"/>
            <w:shd w:val="clear" w:color="auto" w:fill="D9D9D9" w:themeFill="background1" w:themeFillShade="D9"/>
          </w:tcPr>
          <w:p w14:paraId="180E78F2" w14:textId="77777777" w:rsidR="00DE673B" w:rsidRPr="009D621F" w:rsidRDefault="00DE673B" w:rsidP="002A07B0">
            <w:pPr>
              <w:pStyle w:val="Style1"/>
              <w:spacing w:line="276" w:lineRule="auto"/>
            </w:pPr>
            <w:r w:rsidRPr="009D621F">
              <w:t>Mean± SD</w:t>
            </w:r>
          </w:p>
        </w:tc>
        <w:tc>
          <w:tcPr>
            <w:tcW w:w="907" w:type="dxa"/>
            <w:shd w:val="clear" w:color="auto" w:fill="D9D9D9" w:themeFill="background1" w:themeFillShade="D9"/>
          </w:tcPr>
          <w:p w14:paraId="7E42AACF" w14:textId="37950612" w:rsidR="00DE673B" w:rsidRPr="009D621F" w:rsidRDefault="00DE673B" w:rsidP="002A07B0">
            <w:pPr>
              <w:pStyle w:val="Style1"/>
              <w:spacing w:line="276" w:lineRule="auto"/>
            </w:pPr>
            <w:r w:rsidRPr="009D621F">
              <w:t>Mean diff.± SD</w:t>
            </w:r>
          </w:p>
        </w:tc>
        <w:tc>
          <w:tcPr>
            <w:tcW w:w="713" w:type="dxa"/>
            <w:shd w:val="clear" w:color="auto" w:fill="D9D9D9" w:themeFill="background1" w:themeFillShade="D9"/>
          </w:tcPr>
          <w:p w14:paraId="5E9FD1AA" w14:textId="77777777" w:rsidR="00DE673B" w:rsidRPr="009D621F" w:rsidRDefault="00DE673B" w:rsidP="002A07B0">
            <w:pPr>
              <w:pStyle w:val="Style1"/>
              <w:spacing w:line="276" w:lineRule="auto"/>
            </w:pPr>
            <w:r w:rsidRPr="009D621F">
              <w:t>ICC 2,1</w:t>
            </w:r>
          </w:p>
        </w:tc>
        <w:tc>
          <w:tcPr>
            <w:tcW w:w="1047" w:type="dxa"/>
            <w:shd w:val="clear" w:color="auto" w:fill="D9D9D9" w:themeFill="background1" w:themeFillShade="D9"/>
          </w:tcPr>
          <w:p w14:paraId="343B5A60" w14:textId="77777777" w:rsidR="00DE673B" w:rsidRPr="009D621F" w:rsidRDefault="00DE673B" w:rsidP="002A07B0">
            <w:pPr>
              <w:pStyle w:val="Style1"/>
              <w:spacing w:line="276" w:lineRule="auto"/>
            </w:pPr>
            <w:r w:rsidRPr="009D621F">
              <w:t>95% CI</w:t>
            </w:r>
          </w:p>
        </w:tc>
        <w:tc>
          <w:tcPr>
            <w:tcW w:w="933" w:type="dxa"/>
            <w:shd w:val="clear" w:color="auto" w:fill="D9D9D9" w:themeFill="background1" w:themeFillShade="D9"/>
          </w:tcPr>
          <w:p w14:paraId="6406D2C4" w14:textId="77777777" w:rsidR="00DE673B" w:rsidRPr="009D621F" w:rsidRDefault="00DE673B" w:rsidP="002A07B0">
            <w:pPr>
              <w:pStyle w:val="Style1"/>
              <w:spacing w:line="276" w:lineRule="auto"/>
            </w:pPr>
            <w:r w:rsidRPr="009D621F">
              <w:t>SEM</w:t>
            </w:r>
          </w:p>
        </w:tc>
        <w:tc>
          <w:tcPr>
            <w:tcW w:w="1103" w:type="dxa"/>
            <w:gridSpan w:val="2"/>
            <w:shd w:val="clear" w:color="auto" w:fill="D9D9D9" w:themeFill="background1" w:themeFillShade="D9"/>
          </w:tcPr>
          <w:p w14:paraId="74D08463" w14:textId="77777777" w:rsidR="00DE673B" w:rsidRPr="009D621F" w:rsidRDefault="00DE673B" w:rsidP="002A07B0">
            <w:pPr>
              <w:pStyle w:val="Style1"/>
              <w:spacing w:line="276" w:lineRule="auto"/>
            </w:pPr>
            <w:r w:rsidRPr="009D621F">
              <w:t>Mean± SD</w:t>
            </w:r>
          </w:p>
        </w:tc>
        <w:tc>
          <w:tcPr>
            <w:tcW w:w="901" w:type="dxa"/>
            <w:shd w:val="clear" w:color="auto" w:fill="D9D9D9" w:themeFill="background1" w:themeFillShade="D9"/>
          </w:tcPr>
          <w:p w14:paraId="7E73CC56" w14:textId="77777777" w:rsidR="00DE673B" w:rsidRPr="009D621F" w:rsidRDefault="00DE673B" w:rsidP="002A07B0">
            <w:pPr>
              <w:pStyle w:val="Style1"/>
              <w:spacing w:line="276" w:lineRule="auto"/>
            </w:pPr>
            <w:r w:rsidRPr="009D621F">
              <w:t>Mean diff.± SD</w:t>
            </w:r>
          </w:p>
        </w:tc>
        <w:tc>
          <w:tcPr>
            <w:tcW w:w="596" w:type="dxa"/>
            <w:shd w:val="clear" w:color="auto" w:fill="D9D9D9" w:themeFill="background1" w:themeFillShade="D9"/>
          </w:tcPr>
          <w:p w14:paraId="3B73018B" w14:textId="77777777" w:rsidR="00DE673B" w:rsidRPr="009D621F" w:rsidRDefault="00DE673B" w:rsidP="002A07B0">
            <w:pPr>
              <w:pStyle w:val="Style1"/>
              <w:spacing w:line="276" w:lineRule="auto"/>
            </w:pPr>
            <w:r w:rsidRPr="009D621F">
              <w:t>ICC 2,1</w:t>
            </w:r>
          </w:p>
        </w:tc>
        <w:tc>
          <w:tcPr>
            <w:tcW w:w="1028" w:type="dxa"/>
            <w:shd w:val="clear" w:color="auto" w:fill="D9D9D9" w:themeFill="background1" w:themeFillShade="D9"/>
          </w:tcPr>
          <w:p w14:paraId="460F068A" w14:textId="77777777" w:rsidR="00DE673B" w:rsidRPr="009D621F" w:rsidRDefault="00DE673B" w:rsidP="002A07B0">
            <w:pPr>
              <w:pStyle w:val="Style1"/>
              <w:spacing w:line="276" w:lineRule="auto"/>
            </w:pPr>
            <w:r w:rsidRPr="009D621F">
              <w:t>95% CI</w:t>
            </w:r>
          </w:p>
        </w:tc>
        <w:tc>
          <w:tcPr>
            <w:tcW w:w="625" w:type="dxa"/>
            <w:shd w:val="clear" w:color="auto" w:fill="D9D9D9" w:themeFill="background1" w:themeFillShade="D9"/>
          </w:tcPr>
          <w:p w14:paraId="497ABC31" w14:textId="77777777" w:rsidR="00DE673B" w:rsidRPr="009D621F" w:rsidRDefault="00DE673B" w:rsidP="002A07B0">
            <w:pPr>
              <w:pStyle w:val="Style1"/>
              <w:spacing w:line="276" w:lineRule="auto"/>
            </w:pPr>
            <w:r w:rsidRPr="009D621F">
              <w:t>SEM</w:t>
            </w:r>
          </w:p>
        </w:tc>
      </w:tr>
      <w:tr w:rsidR="00DE673B" w:rsidRPr="009D621F" w14:paraId="441DFB60" w14:textId="77777777" w:rsidTr="00026280">
        <w:trPr>
          <w:gridAfter w:val="1"/>
          <w:wAfter w:w="9" w:type="dxa"/>
          <w:trHeight w:val="2472"/>
          <w:jc w:val="center"/>
        </w:trPr>
        <w:tc>
          <w:tcPr>
            <w:tcW w:w="5136" w:type="dxa"/>
          </w:tcPr>
          <w:p w14:paraId="0221974F" w14:textId="77777777" w:rsidR="00DE673B" w:rsidRPr="009D621F" w:rsidRDefault="00DE673B" w:rsidP="002A07B0">
            <w:pPr>
              <w:pStyle w:val="Style1"/>
              <w:spacing w:line="276" w:lineRule="auto"/>
            </w:pPr>
            <w:r w:rsidRPr="009D621F">
              <w:t>1. Hand to table</w:t>
            </w:r>
          </w:p>
          <w:p w14:paraId="5DB6524B" w14:textId="77777777" w:rsidR="00DE673B" w:rsidRPr="009D621F" w:rsidRDefault="00DE673B" w:rsidP="002A07B0">
            <w:pPr>
              <w:pStyle w:val="Style1"/>
              <w:spacing w:line="276" w:lineRule="auto"/>
            </w:pPr>
            <w:r w:rsidRPr="009D621F">
              <w:t xml:space="preserve">Trunk flexion </w:t>
            </w:r>
          </w:p>
          <w:p w14:paraId="367FE19D" w14:textId="77777777" w:rsidR="00DE673B" w:rsidRPr="009D621F" w:rsidRDefault="00DE673B" w:rsidP="002A07B0">
            <w:pPr>
              <w:pStyle w:val="Style1"/>
              <w:spacing w:line="276" w:lineRule="auto"/>
            </w:pPr>
            <w:r w:rsidRPr="009D621F">
              <w:t>T1</w:t>
            </w:r>
          </w:p>
          <w:p w14:paraId="62FF10C3" w14:textId="77777777" w:rsidR="00DE673B" w:rsidRPr="009D621F" w:rsidRDefault="00DE673B" w:rsidP="002A07B0">
            <w:pPr>
              <w:pStyle w:val="Style1"/>
              <w:spacing w:line="276" w:lineRule="auto"/>
            </w:pPr>
            <w:r w:rsidRPr="009D621F">
              <w:t>T2</w:t>
            </w:r>
          </w:p>
          <w:p w14:paraId="6E32E2AD" w14:textId="77777777" w:rsidR="00DE673B" w:rsidRPr="009D621F" w:rsidRDefault="00DE673B" w:rsidP="002A07B0">
            <w:pPr>
              <w:pStyle w:val="Style1"/>
              <w:spacing w:line="276" w:lineRule="auto"/>
            </w:pPr>
            <w:r w:rsidRPr="009D621F">
              <w:t>Trunk lateral flexion toward unaffected/dominant side</w:t>
            </w:r>
          </w:p>
          <w:p w14:paraId="312EFEE2" w14:textId="77777777" w:rsidR="00DE673B" w:rsidRPr="009D621F" w:rsidRDefault="00DE673B" w:rsidP="002A07B0">
            <w:pPr>
              <w:pStyle w:val="Style1"/>
              <w:spacing w:line="276" w:lineRule="auto"/>
            </w:pPr>
            <w:r w:rsidRPr="009D621F">
              <w:t>T1</w:t>
            </w:r>
          </w:p>
          <w:p w14:paraId="72F4FDA3" w14:textId="77777777" w:rsidR="00DE673B" w:rsidRPr="009D621F" w:rsidRDefault="00DE673B" w:rsidP="002A07B0">
            <w:pPr>
              <w:pStyle w:val="Style1"/>
              <w:spacing w:line="276" w:lineRule="auto"/>
            </w:pPr>
            <w:r w:rsidRPr="009D621F">
              <w:t>T2</w:t>
            </w:r>
          </w:p>
          <w:p w14:paraId="3BB358BE" w14:textId="77777777" w:rsidR="00DE673B" w:rsidRPr="009D621F" w:rsidRDefault="00DE673B" w:rsidP="002A07B0">
            <w:pPr>
              <w:pStyle w:val="Style1"/>
              <w:spacing w:line="276" w:lineRule="auto"/>
            </w:pPr>
            <w:r w:rsidRPr="009D621F">
              <w:t>Trunk axial rotation toward affected/non-dominant side</w:t>
            </w:r>
          </w:p>
          <w:p w14:paraId="6A6034AE" w14:textId="77777777" w:rsidR="00DE673B" w:rsidRPr="009D621F" w:rsidRDefault="00DE673B" w:rsidP="002A07B0">
            <w:pPr>
              <w:pStyle w:val="Style1"/>
              <w:spacing w:line="276" w:lineRule="auto"/>
            </w:pPr>
            <w:r w:rsidRPr="009D621F">
              <w:t>T1</w:t>
            </w:r>
          </w:p>
          <w:p w14:paraId="07D1F83E" w14:textId="77777777" w:rsidR="00DE673B" w:rsidRPr="009D621F" w:rsidRDefault="00DE673B" w:rsidP="002A07B0">
            <w:pPr>
              <w:pStyle w:val="Style1"/>
              <w:spacing w:line="276" w:lineRule="auto"/>
            </w:pPr>
            <w:r w:rsidRPr="009D621F">
              <w:t>T2</w:t>
            </w:r>
          </w:p>
        </w:tc>
        <w:tc>
          <w:tcPr>
            <w:tcW w:w="1096" w:type="dxa"/>
          </w:tcPr>
          <w:p w14:paraId="1D2D0DC2" w14:textId="77777777" w:rsidR="00DE673B" w:rsidRPr="009D621F" w:rsidRDefault="00DE673B" w:rsidP="002A07B0">
            <w:pPr>
              <w:pStyle w:val="Style1"/>
              <w:spacing w:line="276" w:lineRule="auto"/>
            </w:pPr>
          </w:p>
          <w:p w14:paraId="64759DE5" w14:textId="77777777" w:rsidR="00DE673B" w:rsidRPr="009D621F" w:rsidRDefault="00DE673B" w:rsidP="002A07B0">
            <w:pPr>
              <w:pStyle w:val="Style1"/>
              <w:spacing w:line="276" w:lineRule="auto"/>
            </w:pPr>
          </w:p>
          <w:p w14:paraId="0F3752E7" w14:textId="77777777" w:rsidR="00DE673B" w:rsidRPr="009D621F" w:rsidRDefault="00DE673B" w:rsidP="002A07B0">
            <w:pPr>
              <w:pStyle w:val="Style1"/>
              <w:spacing w:line="276" w:lineRule="auto"/>
            </w:pPr>
            <w:r w:rsidRPr="009D621F">
              <w:t>1.2±0.8</w:t>
            </w:r>
          </w:p>
          <w:p w14:paraId="5874334B" w14:textId="77777777" w:rsidR="00DE673B" w:rsidRPr="009D621F" w:rsidRDefault="00DE673B" w:rsidP="002A07B0">
            <w:pPr>
              <w:pStyle w:val="Style1"/>
              <w:spacing w:line="276" w:lineRule="auto"/>
            </w:pPr>
            <w:r w:rsidRPr="009D621F">
              <w:t>1.3±0.7</w:t>
            </w:r>
          </w:p>
          <w:p w14:paraId="7CE0BA1B" w14:textId="77777777" w:rsidR="00DE673B" w:rsidRPr="009D621F" w:rsidRDefault="00DE673B" w:rsidP="002A07B0">
            <w:pPr>
              <w:pStyle w:val="Style1"/>
              <w:spacing w:line="276" w:lineRule="auto"/>
            </w:pPr>
            <w:r w:rsidRPr="009D621F">
              <w:tab/>
            </w:r>
          </w:p>
          <w:p w14:paraId="5450934C" w14:textId="77777777" w:rsidR="00DE673B" w:rsidRPr="009D621F" w:rsidRDefault="00DE673B" w:rsidP="002A07B0">
            <w:pPr>
              <w:pStyle w:val="Style1"/>
              <w:spacing w:line="276" w:lineRule="auto"/>
            </w:pPr>
            <w:r w:rsidRPr="009D621F">
              <w:t>3.1±1.3</w:t>
            </w:r>
          </w:p>
          <w:p w14:paraId="322F9D42" w14:textId="77777777" w:rsidR="00DE673B" w:rsidRPr="009D621F" w:rsidRDefault="00DE673B" w:rsidP="002A07B0">
            <w:pPr>
              <w:pStyle w:val="Style1"/>
              <w:spacing w:line="276" w:lineRule="auto"/>
            </w:pPr>
            <w:r w:rsidRPr="009D621F">
              <w:t>3.2±1.5</w:t>
            </w:r>
          </w:p>
          <w:p w14:paraId="67B0ADDD" w14:textId="77777777" w:rsidR="00DE673B" w:rsidRPr="009D621F" w:rsidRDefault="00DE673B" w:rsidP="002A07B0">
            <w:pPr>
              <w:pStyle w:val="Style1"/>
              <w:spacing w:line="276" w:lineRule="auto"/>
            </w:pPr>
          </w:p>
          <w:p w14:paraId="000ADCAB" w14:textId="77777777" w:rsidR="00DE673B" w:rsidRPr="009D621F" w:rsidRDefault="00DE673B" w:rsidP="002A07B0">
            <w:pPr>
              <w:pStyle w:val="Style1"/>
              <w:spacing w:line="276" w:lineRule="auto"/>
            </w:pPr>
            <w:r w:rsidRPr="009D621F">
              <w:t>4±2.2</w:t>
            </w:r>
          </w:p>
          <w:p w14:paraId="3BC03662" w14:textId="77777777" w:rsidR="00DE673B" w:rsidRPr="009D621F" w:rsidRDefault="00DE673B" w:rsidP="002A07B0">
            <w:pPr>
              <w:pStyle w:val="Style1"/>
              <w:spacing w:line="276" w:lineRule="auto"/>
            </w:pPr>
            <w:r w:rsidRPr="009D621F">
              <w:t>4±2.1</w:t>
            </w:r>
          </w:p>
        </w:tc>
        <w:tc>
          <w:tcPr>
            <w:tcW w:w="907" w:type="dxa"/>
          </w:tcPr>
          <w:p w14:paraId="57F31229" w14:textId="77777777" w:rsidR="00DE673B" w:rsidRPr="009D621F" w:rsidRDefault="00DE673B" w:rsidP="002A07B0">
            <w:pPr>
              <w:pStyle w:val="Style1"/>
              <w:spacing w:line="276" w:lineRule="auto"/>
            </w:pPr>
          </w:p>
          <w:p w14:paraId="230C9E17" w14:textId="77777777" w:rsidR="00DE673B" w:rsidRPr="009D621F" w:rsidRDefault="00DE673B" w:rsidP="002A07B0">
            <w:pPr>
              <w:pStyle w:val="Style1"/>
              <w:spacing w:line="276" w:lineRule="auto"/>
            </w:pPr>
          </w:p>
          <w:p w14:paraId="3619A11D" w14:textId="77777777" w:rsidR="00DE673B" w:rsidRPr="009D621F" w:rsidRDefault="00DE673B" w:rsidP="002A07B0">
            <w:pPr>
              <w:pStyle w:val="Style1"/>
              <w:spacing w:line="276" w:lineRule="auto"/>
            </w:pPr>
            <w:r w:rsidRPr="009D621F">
              <w:t xml:space="preserve">0.2±0.6 </w:t>
            </w:r>
          </w:p>
          <w:p w14:paraId="10469753" w14:textId="77777777" w:rsidR="00DE673B" w:rsidRPr="009D621F" w:rsidRDefault="00DE673B" w:rsidP="002A07B0">
            <w:pPr>
              <w:pStyle w:val="Style1"/>
              <w:spacing w:line="276" w:lineRule="auto"/>
            </w:pPr>
          </w:p>
          <w:p w14:paraId="7F28110F" w14:textId="77777777" w:rsidR="00DE673B" w:rsidRPr="009D621F" w:rsidRDefault="00DE673B" w:rsidP="002A07B0">
            <w:pPr>
              <w:pStyle w:val="Style1"/>
              <w:spacing w:line="276" w:lineRule="auto"/>
            </w:pPr>
          </w:p>
          <w:p w14:paraId="3F235859" w14:textId="77777777" w:rsidR="00DE673B" w:rsidRPr="009D621F" w:rsidRDefault="00DE673B" w:rsidP="002A07B0">
            <w:pPr>
              <w:pStyle w:val="Style1"/>
              <w:spacing w:line="276" w:lineRule="auto"/>
            </w:pPr>
            <w:r w:rsidRPr="009D621F">
              <w:t>0.02±0.9</w:t>
            </w:r>
          </w:p>
          <w:p w14:paraId="4A011763" w14:textId="77777777" w:rsidR="00DE673B" w:rsidRPr="009D621F" w:rsidRDefault="00DE673B" w:rsidP="002A07B0">
            <w:pPr>
              <w:pStyle w:val="Style1"/>
              <w:spacing w:line="276" w:lineRule="auto"/>
            </w:pPr>
          </w:p>
          <w:p w14:paraId="26EB0EA1" w14:textId="77777777" w:rsidR="00DE673B" w:rsidRPr="009D621F" w:rsidRDefault="00DE673B" w:rsidP="002A07B0">
            <w:pPr>
              <w:pStyle w:val="Style1"/>
              <w:spacing w:line="276" w:lineRule="auto"/>
            </w:pPr>
          </w:p>
          <w:p w14:paraId="229CEBEA" w14:textId="77777777" w:rsidR="00DE673B" w:rsidRPr="009D621F" w:rsidRDefault="00DE673B" w:rsidP="002A07B0">
            <w:pPr>
              <w:pStyle w:val="Style1"/>
              <w:spacing w:line="276" w:lineRule="auto"/>
            </w:pPr>
            <w:r w:rsidRPr="009D621F">
              <w:t>0.06±1.7</w:t>
            </w:r>
          </w:p>
          <w:p w14:paraId="79133709" w14:textId="77777777" w:rsidR="00DE673B" w:rsidRPr="009D621F" w:rsidRDefault="00DE673B" w:rsidP="002A07B0">
            <w:pPr>
              <w:pStyle w:val="Style1"/>
              <w:spacing w:line="276" w:lineRule="auto"/>
            </w:pPr>
          </w:p>
        </w:tc>
        <w:tc>
          <w:tcPr>
            <w:tcW w:w="713" w:type="dxa"/>
          </w:tcPr>
          <w:p w14:paraId="71335BF6" w14:textId="77777777" w:rsidR="00DE673B" w:rsidRPr="009D621F" w:rsidRDefault="00DE673B" w:rsidP="002A07B0">
            <w:pPr>
              <w:pStyle w:val="Style1"/>
              <w:spacing w:line="276" w:lineRule="auto"/>
            </w:pPr>
          </w:p>
          <w:p w14:paraId="5A5BEAC5" w14:textId="77777777" w:rsidR="00DE673B" w:rsidRPr="009D621F" w:rsidRDefault="00DE673B" w:rsidP="002A07B0">
            <w:pPr>
              <w:pStyle w:val="Style1"/>
              <w:spacing w:line="276" w:lineRule="auto"/>
            </w:pPr>
          </w:p>
          <w:p w14:paraId="134A71E5" w14:textId="77777777" w:rsidR="00DE673B" w:rsidRPr="009D621F" w:rsidRDefault="00DE673B" w:rsidP="002A07B0">
            <w:pPr>
              <w:pStyle w:val="Style1"/>
              <w:spacing w:line="276" w:lineRule="auto"/>
            </w:pPr>
            <w:r w:rsidRPr="009D621F">
              <w:t>0.67</w:t>
            </w:r>
          </w:p>
          <w:p w14:paraId="2A000801" w14:textId="77777777" w:rsidR="00DE673B" w:rsidRPr="009D621F" w:rsidRDefault="00DE673B" w:rsidP="002A07B0">
            <w:pPr>
              <w:pStyle w:val="Style1"/>
              <w:spacing w:line="276" w:lineRule="auto"/>
            </w:pPr>
          </w:p>
          <w:p w14:paraId="5E3FCF79" w14:textId="77777777" w:rsidR="00DE673B" w:rsidRPr="009D621F" w:rsidRDefault="00DE673B" w:rsidP="002A07B0">
            <w:pPr>
              <w:pStyle w:val="Style1"/>
              <w:spacing w:line="276" w:lineRule="auto"/>
            </w:pPr>
          </w:p>
          <w:p w14:paraId="51074F3D" w14:textId="77777777" w:rsidR="00DE673B" w:rsidRPr="009D621F" w:rsidRDefault="00DE673B" w:rsidP="002A07B0">
            <w:pPr>
              <w:pStyle w:val="Style1"/>
              <w:spacing w:line="276" w:lineRule="auto"/>
            </w:pPr>
            <w:r w:rsidRPr="009D621F">
              <w:t>0.8</w:t>
            </w:r>
          </w:p>
          <w:p w14:paraId="2077C1C9" w14:textId="77777777" w:rsidR="00DE673B" w:rsidRPr="009D621F" w:rsidRDefault="00DE673B" w:rsidP="002A07B0">
            <w:pPr>
              <w:pStyle w:val="Style1"/>
              <w:spacing w:line="276" w:lineRule="auto"/>
            </w:pPr>
          </w:p>
          <w:p w14:paraId="2D5201B4" w14:textId="77777777" w:rsidR="00DE673B" w:rsidRPr="009D621F" w:rsidRDefault="00DE673B" w:rsidP="002A07B0">
            <w:pPr>
              <w:pStyle w:val="Style1"/>
              <w:spacing w:line="276" w:lineRule="auto"/>
            </w:pPr>
          </w:p>
          <w:p w14:paraId="3E182D62" w14:textId="77777777" w:rsidR="00DE673B" w:rsidRPr="009D621F" w:rsidRDefault="00DE673B" w:rsidP="002A07B0">
            <w:pPr>
              <w:pStyle w:val="Style1"/>
              <w:spacing w:line="276" w:lineRule="auto"/>
            </w:pPr>
            <w:r w:rsidRPr="009D621F">
              <w:t>0.74</w:t>
            </w:r>
          </w:p>
          <w:p w14:paraId="4091DE05" w14:textId="77777777" w:rsidR="00DE673B" w:rsidRPr="009D621F" w:rsidRDefault="00DE673B" w:rsidP="002A07B0">
            <w:pPr>
              <w:pStyle w:val="Style1"/>
              <w:spacing w:line="276" w:lineRule="auto"/>
            </w:pPr>
          </w:p>
        </w:tc>
        <w:tc>
          <w:tcPr>
            <w:tcW w:w="1047" w:type="dxa"/>
          </w:tcPr>
          <w:p w14:paraId="36FF425B" w14:textId="77777777" w:rsidR="00DE673B" w:rsidRPr="009D621F" w:rsidRDefault="00DE673B" w:rsidP="002A07B0">
            <w:pPr>
              <w:pStyle w:val="Style1"/>
              <w:spacing w:line="276" w:lineRule="auto"/>
            </w:pPr>
          </w:p>
          <w:p w14:paraId="79A15D0B" w14:textId="77777777" w:rsidR="00DE673B" w:rsidRPr="009D621F" w:rsidRDefault="00DE673B" w:rsidP="002A07B0">
            <w:pPr>
              <w:pStyle w:val="Style1"/>
              <w:spacing w:line="276" w:lineRule="auto"/>
            </w:pPr>
          </w:p>
          <w:p w14:paraId="3E7B73D8" w14:textId="77777777" w:rsidR="00DE673B" w:rsidRPr="009D621F" w:rsidRDefault="00DE673B" w:rsidP="002A07B0">
            <w:pPr>
              <w:pStyle w:val="Style1"/>
              <w:spacing w:line="276" w:lineRule="auto"/>
            </w:pPr>
            <w:r w:rsidRPr="009D621F">
              <w:t>0.34–0.85</w:t>
            </w:r>
          </w:p>
          <w:p w14:paraId="21180142" w14:textId="77777777" w:rsidR="00DE673B" w:rsidRPr="009D621F" w:rsidRDefault="00DE673B" w:rsidP="002A07B0">
            <w:pPr>
              <w:pStyle w:val="Style1"/>
              <w:spacing w:line="276" w:lineRule="auto"/>
            </w:pPr>
          </w:p>
          <w:p w14:paraId="30F50803" w14:textId="77777777" w:rsidR="00DE673B" w:rsidRPr="009D621F" w:rsidRDefault="00DE673B" w:rsidP="002A07B0">
            <w:pPr>
              <w:pStyle w:val="Style1"/>
              <w:spacing w:line="276" w:lineRule="auto"/>
            </w:pPr>
          </w:p>
          <w:p w14:paraId="4341160F" w14:textId="77777777" w:rsidR="00DE673B" w:rsidRPr="009D621F" w:rsidRDefault="00DE673B" w:rsidP="002A07B0">
            <w:pPr>
              <w:pStyle w:val="Style1"/>
              <w:spacing w:line="276" w:lineRule="auto"/>
            </w:pPr>
            <w:r w:rsidRPr="009D621F">
              <w:t>0.56–0.91</w:t>
            </w:r>
          </w:p>
          <w:p w14:paraId="32F8156B" w14:textId="77777777" w:rsidR="00DE673B" w:rsidRPr="009D621F" w:rsidRDefault="00DE673B" w:rsidP="002A07B0">
            <w:pPr>
              <w:pStyle w:val="Style1"/>
              <w:spacing w:line="276" w:lineRule="auto"/>
            </w:pPr>
          </w:p>
          <w:p w14:paraId="725A66C9" w14:textId="77777777" w:rsidR="00DE673B" w:rsidRPr="009D621F" w:rsidRDefault="00DE673B" w:rsidP="002A07B0">
            <w:pPr>
              <w:pStyle w:val="Style1"/>
              <w:spacing w:line="276" w:lineRule="auto"/>
            </w:pPr>
          </w:p>
          <w:p w14:paraId="112620B6" w14:textId="77777777" w:rsidR="00DE673B" w:rsidRPr="009D621F" w:rsidRDefault="00DE673B" w:rsidP="002A07B0">
            <w:pPr>
              <w:pStyle w:val="Style1"/>
              <w:spacing w:line="276" w:lineRule="auto"/>
            </w:pPr>
            <w:r w:rsidRPr="009D621F">
              <w:t>0.46–0.89</w:t>
            </w:r>
          </w:p>
          <w:p w14:paraId="7EC1AAF9" w14:textId="77777777" w:rsidR="00DE673B" w:rsidRPr="009D621F" w:rsidRDefault="00DE673B" w:rsidP="002A07B0">
            <w:pPr>
              <w:pStyle w:val="Style1"/>
              <w:spacing w:line="276" w:lineRule="auto"/>
            </w:pPr>
          </w:p>
        </w:tc>
        <w:tc>
          <w:tcPr>
            <w:tcW w:w="933" w:type="dxa"/>
          </w:tcPr>
          <w:p w14:paraId="66C90FE3" w14:textId="77777777" w:rsidR="00DE673B" w:rsidRPr="009D621F" w:rsidRDefault="00DE673B" w:rsidP="002A07B0">
            <w:pPr>
              <w:pStyle w:val="Style1"/>
              <w:spacing w:line="276" w:lineRule="auto"/>
            </w:pPr>
          </w:p>
          <w:p w14:paraId="4A735400" w14:textId="77777777" w:rsidR="00DE673B" w:rsidRPr="009D621F" w:rsidRDefault="00DE673B" w:rsidP="002A07B0">
            <w:pPr>
              <w:pStyle w:val="Style1"/>
              <w:spacing w:line="276" w:lineRule="auto"/>
            </w:pPr>
          </w:p>
          <w:p w14:paraId="456A6A5A" w14:textId="77777777" w:rsidR="00DE673B" w:rsidRPr="009D621F" w:rsidRDefault="00DE673B" w:rsidP="002A07B0">
            <w:pPr>
              <w:pStyle w:val="Style1"/>
              <w:spacing w:line="276" w:lineRule="auto"/>
            </w:pPr>
            <w:r w:rsidRPr="009D621F">
              <w:t>0.34</w:t>
            </w:r>
          </w:p>
          <w:p w14:paraId="1E7EDD2F" w14:textId="77777777" w:rsidR="00DE673B" w:rsidRPr="009D621F" w:rsidRDefault="00DE673B" w:rsidP="002A07B0">
            <w:pPr>
              <w:pStyle w:val="Style1"/>
              <w:spacing w:line="276" w:lineRule="auto"/>
            </w:pPr>
          </w:p>
          <w:p w14:paraId="03F8096D" w14:textId="77777777" w:rsidR="00DE673B" w:rsidRPr="009D621F" w:rsidRDefault="00DE673B" w:rsidP="002A07B0">
            <w:pPr>
              <w:pStyle w:val="Style1"/>
              <w:spacing w:line="276" w:lineRule="auto"/>
            </w:pPr>
          </w:p>
          <w:p w14:paraId="5D8E5AA9" w14:textId="77777777" w:rsidR="00DE673B" w:rsidRPr="009D621F" w:rsidRDefault="00DE673B" w:rsidP="002A07B0">
            <w:pPr>
              <w:pStyle w:val="Style1"/>
              <w:spacing w:line="276" w:lineRule="auto"/>
            </w:pPr>
            <w:r w:rsidRPr="009D621F">
              <w:t>0.4</w:t>
            </w:r>
          </w:p>
          <w:p w14:paraId="3938EAD9" w14:textId="77777777" w:rsidR="00DE673B" w:rsidRPr="009D621F" w:rsidRDefault="00DE673B" w:rsidP="002A07B0">
            <w:pPr>
              <w:pStyle w:val="Style1"/>
              <w:spacing w:line="276" w:lineRule="auto"/>
            </w:pPr>
          </w:p>
          <w:p w14:paraId="57965E6C" w14:textId="77777777" w:rsidR="00DE673B" w:rsidRPr="009D621F" w:rsidRDefault="00DE673B" w:rsidP="002A07B0">
            <w:pPr>
              <w:pStyle w:val="Style1"/>
              <w:spacing w:line="276" w:lineRule="auto"/>
            </w:pPr>
          </w:p>
          <w:p w14:paraId="3EB13C09" w14:textId="77777777" w:rsidR="00DE673B" w:rsidRPr="009D621F" w:rsidRDefault="00DE673B" w:rsidP="002A07B0">
            <w:pPr>
              <w:pStyle w:val="Style1"/>
              <w:spacing w:line="276" w:lineRule="auto"/>
            </w:pPr>
            <w:r w:rsidRPr="009D621F">
              <w:t>0.86</w:t>
            </w:r>
          </w:p>
          <w:p w14:paraId="30590734" w14:textId="77777777" w:rsidR="00DE673B" w:rsidRPr="009D621F" w:rsidRDefault="00DE673B" w:rsidP="002A07B0">
            <w:pPr>
              <w:pStyle w:val="Style1"/>
              <w:spacing w:line="276" w:lineRule="auto"/>
            </w:pPr>
          </w:p>
        </w:tc>
        <w:tc>
          <w:tcPr>
            <w:tcW w:w="1103" w:type="dxa"/>
            <w:gridSpan w:val="2"/>
          </w:tcPr>
          <w:p w14:paraId="627618E0" w14:textId="77777777" w:rsidR="00DE673B" w:rsidRPr="009D621F" w:rsidRDefault="00DE673B" w:rsidP="002A07B0">
            <w:pPr>
              <w:pStyle w:val="Style1"/>
              <w:spacing w:line="276" w:lineRule="auto"/>
            </w:pPr>
          </w:p>
          <w:p w14:paraId="67A5320C" w14:textId="77777777" w:rsidR="00DE673B" w:rsidRPr="009D621F" w:rsidRDefault="00DE673B" w:rsidP="002A07B0">
            <w:pPr>
              <w:pStyle w:val="Style1"/>
              <w:spacing w:line="276" w:lineRule="auto"/>
            </w:pPr>
          </w:p>
          <w:p w14:paraId="477DED0C" w14:textId="77777777" w:rsidR="00DE673B" w:rsidRPr="009D621F" w:rsidRDefault="00DE673B" w:rsidP="002A07B0">
            <w:pPr>
              <w:pStyle w:val="Style1"/>
              <w:spacing w:line="276" w:lineRule="auto"/>
            </w:pPr>
            <w:r w:rsidRPr="009D621F">
              <w:t>4.8±6.1</w:t>
            </w:r>
          </w:p>
          <w:p w14:paraId="44FBB469" w14:textId="77777777" w:rsidR="00DE673B" w:rsidRPr="009D621F" w:rsidRDefault="00DE673B" w:rsidP="002A07B0">
            <w:pPr>
              <w:pStyle w:val="Style1"/>
              <w:spacing w:line="276" w:lineRule="auto"/>
            </w:pPr>
            <w:r w:rsidRPr="009D621F">
              <w:t>5.5±5.7</w:t>
            </w:r>
          </w:p>
          <w:p w14:paraId="0744EBD3" w14:textId="77777777" w:rsidR="00DE673B" w:rsidRPr="009D621F" w:rsidRDefault="00DE673B" w:rsidP="002A07B0">
            <w:pPr>
              <w:pStyle w:val="Style1"/>
              <w:spacing w:line="276" w:lineRule="auto"/>
            </w:pPr>
          </w:p>
          <w:p w14:paraId="7A17C2A8" w14:textId="77777777" w:rsidR="00DE673B" w:rsidRPr="009D621F" w:rsidRDefault="00DE673B" w:rsidP="002A07B0">
            <w:pPr>
              <w:pStyle w:val="Style1"/>
              <w:spacing w:line="276" w:lineRule="auto"/>
            </w:pPr>
            <w:r w:rsidRPr="009D621F">
              <w:t>8.1±6.6</w:t>
            </w:r>
          </w:p>
          <w:p w14:paraId="7C93B265" w14:textId="77777777" w:rsidR="00DE673B" w:rsidRPr="009D621F" w:rsidRDefault="00DE673B" w:rsidP="002A07B0">
            <w:pPr>
              <w:pStyle w:val="Style1"/>
              <w:spacing w:line="276" w:lineRule="auto"/>
            </w:pPr>
            <w:r w:rsidRPr="009D621F">
              <w:t>9±6.9</w:t>
            </w:r>
          </w:p>
          <w:p w14:paraId="492FC733" w14:textId="77777777" w:rsidR="00DE673B" w:rsidRPr="009D621F" w:rsidRDefault="00DE673B" w:rsidP="002A07B0">
            <w:pPr>
              <w:pStyle w:val="Style1"/>
              <w:spacing w:line="276" w:lineRule="auto"/>
            </w:pPr>
          </w:p>
          <w:p w14:paraId="48F9C8C4" w14:textId="77777777" w:rsidR="00DE673B" w:rsidRPr="009D621F" w:rsidRDefault="00DE673B" w:rsidP="002A07B0">
            <w:pPr>
              <w:pStyle w:val="Style1"/>
              <w:spacing w:line="276" w:lineRule="auto"/>
            </w:pPr>
            <w:r w:rsidRPr="009D621F">
              <w:t>9±4.5</w:t>
            </w:r>
          </w:p>
          <w:p w14:paraId="3197EDDB" w14:textId="77777777" w:rsidR="00DE673B" w:rsidRPr="009D621F" w:rsidRDefault="00DE673B" w:rsidP="002A07B0">
            <w:pPr>
              <w:pStyle w:val="Style1"/>
              <w:spacing w:line="276" w:lineRule="auto"/>
            </w:pPr>
            <w:r w:rsidRPr="009D621F">
              <w:t>8.1±4.9</w:t>
            </w:r>
          </w:p>
        </w:tc>
        <w:tc>
          <w:tcPr>
            <w:tcW w:w="901" w:type="dxa"/>
          </w:tcPr>
          <w:p w14:paraId="2C8CBE8E" w14:textId="77777777" w:rsidR="00DE673B" w:rsidRPr="009D621F" w:rsidRDefault="00DE673B" w:rsidP="002A07B0">
            <w:pPr>
              <w:pStyle w:val="Style1"/>
              <w:spacing w:line="276" w:lineRule="auto"/>
            </w:pPr>
          </w:p>
          <w:p w14:paraId="2E7718D1" w14:textId="77777777" w:rsidR="00DE673B" w:rsidRPr="009D621F" w:rsidRDefault="00DE673B" w:rsidP="002A07B0">
            <w:pPr>
              <w:pStyle w:val="Style1"/>
              <w:spacing w:line="276" w:lineRule="auto"/>
            </w:pPr>
          </w:p>
          <w:p w14:paraId="29FFCB7D" w14:textId="77777777" w:rsidR="00DE673B" w:rsidRPr="009D621F" w:rsidRDefault="00DE673B" w:rsidP="002A07B0">
            <w:pPr>
              <w:pStyle w:val="Style1"/>
              <w:spacing w:line="276" w:lineRule="auto"/>
            </w:pPr>
            <w:r w:rsidRPr="009D621F">
              <w:t>0.6±2.8</w:t>
            </w:r>
          </w:p>
          <w:p w14:paraId="552E51C7" w14:textId="77777777" w:rsidR="00DE673B" w:rsidRPr="009D621F" w:rsidRDefault="00DE673B" w:rsidP="002A07B0">
            <w:pPr>
              <w:pStyle w:val="Style1"/>
              <w:spacing w:line="276" w:lineRule="auto"/>
            </w:pPr>
          </w:p>
          <w:p w14:paraId="6D041130" w14:textId="77777777" w:rsidR="00DE673B" w:rsidRPr="009D621F" w:rsidRDefault="00DE673B" w:rsidP="002A07B0">
            <w:pPr>
              <w:pStyle w:val="Style1"/>
              <w:spacing w:line="276" w:lineRule="auto"/>
            </w:pPr>
          </w:p>
          <w:p w14:paraId="50144CBB" w14:textId="77777777" w:rsidR="00DE673B" w:rsidRPr="009D621F" w:rsidRDefault="00DE673B" w:rsidP="002A07B0">
            <w:pPr>
              <w:pStyle w:val="Style1"/>
              <w:spacing w:line="276" w:lineRule="auto"/>
            </w:pPr>
            <w:r w:rsidRPr="009D621F">
              <w:t>0.9±4.4</w:t>
            </w:r>
          </w:p>
          <w:p w14:paraId="35D08A29" w14:textId="77777777" w:rsidR="00DE673B" w:rsidRPr="009D621F" w:rsidRDefault="00DE673B" w:rsidP="002A07B0">
            <w:pPr>
              <w:pStyle w:val="Style1"/>
              <w:spacing w:line="276" w:lineRule="auto"/>
            </w:pPr>
          </w:p>
          <w:p w14:paraId="1C5113C6" w14:textId="77777777" w:rsidR="00DE673B" w:rsidRPr="009D621F" w:rsidRDefault="00DE673B" w:rsidP="002A07B0">
            <w:pPr>
              <w:pStyle w:val="Style1"/>
              <w:spacing w:line="276" w:lineRule="auto"/>
            </w:pPr>
          </w:p>
          <w:p w14:paraId="6D705457" w14:textId="77777777" w:rsidR="00DE673B" w:rsidRPr="009D621F" w:rsidRDefault="00DE673B" w:rsidP="002A07B0">
            <w:pPr>
              <w:pStyle w:val="Style1"/>
              <w:spacing w:line="276" w:lineRule="auto"/>
            </w:pPr>
            <w:r w:rsidRPr="009D621F">
              <w:t>0.6±2.3</w:t>
            </w:r>
          </w:p>
          <w:p w14:paraId="09607D67" w14:textId="77777777" w:rsidR="00DE673B" w:rsidRPr="009D621F" w:rsidRDefault="00DE673B" w:rsidP="002A07B0">
            <w:pPr>
              <w:pStyle w:val="Style1"/>
              <w:spacing w:line="276" w:lineRule="auto"/>
            </w:pPr>
          </w:p>
        </w:tc>
        <w:tc>
          <w:tcPr>
            <w:tcW w:w="596" w:type="dxa"/>
          </w:tcPr>
          <w:p w14:paraId="55B78C31" w14:textId="77777777" w:rsidR="00DE673B" w:rsidRPr="009D621F" w:rsidRDefault="00DE673B" w:rsidP="002A07B0">
            <w:pPr>
              <w:pStyle w:val="Style1"/>
              <w:spacing w:line="276" w:lineRule="auto"/>
            </w:pPr>
          </w:p>
          <w:p w14:paraId="7D8A2158" w14:textId="77777777" w:rsidR="00DE673B" w:rsidRPr="009D621F" w:rsidRDefault="00DE673B" w:rsidP="002A07B0">
            <w:pPr>
              <w:pStyle w:val="Style1"/>
              <w:spacing w:line="276" w:lineRule="auto"/>
            </w:pPr>
          </w:p>
          <w:p w14:paraId="372E1C3D" w14:textId="77777777" w:rsidR="00DE673B" w:rsidRPr="009D621F" w:rsidRDefault="00DE673B" w:rsidP="002A07B0">
            <w:pPr>
              <w:pStyle w:val="Style1"/>
              <w:spacing w:line="276" w:lineRule="auto"/>
            </w:pPr>
            <w:r w:rsidRPr="009D621F">
              <w:t>0.9</w:t>
            </w:r>
          </w:p>
          <w:p w14:paraId="7EFE1FF5" w14:textId="77777777" w:rsidR="00DE673B" w:rsidRPr="009D621F" w:rsidRDefault="00DE673B" w:rsidP="002A07B0">
            <w:pPr>
              <w:pStyle w:val="Style1"/>
              <w:spacing w:line="276" w:lineRule="auto"/>
            </w:pPr>
          </w:p>
          <w:p w14:paraId="761CE500" w14:textId="77777777" w:rsidR="00DE673B" w:rsidRPr="009D621F" w:rsidRDefault="00DE673B" w:rsidP="002A07B0">
            <w:pPr>
              <w:pStyle w:val="Style1"/>
              <w:spacing w:line="276" w:lineRule="auto"/>
            </w:pPr>
          </w:p>
          <w:p w14:paraId="4D8A1986" w14:textId="77777777" w:rsidR="00DE673B" w:rsidRPr="009D621F" w:rsidRDefault="00DE673B" w:rsidP="002A07B0">
            <w:pPr>
              <w:pStyle w:val="Style1"/>
              <w:spacing w:line="276" w:lineRule="auto"/>
            </w:pPr>
            <w:r w:rsidRPr="009D621F">
              <w:t>0.83</w:t>
            </w:r>
          </w:p>
          <w:p w14:paraId="46021281" w14:textId="77777777" w:rsidR="00DE673B" w:rsidRPr="009D621F" w:rsidRDefault="00DE673B" w:rsidP="002A07B0">
            <w:pPr>
              <w:pStyle w:val="Style1"/>
              <w:spacing w:line="276" w:lineRule="auto"/>
            </w:pPr>
          </w:p>
          <w:p w14:paraId="588CBD1F" w14:textId="77777777" w:rsidR="00DE673B" w:rsidRPr="009D621F" w:rsidRDefault="00DE673B" w:rsidP="002A07B0">
            <w:pPr>
              <w:pStyle w:val="Style1"/>
              <w:spacing w:line="276" w:lineRule="auto"/>
            </w:pPr>
          </w:p>
          <w:p w14:paraId="2A403B6F" w14:textId="77777777" w:rsidR="00DE673B" w:rsidRPr="009D621F" w:rsidRDefault="00DE673B" w:rsidP="002A07B0">
            <w:pPr>
              <w:pStyle w:val="Style1"/>
              <w:spacing w:line="276" w:lineRule="auto"/>
            </w:pPr>
            <w:r w:rsidRPr="009D621F">
              <w:t>0.86</w:t>
            </w:r>
          </w:p>
          <w:p w14:paraId="7D34DDBF" w14:textId="77777777" w:rsidR="00DE673B" w:rsidRPr="009D621F" w:rsidRDefault="00DE673B" w:rsidP="002A07B0">
            <w:pPr>
              <w:pStyle w:val="Style1"/>
              <w:spacing w:line="276" w:lineRule="auto"/>
            </w:pPr>
          </w:p>
        </w:tc>
        <w:tc>
          <w:tcPr>
            <w:tcW w:w="1028" w:type="dxa"/>
          </w:tcPr>
          <w:p w14:paraId="702BF314" w14:textId="77777777" w:rsidR="00DE673B" w:rsidRPr="009D621F" w:rsidRDefault="00DE673B" w:rsidP="002A07B0">
            <w:pPr>
              <w:pStyle w:val="Style1"/>
              <w:spacing w:line="276" w:lineRule="auto"/>
            </w:pPr>
          </w:p>
          <w:p w14:paraId="6119287F" w14:textId="77777777" w:rsidR="00DE673B" w:rsidRPr="009D621F" w:rsidRDefault="00DE673B" w:rsidP="002A07B0">
            <w:pPr>
              <w:pStyle w:val="Style1"/>
              <w:spacing w:line="276" w:lineRule="auto"/>
            </w:pPr>
          </w:p>
          <w:p w14:paraId="1D336F13" w14:textId="77777777" w:rsidR="00DE673B" w:rsidRPr="009D621F" w:rsidRDefault="00DE673B" w:rsidP="002A07B0">
            <w:pPr>
              <w:pStyle w:val="Style1"/>
              <w:spacing w:line="276" w:lineRule="auto"/>
            </w:pPr>
            <w:r w:rsidRPr="009D621F">
              <w:t>0.75–0.95</w:t>
            </w:r>
          </w:p>
          <w:p w14:paraId="5938E4B2" w14:textId="77777777" w:rsidR="00DE673B" w:rsidRPr="009D621F" w:rsidRDefault="00DE673B" w:rsidP="002A07B0">
            <w:pPr>
              <w:pStyle w:val="Style1"/>
              <w:spacing w:line="276" w:lineRule="auto"/>
            </w:pPr>
          </w:p>
          <w:p w14:paraId="76AA74BA" w14:textId="77777777" w:rsidR="00DE673B" w:rsidRPr="009D621F" w:rsidRDefault="00DE673B" w:rsidP="002A07B0">
            <w:pPr>
              <w:pStyle w:val="Style1"/>
              <w:spacing w:line="276" w:lineRule="auto"/>
            </w:pPr>
          </w:p>
          <w:p w14:paraId="044CEB46" w14:textId="77777777" w:rsidR="00DE673B" w:rsidRPr="009D621F" w:rsidRDefault="00DE673B" w:rsidP="002A07B0">
            <w:pPr>
              <w:pStyle w:val="Style1"/>
              <w:spacing w:line="276" w:lineRule="auto"/>
            </w:pPr>
            <w:r w:rsidRPr="009D621F">
              <w:t>0.62–0.93</w:t>
            </w:r>
          </w:p>
          <w:p w14:paraId="15EA9EE5" w14:textId="77777777" w:rsidR="00DE673B" w:rsidRPr="009D621F" w:rsidRDefault="00DE673B" w:rsidP="002A07B0">
            <w:pPr>
              <w:pStyle w:val="Style1"/>
              <w:spacing w:line="276" w:lineRule="auto"/>
            </w:pPr>
          </w:p>
          <w:p w14:paraId="64DE6F16" w14:textId="77777777" w:rsidR="00DE673B" w:rsidRPr="009D621F" w:rsidRDefault="00DE673B" w:rsidP="002A07B0">
            <w:pPr>
              <w:pStyle w:val="Style1"/>
              <w:spacing w:line="276" w:lineRule="auto"/>
            </w:pPr>
          </w:p>
          <w:p w14:paraId="44588C2A" w14:textId="77777777" w:rsidR="00DE673B" w:rsidRPr="009D621F" w:rsidRDefault="00DE673B" w:rsidP="002A07B0">
            <w:pPr>
              <w:pStyle w:val="Style1"/>
              <w:spacing w:line="276" w:lineRule="auto"/>
            </w:pPr>
            <w:r w:rsidRPr="009D621F">
              <w:t>0.67–0.94</w:t>
            </w:r>
          </w:p>
          <w:p w14:paraId="1405F3B0" w14:textId="77777777" w:rsidR="00DE673B" w:rsidRPr="009D621F" w:rsidRDefault="00DE673B" w:rsidP="002A07B0">
            <w:pPr>
              <w:pStyle w:val="Style1"/>
              <w:spacing w:line="276" w:lineRule="auto"/>
            </w:pPr>
          </w:p>
        </w:tc>
        <w:tc>
          <w:tcPr>
            <w:tcW w:w="625" w:type="dxa"/>
          </w:tcPr>
          <w:p w14:paraId="436264E7" w14:textId="77777777" w:rsidR="00DE673B" w:rsidRPr="009D621F" w:rsidRDefault="00DE673B" w:rsidP="002A07B0">
            <w:pPr>
              <w:pStyle w:val="Style1"/>
              <w:spacing w:line="276" w:lineRule="auto"/>
            </w:pPr>
          </w:p>
          <w:p w14:paraId="30C5D413" w14:textId="77777777" w:rsidR="00DE673B" w:rsidRPr="009D621F" w:rsidRDefault="00DE673B" w:rsidP="002A07B0">
            <w:pPr>
              <w:pStyle w:val="Style1"/>
              <w:spacing w:line="276" w:lineRule="auto"/>
            </w:pPr>
          </w:p>
          <w:p w14:paraId="3065B4CB" w14:textId="77777777" w:rsidR="00DE673B" w:rsidRPr="009D621F" w:rsidRDefault="00DE673B" w:rsidP="002A07B0">
            <w:pPr>
              <w:pStyle w:val="Style1"/>
              <w:spacing w:line="276" w:lineRule="auto"/>
            </w:pPr>
            <w:r w:rsidRPr="009D621F">
              <w:t>0.88</w:t>
            </w:r>
          </w:p>
          <w:p w14:paraId="48D5AC0F" w14:textId="77777777" w:rsidR="00DE673B" w:rsidRPr="009D621F" w:rsidRDefault="00DE673B" w:rsidP="002A07B0">
            <w:pPr>
              <w:pStyle w:val="Style1"/>
              <w:spacing w:line="276" w:lineRule="auto"/>
            </w:pPr>
          </w:p>
          <w:p w14:paraId="48368CE5" w14:textId="77777777" w:rsidR="00DE673B" w:rsidRPr="009D621F" w:rsidRDefault="00DE673B" w:rsidP="002A07B0">
            <w:pPr>
              <w:pStyle w:val="Style1"/>
              <w:spacing w:line="276" w:lineRule="auto"/>
            </w:pPr>
          </w:p>
          <w:p w14:paraId="6FC81809" w14:textId="77777777" w:rsidR="00DE673B" w:rsidRPr="009D621F" w:rsidRDefault="00DE673B" w:rsidP="002A07B0">
            <w:pPr>
              <w:pStyle w:val="Style1"/>
              <w:spacing w:line="276" w:lineRule="auto"/>
            </w:pPr>
            <w:r w:rsidRPr="009D621F">
              <w:t>1.81</w:t>
            </w:r>
          </w:p>
          <w:p w14:paraId="6A4F1238" w14:textId="77777777" w:rsidR="00DE673B" w:rsidRPr="009D621F" w:rsidRDefault="00DE673B" w:rsidP="002A07B0">
            <w:pPr>
              <w:pStyle w:val="Style1"/>
              <w:spacing w:line="276" w:lineRule="auto"/>
            </w:pPr>
          </w:p>
          <w:p w14:paraId="767ADF68" w14:textId="77777777" w:rsidR="00DE673B" w:rsidRPr="009D621F" w:rsidRDefault="00DE673B" w:rsidP="002A07B0">
            <w:pPr>
              <w:pStyle w:val="Style1"/>
              <w:spacing w:line="276" w:lineRule="auto"/>
            </w:pPr>
          </w:p>
          <w:p w14:paraId="62D99CA7" w14:textId="77777777" w:rsidR="00DE673B" w:rsidRPr="009D621F" w:rsidRDefault="00DE673B" w:rsidP="002A07B0">
            <w:pPr>
              <w:pStyle w:val="Style1"/>
              <w:spacing w:line="276" w:lineRule="auto"/>
            </w:pPr>
            <w:r w:rsidRPr="009D621F">
              <w:t>0.86</w:t>
            </w:r>
          </w:p>
          <w:p w14:paraId="515BA6E2" w14:textId="77777777" w:rsidR="00DE673B" w:rsidRPr="009D621F" w:rsidRDefault="00DE673B" w:rsidP="002A07B0">
            <w:pPr>
              <w:pStyle w:val="Style1"/>
              <w:spacing w:line="276" w:lineRule="auto"/>
            </w:pPr>
          </w:p>
        </w:tc>
      </w:tr>
      <w:tr w:rsidR="00DE673B" w:rsidRPr="009D621F" w14:paraId="09722229" w14:textId="77777777" w:rsidTr="00026280">
        <w:trPr>
          <w:gridAfter w:val="1"/>
          <w:wAfter w:w="9" w:type="dxa"/>
          <w:trHeight w:val="1021"/>
          <w:jc w:val="center"/>
        </w:trPr>
        <w:tc>
          <w:tcPr>
            <w:tcW w:w="5136" w:type="dxa"/>
          </w:tcPr>
          <w:p w14:paraId="4D417275" w14:textId="77777777" w:rsidR="00DE673B" w:rsidRPr="009D621F" w:rsidRDefault="00DE673B" w:rsidP="002A07B0">
            <w:pPr>
              <w:pStyle w:val="Style1"/>
              <w:spacing w:line="276" w:lineRule="auto"/>
            </w:pPr>
            <w:r w:rsidRPr="009D621F">
              <w:t>2. Hand to box</w:t>
            </w:r>
          </w:p>
          <w:p w14:paraId="62D0D183" w14:textId="77777777" w:rsidR="00DE673B" w:rsidRPr="009D621F" w:rsidRDefault="00DE673B" w:rsidP="002A07B0">
            <w:pPr>
              <w:pStyle w:val="Style1"/>
              <w:spacing w:line="276" w:lineRule="auto"/>
            </w:pPr>
            <w:r w:rsidRPr="009D621F">
              <w:t xml:space="preserve">Trunk flexion </w:t>
            </w:r>
          </w:p>
          <w:p w14:paraId="000274B9" w14:textId="77777777" w:rsidR="00DE673B" w:rsidRPr="009D621F" w:rsidRDefault="00DE673B" w:rsidP="002A07B0">
            <w:pPr>
              <w:pStyle w:val="Style1"/>
              <w:spacing w:line="276" w:lineRule="auto"/>
            </w:pPr>
            <w:r w:rsidRPr="009D621F">
              <w:t>T1</w:t>
            </w:r>
          </w:p>
          <w:p w14:paraId="7944806C" w14:textId="77777777" w:rsidR="00DE673B" w:rsidRPr="009D621F" w:rsidRDefault="00DE673B" w:rsidP="002A07B0">
            <w:pPr>
              <w:pStyle w:val="Style1"/>
              <w:spacing w:line="276" w:lineRule="auto"/>
            </w:pPr>
            <w:r w:rsidRPr="009D621F">
              <w:t>T2</w:t>
            </w:r>
          </w:p>
          <w:p w14:paraId="53FF974F" w14:textId="77777777" w:rsidR="00DE673B" w:rsidRPr="009D621F" w:rsidRDefault="00DE673B" w:rsidP="002A07B0">
            <w:pPr>
              <w:pStyle w:val="Style1"/>
              <w:spacing w:line="276" w:lineRule="auto"/>
            </w:pPr>
            <w:r w:rsidRPr="009D621F">
              <w:t>Trunk lateral flexion toward unaffected/dominant side</w:t>
            </w:r>
          </w:p>
          <w:p w14:paraId="0F5CA4DE" w14:textId="77777777" w:rsidR="00DE673B" w:rsidRPr="009D621F" w:rsidRDefault="00DE673B" w:rsidP="002A07B0">
            <w:pPr>
              <w:pStyle w:val="Style1"/>
              <w:spacing w:line="276" w:lineRule="auto"/>
            </w:pPr>
            <w:r w:rsidRPr="009D621F">
              <w:t>T1</w:t>
            </w:r>
          </w:p>
          <w:p w14:paraId="702D9317" w14:textId="77777777" w:rsidR="00DE673B" w:rsidRPr="009D621F" w:rsidRDefault="00DE673B" w:rsidP="002A07B0">
            <w:pPr>
              <w:pStyle w:val="Style1"/>
              <w:spacing w:line="276" w:lineRule="auto"/>
            </w:pPr>
            <w:r w:rsidRPr="009D621F">
              <w:t>T2</w:t>
            </w:r>
          </w:p>
          <w:p w14:paraId="1F70CD46" w14:textId="77777777" w:rsidR="00DE673B" w:rsidRPr="009D621F" w:rsidRDefault="00DE673B" w:rsidP="002A07B0">
            <w:pPr>
              <w:pStyle w:val="Style1"/>
              <w:spacing w:line="276" w:lineRule="auto"/>
            </w:pPr>
            <w:r w:rsidRPr="009D621F">
              <w:t>Trunk axial rotation toward affected/non-dominant side</w:t>
            </w:r>
          </w:p>
          <w:p w14:paraId="457FA9E8" w14:textId="77777777" w:rsidR="00DE673B" w:rsidRPr="009D621F" w:rsidRDefault="00DE673B" w:rsidP="002A07B0">
            <w:pPr>
              <w:pStyle w:val="Style1"/>
              <w:spacing w:line="276" w:lineRule="auto"/>
            </w:pPr>
            <w:r w:rsidRPr="009D621F">
              <w:t>T1</w:t>
            </w:r>
          </w:p>
          <w:p w14:paraId="4DA5FAF4" w14:textId="77777777" w:rsidR="00DE673B" w:rsidRPr="009D621F" w:rsidRDefault="00DE673B" w:rsidP="002A07B0">
            <w:pPr>
              <w:pStyle w:val="Style1"/>
              <w:spacing w:line="276" w:lineRule="auto"/>
            </w:pPr>
            <w:r w:rsidRPr="009D621F">
              <w:t>T2</w:t>
            </w:r>
          </w:p>
        </w:tc>
        <w:tc>
          <w:tcPr>
            <w:tcW w:w="1096" w:type="dxa"/>
          </w:tcPr>
          <w:p w14:paraId="73993C07" w14:textId="77777777" w:rsidR="00DE673B" w:rsidRPr="009D621F" w:rsidRDefault="00DE673B" w:rsidP="002A07B0">
            <w:pPr>
              <w:pStyle w:val="Style1"/>
              <w:spacing w:line="276" w:lineRule="auto"/>
            </w:pPr>
          </w:p>
          <w:p w14:paraId="58A0CD21" w14:textId="77777777" w:rsidR="00DE673B" w:rsidRPr="009D621F" w:rsidRDefault="00DE673B" w:rsidP="002A07B0">
            <w:pPr>
              <w:pStyle w:val="Style1"/>
              <w:spacing w:line="276" w:lineRule="auto"/>
            </w:pPr>
          </w:p>
          <w:p w14:paraId="2BEA5D1B" w14:textId="77777777" w:rsidR="00DE673B" w:rsidRPr="009D621F" w:rsidRDefault="00DE673B" w:rsidP="002A07B0">
            <w:pPr>
              <w:pStyle w:val="Style1"/>
              <w:spacing w:line="276" w:lineRule="auto"/>
            </w:pPr>
            <w:r w:rsidRPr="009D621F">
              <w:t>4.8±3.1</w:t>
            </w:r>
          </w:p>
          <w:p w14:paraId="5902A0C9" w14:textId="77777777" w:rsidR="00DE673B" w:rsidRPr="009D621F" w:rsidRDefault="00DE673B" w:rsidP="002A07B0">
            <w:pPr>
              <w:pStyle w:val="Style1"/>
              <w:spacing w:line="276" w:lineRule="auto"/>
            </w:pPr>
            <w:r w:rsidRPr="009D621F">
              <w:t>3.9±2.7</w:t>
            </w:r>
          </w:p>
          <w:p w14:paraId="54DF1FE7" w14:textId="77777777" w:rsidR="00DE673B" w:rsidRPr="009D621F" w:rsidRDefault="00DE673B" w:rsidP="002A07B0">
            <w:pPr>
              <w:pStyle w:val="Style1"/>
              <w:spacing w:line="276" w:lineRule="auto"/>
            </w:pPr>
          </w:p>
          <w:p w14:paraId="0ED7B571" w14:textId="77777777" w:rsidR="00DE673B" w:rsidRPr="009D621F" w:rsidRDefault="00DE673B" w:rsidP="002A07B0">
            <w:pPr>
              <w:pStyle w:val="Style1"/>
              <w:spacing w:line="276" w:lineRule="auto"/>
            </w:pPr>
            <w:r w:rsidRPr="009D621F">
              <w:t>4.6±2.9</w:t>
            </w:r>
          </w:p>
          <w:p w14:paraId="04585F56" w14:textId="77777777" w:rsidR="00DE673B" w:rsidRPr="009D621F" w:rsidRDefault="00DE673B" w:rsidP="002A07B0">
            <w:pPr>
              <w:pStyle w:val="Style1"/>
              <w:spacing w:line="276" w:lineRule="auto"/>
            </w:pPr>
            <w:r w:rsidRPr="009D621F">
              <w:t>5.2±3.1</w:t>
            </w:r>
          </w:p>
          <w:p w14:paraId="4D4E0AF5" w14:textId="77777777" w:rsidR="00DE673B" w:rsidRPr="009D621F" w:rsidRDefault="00DE673B" w:rsidP="002A07B0">
            <w:pPr>
              <w:pStyle w:val="Style1"/>
              <w:spacing w:line="276" w:lineRule="auto"/>
            </w:pPr>
          </w:p>
          <w:p w14:paraId="460732FE" w14:textId="77777777" w:rsidR="00DE673B" w:rsidRPr="009D621F" w:rsidRDefault="00DE673B" w:rsidP="002A07B0">
            <w:pPr>
              <w:pStyle w:val="Style1"/>
              <w:spacing w:line="276" w:lineRule="auto"/>
            </w:pPr>
            <w:r w:rsidRPr="009D621F">
              <w:t>9.7±4.8</w:t>
            </w:r>
          </w:p>
          <w:p w14:paraId="1D3C19E2" w14:textId="77777777" w:rsidR="00DE673B" w:rsidRPr="009D621F" w:rsidRDefault="00DE673B" w:rsidP="002A07B0">
            <w:pPr>
              <w:pStyle w:val="Style1"/>
              <w:spacing w:line="276" w:lineRule="auto"/>
            </w:pPr>
            <w:r w:rsidRPr="009D621F">
              <w:t>11.1±4.2</w:t>
            </w:r>
          </w:p>
        </w:tc>
        <w:tc>
          <w:tcPr>
            <w:tcW w:w="907" w:type="dxa"/>
          </w:tcPr>
          <w:p w14:paraId="25B9C440" w14:textId="77777777" w:rsidR="00DE673B" w:rsidRPr="009D621F" w:rsidRDefault="00DE673B" w:rsidP="002A07B0">
            <w:pPr>
              <w:pStyle w:val="Style1"/>
              <w:spacing w:line="276" w:lineRule="auto"/>
            </w:pPr>
          </w:p>
          <w:p w14:paraId="62AA9A39" w14:textId="77777777" w:rsidR="00DE673B" w:rsidRPr="009D621F" w:rsidRDefault="00DE673B" w:rsidP="002A07B0">
            <w:pPr>
              <w:pStyle w:val="Style1"/>
              <w:spacing w:line="276" w:lineRule="auto"/>
            </w:pPr>
          </w:p>
          <w:p w14:paraId="45EB67C8" w14:textId="77777777" w:rsidR="00DE673B" w:rsidRPr="009D621F" w:rsidRDefault="00DE673B" w:rsidP="002A07B0">
            <w:pPr>
              <w:pStyle w:val="Style1"/>
              <w:spacing w:line="276" w:lineRule="auto"/>
            </w:pPr>
            <w:r w:rsidRPr="009D621F">
              <w:t xml:space="preserve">0.9±2.5 </w:t>
            </w:r>
          </w:p>
          <w:p w14:paraId="72F92CC9" w14:textId="77777777" w:rsidR="00DE673B" w:rsidRPr="009D621F" w:rsidRDefault="00DE673B" w:rsidP="002A07B0">
            <w:pPr>
              <w:pStyle w:val="Style1"/>
              <w:spacing w:line="276" w:lineRule="auto"/>
            </w:pPr>
          </w:p>
          <w:p w14:paraId="5C37FFA6" w14:textId="77777777" w:rsidR="00DE673B" w:rsidRPr="009D621F" w:rsidRDefault="00DE673B" w:rsidP="002A07B0">
            <w:pPr>
              <w:pStyle w:val="Style1"/>
              <w:spacing w:line="276" w:lineRule="auto"/>
            </w:pPr>
          </w:p>
          <w:p w14:paraId="6B575B0B" w14:textId="77777777" w:rsidR="00DE673B" w:rsidRPr="009D621F" w:rsidRDefault="00DE673B" w:rsidP="002A07B0">
            <w:pPr>
              <w:pStyle w:val="Style1"/>
              <w:spacing w:line="276" w:lineRule="auto"/>
            </w:pPr>
            <w:r w:rsidRPr="009D621F">
              <w:t>0.4±2.6</w:t>
            </w:r>
          </w:p>
          <w:p w14:paraId="114CA9BD" w14:textId="77777777" w:rsidR="00DE673B" w:rsidRPr="009D621F" w:rsidRDefault="00DE673B" w:rsidP="002A07B0">
            <w:pPr>
              <w:pStyle w:val="Style1"/>
              <w:spacing w:line="276" w:lineRule="auto"/>
            </w:pPr>
          </w:p>
          <w:p w14:paraId="45186B23" w14:textId="77777777" w:rsidR="00DE673B" w:rsidRPr="009D621F" w:rsidRDefault="00DE673B" w:rsidP="002A07B0">
            <w:pPr>
              <w:pStyle w:val="Style1"/>
              <w:spacing w:line="276" w:lineRule="auto"/>
            </w:pPr>
          </w:p>
          <w:p w14:paraId="54D2EF63" w14:textId="77777777" w:rsidR="00DE673B" w:rsidRPr="009D621F" w:rsidRDefault="00DE673B" w:rsidP="002A07B0">
            <w:pPr>
              <w:pStyle w:val="Style1"/>
              <w:spacing w:line="276" w:lineRule="auto"/>
            </w:pPr>
            <w:r w:rsidRPr="009D621F">
              <w:t>1.6±2.6</w:t>
            </w:r>
          </w:p>
          <w:p w14:paraId="3B36825B" w14:textId="77777777" w:rsidR="00DE673B" w:rsidRPr="009D621F" w:rsidRDefault="00DE673B" w:rsidP="002A07B0">
            <w:pPr>
              <w:pStyle w:val="Style1"/>
              <w:spacing w:line="276" w:lineRule="auto"/>
            </w:pPr>
          </w:p>
        </w:tc>
        <w:tc>
          <w:tcPr>
            <w:tcW w:w="713" w:type="dxa"/>
          </w:tcPr>
          <w:p w14:paraId="3533AB49" w14:textId="77777777" w:rsidR="00DE673B" w:rsidRPr="009D621F" w:rsidRDefault="00DE673B" w:rsidP="002A07B0">
            <w:pPr>
              <w:pStyle w:val="Style1"/>
              <w:spacing w:line="276" w:lineRule="auto"/>
            </w:pPr>
          </w:p>
          <w:p w14:paraId="1A3EDB46" w14:textId="77777777" w:rsidR="00DE673B" w:rsidRPr="009D621F" w:rsidRDefault="00DE673B" w:rsidP="002A07B0">
            <w:pPr>
              <w:pStyle w:val="Style1"/>
              <w:spacing w:line="276" w:lineRule="auto"/>
            </w:pPr>
          </w:p>
          <w:p w14:paraId="786ED867" w14:textId="77777777" w:rsidR="00DE673B" w:rsidRPr="009D621F" w:rsidRDefault="00DE673B" w:rsidP="002A07B0">
            <w:pPr>
              <w:pStyle w:val="Style1"/>
              <w:spacing w:line="276" w:lineRule="auto"/>
            </w:pPr>
            <w:r w:rsidRPr="009D621F">
              <w:t>0.77</w:t>
            </w:r>
          </w:p>
          <w:p w14:paraId="4F70EEAA" w14:textId="77777777" w:rsidR="00DE673B" w:rsidRPr="009D621F" w:rsidRDefault="00DE673B" w:rsidP="002A07B0">
            <w:pPr>
              <w:pStyle w:val="Style1"/>
              <w:spacing w:line="276" w:lineRule="auto"/>
            </w:pPr>
          </w:p>
          <w:p w14:paraId="3A80C45A" w14:textId="77777777" w:rsidR="00DE673B" w:rsidRPr="009D621F" w:rsidRDefault="00DE673B" w:rsidP="002A07B0">
            <w:pPr>
              <w:pStyle w:val="Style1"/>
              <w:spacing w:line="276" w:lineRule="auto"/>
            </w:pPr>
          </w:p>
          <w:p w14:paraId="78F98D4E" w14:textId="77777777" w:rsidR="00DE673B" w:rsidRPr="009D621F" w:rsidRDefault="00DE673B" w:rsidP="002A07B0">
            <w:pPr>
              <w:pStyle w:val="Style1"/>
              <w:spacing w:line="276" w:lineRule="auto"/>
            </w:pPr>
            <w:r w:rsidRPr="009D621F">
              <w:t>0.81</w:t>
            </w:r>
          </w:p>
          <w:p w14:paraId="18AED6A9" w14:textId="77777777" w:rsidR="00DE673B" w:rsidRPr="009D621F" w:rsidRDefault="00DE673B" w:rsidP="002A07B0">
            <w:pPr>
              <w:pStyle w:val="Style1"/>
              <w:spacing w:line="276" w:lineRule="auto"/>
            </w:pPr>
          </w:p>
          <w:p w14:paraId="066DC579" w14:textId="77777777" w:rsidR="00DE673B" w:rsidRPr="009D621F" w:rsidRDefault="00DE673B" w:rsidP="002A07B0">
            <w:pPr>
              <w:pStyle w:val="Style1"/>
              <w:spacing w:line="276" w:lineRule="auto"/>
            </w:pPr>
          </w:p>
          <w:p w14:paraId="3C3D6FA6" w14:textId="77777777" w:rsidR="00DE673B" w:rsidRPr="009D621F" w:rsidRDefault="00DE673B" w:rsidP="002A07B0">
            <w:pPr>
              <w:pStyle w:val="Style1"/>
              <w:spacing w:line="276" w:lineRule="auto"/>
            </w:pPr>
            <w:r w:rsidRPr="009D621F">
              <w:t>0.79</w:t>
            </w:r>
          </w:p>
        </w:tc>
        <w:tc>
          <w:tcPr>
            <w:tcW w:w="1047" w:type="dxa"/>
          </w:tcPr>
          <w:p w14:paraId="1BF11217" w14:textId="77777777" w:rsidR="00DE673B" w:rsidRPr="009D621F" w:rsidRDefault="00DE673B" w:rsidP="002A07B0">
            <w:pPr>
              <w:pStyle w:val="Style1"/>
              <w:spacing w:line="276" w:lineRule="auto"/>
            </w:pPr>
          </w:p>
          <w:p w14:paraId="0A4FCD95" w14:textId="77777777" w:rsidR="00DE673B" w:rsidRPr="009D621F" w:rsidRDefault="00DE673B" w:rsidP="002A07B0">
            <w:pPr>
              <w:pStyle w:val="Style1"/>
              <w:spacing w:line="276" w:lineRule="auto"/>
            </w:pPr>
          </w:p>
          <w:p w14:paraId="328E7CB6" w14:textId="77777777" w:rsidR="00DE673B" w:rsidRPr="009D621F" w:rsidRDefault="00DE673B" w:rsidP="002A07B0">
            <w:pPr>
              <w:pStyle w:val="Style1"/>
              <w:spacing w:line="276" w:lineRule="auto"/>
            </w:pPr>
            <w:r w:rsidRPr="009D621F">
              <w:t>0.51–0.90</w:t>
            </w:r>
          </w:p>
          <w:p w14:paraId="1F5312B5" w14:textId="77777777" w:rsidR="00DE673B" w:rsidRPr="009D621F" w:rsidRDefault="00DE673B" w:rsidP="002A07B0">
            <w:pPr>
              <w:pStyle w:val="Style1"/>
              <w:spacing w:line="276" w:lineRule="auto"/>
            </w:pPr>
          </w:p>
          <w:p w14:paraId="51017342" w14:textId="77777777" w:rsidR="00DE673B" w:rsidRPr="009D621F" w:rsidRDefault="00DE673B" w:rsidP="002A07B0">
            <w:pPr>
              <w:pStyle w:val="Style1"/>
              <w:spacing w:line="276" w:lineRule="auto"/>
            </w:pPr>
          </w:p>
          <w:p w14:paraId="3FAF8C15" w14:textId="77777777" w:rsidR="00DE673B" w:rsidRPr="009D621F" w:rsidRDefault="00DE673B" w:rsidP="002A07B0">
            <w:pPr>
              <w:pStyle w:val="Style1"/>
              <w:spacing w:line="276" w:lineRule="auto"/>
            </w:pPr>
            <w:r w:rsidRPr="009D621F">
              <w:t>0.59–0.92</w:t>
            </w:r>
          </w:p>
          <w:p w14:paraId="4C9DEB0D" w14:textId="77777777" w:rsidR="00DE673B" w:rsidRPr="009D621F" w:rsidRDefault="00DE673B" w:rsidP="002A07B0">
            <w:pPr>
              <w:pStyle w:val="Style1"/>
              <w:spacing w:line="276" w:lineRule="auto"/>
            </w:pPr>
          </w:p>
          <w:p w14:paraId="614F415D" w14:textId="77777777" w:rsidR="00DE673B" w:rsidRPr="009D621F" w:rsidRDefault="00DE673B" w:rsidP="002A07B0">
            <w:pPr>
              <w:pStyle w:val="Style1"/>
              <w:spacing w:line="276" w:lineRule="auto"/>
            </w:pPr>
          </w:p>
          <w:p w14:paraId="388B7F5A" w14:textId="77777777" w:rsidR="00DE673B" w:rsidRPr="009D621F" w:rsidRDefault="00DE673B" w:rsidP="002A07B0">
            <w:pPr>
              <w:pStyle w:val="Style1"/>
              <w:spacing w:line="276" w:lineRule="auto"/>
            </w:pPr>
            <w:r w:rsidRPr="009D621F">
              <w:t>0.47–0.91</w:t>
            </w:r>
          </w:p>
        </w:tc>
        <w:tc>
          <w:tcPr>
            <w:tcW w:w="933" w:type="dxa"/>
          </w:tcPr>
          <w:p w14:paraId="5AA16F1E" w14:textId="77777777" w:rsidR="00DE673B" w:rsidRPr="009D621F" w:rsidRDefault="00DE673B" w:rsidP="002A07B0">
            <w:pPr>
              <w:pStyle w:val="Style1"/>
              <w:spacing w:line="276" w:lineRule="auto"/>
            </w:pPr>
          </w:p>
          <w:p w14:paraId="7E30C06A" w14:textId="77777777" w:rsidR="00DE673B" w:rsidRPr="009D621F" w:rsidRDefault="00DE673B" w:rsidP="002A07B0">
            <w:pPr>
              <w:pStyle w:val="Style1"/>
              <w:spacing w:line="276" w:lineRule="auto"/>
            </w:pPr>
          </w:p>
          <w:p w14:paraId="2F529FA4" w14:textId="77777777" w:rsidR="00DE673B" w:rsidRPr="009D621F" w:rsidRDefault="00DE673B" w:rsidP="002A07B0">
            <w:pPr>
              <w:pStyle w:val="Style1"/>
              <w:spacing w:line="276" w:lineRule="auto"/>
            </w:pPr>
            <w:r w:rsidRPr="009D621F">
              <w:t>1.19</w:t>
            </w:r>
          </w:p>
          <w:p w14:paraId="0FC3173F" w14:textId="77777777" w:rsidR="00DE673B" w:rsidRPr="009D621F" w:rsidRDefault="00DE673B" w:rsidP="002A07B0">
            <w:pPr>
              <w:pStyle w:val="Style1"/>
              <w:spacing w:line="276" w:lineRule="auto"/>
            </w:pPr>
          </w:p>
          <w:p w14:paraId="4A5F75FF" w14:textId="77777777" w:rsidR="00DE673B" w:rsidRPr="009D621F" w:rsidRDefault="00DE673B" w:rsidP="002A07B0">
            <w:pPr>
              <w:pStyle w:val="Style1"/>
              <w:spacing w:line="276" w:lineRule="auto"/>
            </w:pPr>
          </w:p>
          <w:p w14:paraId="4B3E949F" w14:textId="77777777" w:rsidR="00DE673B" w:rsidRPr="009D621F" w:rsidRDefault="00DE673B" w:rsidP="002A07B0">
            <w:pPr>
              <w:pStyle w:val="Style1"/>
              <w:spacing w:line="276" w:lineRule="auto"/>
            </w:pPr>
            <w:r w:rsidRPr="009D621F">
              <w:t>1.13</w:t>
            </w:r>
          </w:p>
          <w:p w14:paraId="3AD88190" w14:textId="77777777" w:rsidR="00DE673B" w:rsidRPr="009D621F" w:rsidRDefault="00DE673B" w:rsidP="002A07B0">
            <w:pPr>
              <w:pStyle w:val="Style1"/>
              <w:spacing w:line="276" w:lineRule="auto"/>
            </w:pPr>
          </w:p>
          <w:p w14:paraId="1EEF3713" w14:textId="77777777" w:rsidR="00DE673B" w:rsidRPr="009D621F" w:rsidRDefault="00DE673B" w:rsidP="002A07B0">
            <w:pPr>
              <w:pStyle w:val="Style1"/>
              <w:spacing w:line="276" w:lineRule="auto"/>
            </w:pPr>
          </w:p>
          <w:p w14:paraId="5A208B7F" w14:textId="77777777" w:rsidR="00DE673B" w:rsidRPr="009D621F" w:rsidRDefault="00DE673B" w:rsidP="002A07B0">
            <w:pPr>
              <w:pStyle w:val="Style1"/>
              <w:spacing w:line="276" w:lineRule="auto"/>
            </w:pPr>
            <w:r w:rsidRPr="009D621F">
              <w:t>1.19</w:t>
            </w:r>
          </w:p>
        </w:tc>
        <w:tc>
          <w:tcPr>
            <w:tcW w:w="1103" w:type="dxa"/>
            <w:gridSpan w:val="2"/>
          </w:tcPr>
          <w:p w14:paraId="2D947ECC" w14:textId="77777777" w:rsidR="00DE673B" w:rsidRPr="009D621F" w:rsidRDefault="00DE673B" w:rsidP="002A07B0">
            <w:pPr>
              <w:pStyle w:val="Style1"/>
              <w:spacing w:line="276" w:lineRule="auto"/>
            </w:pPr>
          </w:p>
          <w:p w14:paraId="34D13505" w14:textId="77777777" w:rsidR="00DE673B" w:rsidRPr="009D621F" w:rsidRDefault="00DE673B" w:rsidP="002A07B0">
            <w:pPr>
              <w:pStyle w:val="Style1"/>
              <w:spacing w:line="276" w:lineRule="auto"/>
            </w:pPr>
          </w:p>
          <w:p w14:paraId="58EBE3A5" w14:textId="77777777" w:rsidR="00DE673B" w:rsidRPr="009D621F" w:rsidRDefault="00DE673B" w:rsidP="002A07B0">
            <w:pPr>
              <w:pStyle w:val="Style1"/>
              <w:spacing w:line="276" w:lineRule="auto"/>
            </w:pPr>
            <w:r w:rsidRPr="009D621F">
              <w:t>9.8±5.6</w:t>
            </w:r>
          </w:p>
          <w:p w14:paraId="6C89212E" w14:textId="77777777" w:rsidR="00DE673B" w:rsidRPr="009D621F" w:rsidRDefault="00DE673B" w:rsidP="002A07B0">
            <w:pPr>
              <w:pStyle w:val="Style1"/>
              <w:spacing w:line="276" w:lineRule="auto"/>
            </w:pPr>
            <w:r w:rsidRPr="009D621F">
              <w:t>9.3±6</w:t>
            </w:r>
          </w:p>
          <w:p w14:paraId="63CAE5A8" w14:textId="77777777" w:rsidR="00DE673B" w:rsidRPr="009D621F" w:rsidRDefault="00DE673B" w:rsidP="002A07B0">
            <w:pPr>
              <w:pStyle w:val="Style1"/>
              <w:spacing w:line="276" w:lineRule="auto"/>
            </w:pPr>
            <w:r w:rsidRPr="009D621F">
              <w:tab/>
            </w:r>
          </w:p>
          <w:p w14:paraId="79D95949" w14:textId="77777777" w:rsidR="00DE673B" w:rsidRPr="009D621F" w:rsidRDefault="00DE673B" w:rsidP="002A07B0">
            <w:pPr>
              <w:pStyle w:val="Style1"/>
              <w:spacing w:line="276" w:lineRule="auto"/>
            </w:pPr>
            <w:r w:rsidRPr="009D621F">
              <w:t>9.4±8</w:t>
            </w:r>
            <w:r w:rsidRPr="009D621F">
              <w:tab/>
            </w:r>
          </w:p>
          <w:p w14:paraId="22433E02" w14:textId="77777777" w:rsidR="00DE673B" w:rsidRPr="009D621F" w:rsidRDefault="00DE673B" w:rsidP="002A07B0">
            <w:pPr>
              <w:pStyle w:val="Style1"/>
              <w:spacing w:line="276" w:lineRule="auto"/>
            </w:pPr>
            <w:r w:rsidRPr="009D621F">
              <w:t>9.6±7.3</w:t>
            </w:r>
          </w:p>
          <w:p w14:paraId="08AE8934" w14:textId="77777777" w:rsidR="00DE673B" w:rsidRPr="009D621F" w:rsidRDefault="00DE673B" w:rsidP="002A07B0">
            <w:pPr>
              <w:pStyle w:val="Style1"/>
              <w:spacing w:line="276" w:lineRule="auto"/>
            </w:pPr>
          </w:p>
          <w:p w14:paraId="2AD24564" w14:textId="77777777" w:rsidR="00DE673B" w:rsidRPr="009D621F" w:rsidRDefault="00DE673B" w:rsidP="002A07B0">
            <w:pPr>
              <w:pStyle w:val="Style1"/>
              <w:spacing w:line="276" w:lineRule="auto"/>
            </w:pPr>
            <w:r w:rsidRPr="009D621F">
              <w:t>9.4±4.9</w:t>
            </w:r>
          </w:p>
          <w:p w14:paraId="5FBCDB54" w14:textId="77777777" w:rsidR="00DE673B" w:rsidRPr="009D621F" w:rsidRDefault="00DE673B" w:rsidP="002A07B0">
            <w:pPr>
              <w:pStyle w:val="Style1"/>
              <w:spacing w:line="276" w:lineRule="auto"/>
            </w:pPr>
            <w:r w:rsidRPr="009D621F">
              <w:t>8.7±4.4</w:t>
            </w:r>
          </w:p>
        </w:tc>
        <w:tc>
          <w:tcPr>
            <w:tcW w:w="901" w:type="dxa"/>
          </w:tcPr>
          <w:p w14:paraId="6B3702B9" w14:textId="77777777" w:rsidR="00DE673B" w:rsidRPr="009D621F" w:rsidRDefault="00DE673B" w:rsidP="002A07B0">
            <w:pPr>
              <w:pStyle w:val="Style1"/>
              <w:spacing w:line="276" w:lineRule="auto"/>
            </w:pPr>
          </w:p>
          <w:p w14:paraId="387071E9" w14:textId="77777777" w:rsidR="00DE673B" w:rsidRPr="009D621F" w:rsidRDefault="00DE673B" w:rsidP="002A07B0">
            <w:pPr>
              <w:pStyle w:val="Style1"/>
              <w:spacing w:line="276" w:lineRule="auto"/>
            </w:pPr>
          </w:p>
          <w:p w14:paraId="4CCED77A" w14:textId="77777777" w:rsidR="00DE673B" w:rsidRPr="009D621F" w:rsidRDefault="00DE673B" w:rsidP="002A07B0">
            <w:pPr>
              <w:pStyle w:val="Style1"/>
              <w:spacing w:line="276" w:lineRule="auto"/>
            </w:pPr>
            <w:r w:rsidRPr="009D621F">
              <w:t xml:space="preserve">0.4±2 </w:t>
            </w:r>
          </w:p>
          <w:p w14:paraId="362D4960" w14:textId="77777777" w:rsidR="00DE673B" w:rsidRPr="009D621F" w:rsidRDefault="00DE673B" w:rsidP="002A07B0">
            <w:pPr>
              <w:pStyle w:val="Style1"/>
              <w:spacing w:line="276" w:lineRule="auto"/>
            </w:pPr>
          </w:p>
          <w:p w14:paraId="0264AA7E" w14:textId="77777777" w:rsidR="00DE673B" w:rsidRPr="009D621F" w:rsidRDefault="00DE673B" w:rsidP="002A07B0">
            <w:pPr>
              <w:pStyle w:val="Style1"/>
              <w:spacing w:line="276" w:lineRule="auto"/>
            </w:pPr>
          </w:p>
          <w:p w14:paraId="6AED433E" w14:textId="77777777" w:rsidR="00DE673B" w:rsidRPr="009D621F" w:rsidRDefault="00DE673B" w:rsidP="002A07B0">
            <w:pPr>
              <w:pStyle w:val="Style1"/>
              <w:spacing w:line="276" w:lineRule="auto"/>
            </w:pPr>
            <w:r w:rsidRPr="009D621F">
              <w:t>0.2±5.4</w:t>
            </w:r>
          </w:p>
          <w:p w14:paraId="2B398675" w14:textId="77777777" w:rsidR="00DE673B" w:rsidRPr="009D621F" w:rsidRDefault="00DE673B" w:rsidP="002A07B0">
            <w:pPr>
              <w:pStyle w:val="Style1"/>
              <w:spacing w:line="276" w:lineRule="auto"/>
            </w:pPr>
          </w:p>
          <w:p w14:paraId="58E7F452" w14:textId="77777777" w:rsidR="00DE673B" w:rsidRPr="009D621F" w:rsidRDefault="00DE673B" w:rsidP="002A07B0">
            <w:pPr>
              <w:pStyle w:val="Style1"/>
              <w:spacing w:line="276" w:lineRule="auto"/>
            </w:pPr>
          </w:p>
          <w:p w14:paraId="5594C202" w14:textId="77777777" w:rsidR="00DE673B" w:rsidRPr="009D621F" w:rsidRDefault="00DE673B" w:rsidP="002A07B0">
            <w:pPr>
              <w:pStyle w:val="Style1"/>
              <w:spacing w:line="276" w:lineRule="auto"/>
            </w:pPr>
            <w:r w:rsidRPr="009D621F">
              <w:t>0.7±3.3</w:t>
            </w:r>
          </w:p>
          <w:p w14:paraId="46E3A6DC" w14:textId="77777777" w:rsidR="00DE673B" w:rsidRPr="009D621F" w:rsidRDefault="00DE673B" w:rsidP="002A07B0">
            <w:pPr>
              <w:pStyle w:val="Style1"/>
              <w:spacing w:line="276" w:lineRule="auto"/>
            </w:pPr>
          </w:p>
        </w:tc>
        <w:tc>
          <w:tcPr>
            <w:tcW w:w="596" w:type="dxa"/>
          </w:tcPr>
          <w:p w14:paraId="2685217C" w14:textId="77777777" w:rsidR="00DE673B" w:rsidRPr="009D621F" w:rsidRDefault="00DE673B" w:rsidP="002A07B0">
            <w:pPr>
              <w:pStyle w:val="Style1"/>
              <w:spacing w:line="276" w:lineRule="auto"/>
            </w:pPr>
          </w:p>
          <w:p w14:paraId="5C626A89" w14:textId="77777777" w:rsidR="00DE673B" w:rsidRPr="009D621F" w:rsidRDefault="00DE673B" w:rsidP="002A07B0">
            <w:pPr>
              <w:pStyle w:val="Style1"/>
              <w:spacing w:line="276" w:lineRule="auto"/>
            </w:pPr>
          </w:p>
          <w:p w14:paraId="469DF777" w14:textId="77777777" w:rsidR="00DE673B" w:rsidRPr="009D621F" w:rsidRDefault="00DE673B" w:rsidP="002A07B0">
            <w:pPr>
              <w:pStyle w:val="Style1"/>
              <w:spacing w:line="276" w:lineRule="auto"/>
            </w:pPr>
            <w:r w:rsidRPr="009D621F">
              <w:t>0.94</w:t>
            </w:r>
          </w:p>
          <w:p w14:paraId="352B6713" w14:textId="77777777" w:rsidR="00DE673B" w:rsidRPr="009D621F" w:rsidRDefault="00DE673B" w:rsidP="002A07B0">
            <w:pPr>
              <w:pStyle w:val="Style1"/>
              <w:spacing w:line="276" w:lineRule="auto"/>
            </w:pPr>
          </w:p>
          <w:p w14:paraId="5D1E0B62" w14:textId="77777777" w:rsidR="00DE673B" w:rsidRPr="009D621F" w:rsidRDefault="00DE673B" w:rsidP="002A07B0">
            <w:pPr>
              <w:pStyle w:val="Style1"/>
              <w:spacing w:line="276" w:lineRule="auto"/>
            </w:pPr>
          </w:p>
          <w:p w14:paraId="64A79361" w14:textId="77777777" w:rsidR="00DE673B" w:rsidRPr="009D621F" w:rsidRDefault="00DE673B" w:rsidP="002A07B0">
            <w:pPr>
              <w:pStyle w:val="Style1"/>
              <w:spacing w:line="276" w:lineRule="auto"/>
            </w:pPr>
            <w:r w:rsidRPr="009D621F">
              <w:t>0.77</w:t>
            </w:r>
          </w:p>
          <w:p w14:paraId="0BCDD5D8" w14:textId="77777777" w:rsidR="00DE673B" w:rsidRPr="009D621F" w:rsidRDefault="00DE673B" w:rsidP="002A07B0">
            <w:pPr>
              <w:pStyle w:val="Style1"/>
              <w:spacing w:line="276" w:lineRule="auto"/>
            </w:pPr>
          </w:p>
          <w:p w14:paraId="72917EA1" w14:textId="77777777" w:rsidR="00DE673B" w:rsidRPr="009D621F" w:rsidRDefault="00DE673B" w:rsidP="002A07B0">
            <w:pPr>
              <w:pStyle w:val="Style1"/>
              <w:spacing w:line="276" w:lineRule="auto"/>
            </w:pPr>
          </w:p>
          <w:p w14:paraId="52B3EB69" w14:textId="77777777" w:rsidR="00DE673B" w:rsidRPr="009D621F" w:rsidRDefault="00DE673B" w:rsidP="002A07B0">
            <w:pPr>
              <w:pStyle w:val="Style1"/>
              <w:spacing w:line="276" w:lineRule="auto"/>
            </w:pPr>
            <w:r w:rsidRPr="009D621F">
              <w:t>0.75</w:t>
            </w:r>
          </w:p>
          <w:p w14:paraId="5B5AFDF9" w14:textId="77777777" w:rsidR="00DE673B" w:rsidRPr="009D621F" w:rsidRDefault="00DE673B" w:rsidP="002A07B0">
            <w:pPr>
              <w:pStyle w:val="Style1"/>
              <w:spacing w:line="276" w:lineRule="auto"/>
            </w:pPr>
          </w:p>
        </w:tc>
        <w:tc>
          <w:tcPr>
            <w:tcW w:w="1028" w:type="dxa"/>
          </w:tcPr>
          <w:p w14:paraId="4CCE29B3" w14:textId="77777777" w:rsidR="00DE673B" w:rsidRPr="009D621F" w:rsidRDefault="00DE673B" w:rsidP="002A07B0">
            <w:pPr>
              <w:pStyle w:val="Style1"/>
              <w:spacing w:line="276" w:lineRule="auto"/>
            </w:pPr>
          </w:p>
          <w:p w14:paraId="1C22959E" w14:textId="77777777" w:rsidR="00DE673B" w:rsidRPr="009D621F" w:rsidRDefault="00DE673B" w:rsidP="002A07B0">
            <w:pPr>
              <w:pStyle w:val="Style1"/>
              <w:spacing w:line="276" w:lineRule="auto"/>
            </w:pPr>
          </w:p>
          <w:p w14:paraId="75D27CDA" w14:textId="77777777" w:rsidR="00DE673B" w:rsidRPr="009D621F" w:rsidRDefault="00DE673B" w:rsidP="002A07B0">
            <w:pPr>
              <w:pStyle w:val="Style1"/>
              <w:spacing w:line="276" w:lineRule="auto"/>
            </w:pPr>
            <w:r w:rsidRPr="009D621F">
              <w:t>0.86–0.98</w:t>
            </w:r>
          </w:p>
          <w:p w14:paraId="270CA8B7" w14:textId="77777777" w:rsidR="00DE673B" w:rsidRPr="009D621F" w:rsidRDefault="00DE673B" w:rsidP="002A07B0">
            <w:pPr>
              <w:pStyle w:val="Style1"/>
              <w:spacing w:line="276" w:lineRule="auto"/>
            </w:pPr>
          </w:p>
          <w:p w14:paraId="2BB12F27" w14:textId="77777777" w:rsidR="00DE673B" w:rsidRPr="009D621F" w:rsidRDefault="00DE673B" w:rsidP="002A07B0">
            <w:pPr>
              <w:pStyle w:val="Style1"/>
              <w:spacing w:line="276" w:lineRule="auto"/>
            </w:pPr>
          </w:p>
          <w:p w14:paraId="476AA743" w14:textId="77777777" w:rsidR="00DE673B" w:rsidRPr="009D621F" w:rsidRDefault="00DE673B" w:rsidP="002A07B0">
            <w:pPr>
              <w:pStyle w:val="Style1"/>
              <w:spacing w:line="276" w:lineRule="auto"/>
            </w:pPr>
            <w:r w:rsidRPr="009D621F">
              <w:t>0.47–0.90</w:t>
            </w:r>
          </w:p>
          <w:p w14:paraId="619F82BD" w14:textId="77777777" w:rsidR="00DE673B" w:rsidRPr="009D621F" w:rsidRDefault="00DE673B" w:rsidP="002A07B0">
            <w:pPr>
              <w:pStyle w:val="Style1"/>
              <w:spacing w:line="276" w:lineRule="auto"/>
            </w:pPr>
          </w:p>
          <w:p w14:paraId="3F677EDA" w14:textId="77777777" w:rsidR="00DE673B" w:rsidRPr="009D621F" w:rsidRDefault="00DE673B" w:rsidP="002A07B0">
            <w:pPr>
              <w:pStyle w:val="Style1"/>
              <w:spacing w:line="276" w:lineRule="auto"/>
            </w:pPr>
          </w:p>
          <w:p w14:paraId="007A4425" w14:textId="77777777" w:rsidR="00DE673B" w:rsidRPr="009D621F" w:rsidRDefault="00DE673B" w:rsidP="002A07B0">
            <w:pPr>
              <w:pStyle w:val="Style1"/>
              <w:spacing w:line="276" w:lineRule="auto"/>
            </w:pPr>
            <w:r w:rsidRPr="009D621F">
              <w:t>0.48–0.89</w:t>
            </w:r>
          </w:p>
          <w:p w14:paraId="6D94F5D6" w14:textId="77777777" w:rsidR="00DE673B" w:rsidRPr="009D621F" w:rsidRDefault="00DE673B" w:rsidP="002A07B0">
            <w:pPr>
              <w:pStyle w:val="Style1"/>
              <w:spacing w:line="276" w:lineRule="auto"/>
            </w:pPr>
          </w:p>
        </w:tc>
        <w:tc>
          <w:tcPr>
            <w:tcW w:w="625" w:type="dxa"/>
          </w:tcPr>
          <w:p w14:paraId="06A80E01" w14:textId="77777777" w:rsidR="00DE673B" w:rsidRPr="009D621F" w:rsidRDefault="00DE673B" w:rsidP="002A07B0">
            <w:pPr>
              <w:pStyle w:val="Style1"/>
              <w:spacing w:line="276" w:lineRule="auto"/>
            </w:pPr>
          </w:p>
          <w:p w14:paraId="782DF3BB" w14:textId="77777777" w:rsidR="00DE673B" w:rsidRPr="009D621F" w:rsidRDefault="00DE673B" w:rsidP="002A07B0">
            <w:pPr>
              <w:pStyle w:val="Style1"/>
              <w:spacing w:line="276" w:lineRule="auto"/>
            </w:pPr>
          </w:p>
          <w:p w14:paraId="15EC560E" w14:textId="77777777" w:rsidR="00DE673B" w:rsidRPr="009D621F" w:rsidRDefault="00DE673B" w:rsidP="002A07B0">
            <w:pPr>
              <w:pStyle w:val="Style1"/>
              <w:spacing w:line="276" w:lineRule="auto"/>
            </w:pPr>
            <w:r w:rsidRPr="009D621F">
              <w:t>0.48</w:t>
            </w:r>
          </w:p>
          <w:p w14:paraId="26AE1A26" w14:textId="77777777" w:rsidR="00DE673B" w:rsidRPr="009D621F" w:rsidRDefault="00DE673B" w:rsidP="002A07B0">
            <w:pPr>
              <w:pStyle w:val="Style1"/>
              <w:spacing w:line="276" w:lineRule="auto"/>
            </w:pPr>
          </w:p>
          <w:p w14:paraId="002DED17" w14:textId="77777777" w:rsidR="00DE673B" w:rsidRPr="009D621F" w:rsidRDefault="00DE673B" w:rsidP="002A07B0">
            <w:pPr>
              <w:pStyle w:val="Style1"/>
              <w:spacing w:line="276" w:lineRule="auto"/>
            </w:pPr>
          </w:p>
          <w:p w14:paraId="7CED3131" w14:textId="77777777" w:rsidR="00DE673B" w:rsidRPr="009D621F" w:rsidRDefault="00DE673B" w:rsidP="002A07B0">
            <w:pPr>
              <w:pStyle w:val="Style1"/>
              <w:spacing w:line="276" w:lineRule="auto"/>
            </w:pPr>
            <w:r w:rsidRPr="009D621F">
              <w:t>2.58</w:t>
            </w:r>
          </w:p>
          <w:p w14:paraId="32851A97" w14:textId="77777777" w:rsidR="00DE673B" w:rsidRPr="009D621F" w:rsidRDefault="00DE673B" w:rsidP="002A07B0">
            <w:pPr>
              <w:pStyle w:val="Style1"/>
              <w:spacing w:line="276" w:lineRule="auto"/>
            </w:pPr>
          </w:p>
          <w:p w14:paraId="3759E966" w14:textId="77777777" w:rsidR="00DE673B" w:rsidRPr="009D621F" w:rsidRDefault="00DE673B" w:rsidP="002A07B0">
            <w:pPr>
              <w:pStyle w:val="Style1"/>
              <w:spacing w:line="276" w:lineRule="auto"/>
            </w:pPr>
          </w:p>
          <w:p w14:paraId="0F5BC008" w14:textId="77777777" w:rsidR="00DE673B" w:rsidRPr="009D621F" w:rsidRDefault="00DE673B" w:rsidP="002A07B0">
            <w:pPr>
              <w:pStyle w:val="Style1"/>
              <w:spacing w:line="276" w:lineRule="auto"/>
            </w:pPr>
            <w:r w:rsidRPr="009D621F">
              <w:t>1.65</w:t>
            </w:r>
          </w:p>
          <w:p w14:paraId="4DE29B71" w14:textId="77777777" w:rsidR="00DE673B" w:rsidRPr="009D621F" w:rsidRDefault="00DE673B" w:rsidP="002A07B0">
            <w:pPr>
              <w:pStyle w:val="Style1"/>
              <w:spacing w:line="276" w:lineRule="auto"/>
            </w:pPr>
          </w:p>
        </w:tc>
      </w:tr>
      <w:tr w:rsidR="00DE673B" w:rsidRPr="009D621F" w14:paraId="16C60F49" w14:textId="77777777" w:rsidTr="00026280">
        <w:trPr>
          <w:gridAfter w:val="1"/>
          <w:wAfter w:w="9" w:type="dxa"/>
          <w:trHeight w:val="274"/>
          <w:jc w:val="center"/>
        </w:trPr>
        <w:tc>
          <w:tcPr>
            <w:tcW w:w="5136" w:type="dxa"/>
          </w:tcPr>
          <w:p w14:paraId="7A9525C7" w14:textId="77777777" w:rsidR="00DE673B" w:rsidRPr="009D621F" w:rsidRDefault="00DE673B" w:rsidP="002A07B0">
            <w:pPr>
              <w:pStyle w:val="Style1"/>
              <w:spacing w:line="276" w:lineRule="auto"/>
            </w:pPr>
            <w:r w:rsidRPr="009D621F">
              <w:lastRenderedPageBreak/>
              <w:t>3. Lift can</w:t>
            </w:r>
          </w:p>
          <w:p w14:paraId="46D74DE9" w14:textId="77777777" w:rsidR="00DE673B" w:rsidRPr="009D621F" w:rsidRDefault="00DE673B" w:rsidP="002A07B0">
            <w:pPr>
              <w:pStyle w:val="Style1"/>
              <w:spacing w:line="276" w:lineRule="auto"/>
            </w:pPr>
            <w:r w:rsidRPr="009D621F">
              <w:t xml:space="preserve">Trunk flexion </w:t>
            </w:r>
          </w:p>
          <w:p w14:paraId="4CD4BEFB" w14:textId="77777777" w:rsidR="00DE673B" w:rsidRPr="009D621F" w:rsidRDefault="00DE673B" w:rsidP="002A07B0">
            <w:pPr>
              <w:pStyle w:val="Style1"/>
              <w:spacing w:line="276" w:lineRule="auto"/>
            </w:pPr>
            <w:r w:rsidRPr="009D621F">
              <w:t>T1</w:t>
            </w:r>
          </w:p>
          <w:p w14:paraId="18AF8D23" w14:textId="77777777" w:rsidR="00DE673B" w:rsidRPr="009D621F" w:rsidRDefault="00DE673B" w:rsidP="002A07B0">
            <w:pPr>
              <w:pStyle w:val="Style1"/>
              <w:spacing w:line="276" w:lineRule="auto"/>
            </w:pPr>
            <w:r w:rsidRPr="009D621F">
              <w:t>T2</w:t>
            </w:r>
          </w:p>
          <w:p w14:paraId="21C6250C" w14:textId="77777777" w:rsidR="00DE673B" w:rsidRPr="009D621F" w:rsidRDefault="00DE673B" w:rsidP="002A07B0">
            <w:pPr>
              <w:pStyle w:val="Style1"/>
              <w:spacing w:line="276" w:lineRule="auto"/>
            </w:pPr>
            <w:r w:rsidRPr="009D621F">
              <w:t>Trunk lateral flexion toward unaffected/dominant side</w:t>
            </w:r>
          </w:p>
          <w:p w14:paraId="49881314" w14:textId="77777777" w:rsidR="00DE673B" w:rsidRPr="009D621F" w:rsidRDefault="00DE673B" w:rsidP="002A07B0">
            <w:pPr>
              <w:pStyle w:val="Style1"/>
              <w:spacing w:line="276" w:lineRule="auto"/>
            </w:pPr>
            <w:r w:rsidRPr="009D621F">
              <w:t>T1</w:t>
            </w:r>
          </w:p>
          <w:p w14:paraId="0450B851" w14:textId="77777777" w:rsidR="00DE673B" w:rsidRPr="009D621F" w:rsidRDefault="00DE673B" w:rsidP="002A07B0">
            <w:pPr>
              <w:pStyle w:val="Style1"/>
              <w:spacing w:line="276" w:lineRule="auto"/>
            </w:pPr>
            <w:r w:rsidRPr="009D621F">
              <w:t>T2</w:t>
            </w:r>
          </w:p>
          <w:p w14:paraId="27BBAAEF" w14:textId="77777777" w:rsidR="00DE673B" w:rsidRPr="009D621F" w:rsidRDefault="00DE673B" w:rsidP="002A07B0">
            <w:pPr>
              <w:pStyle w:val="Style1"/>
              <w:spacing w:line="276" w:lineRule="auto"/>
            </w:pPr>
            <w:r w:rsidRPr="009D621F">
              <w:t>Trunk axial rotation toward affected/non-dominant side</w:t>
            </w:r>
          </w:p>
          <w:p w14:paraId="65994C71" w14:textId="77777777" w:rsidR="00DE673B" w:rsidRPr="009D621F" w:rsidRDefault="00DE673B" w:rsidP="002A07B0">
            <w:pPr>
              <w:pStyle w:val="Style1"/>
              <w:spacing w:line="276" w:lineRule="auto"/>
            </w:pPr>
            <w:r w:rsidRPr="009D621F">
              <w:t>T1</w:t>
            </w:r>
          </w:p>
          <w:p w14:paraId="45167F0A" w14:textId="77777777" w:rsidR="00DE673B" w:rsidRPr="009D621F" w:rsidRDefault="00DE673B" w:rsidP="002A07B0">
            <w:pPr>
              <w:pStyle w:val="Style1"/>
              <w:spacing w:line="276" w:lineRule="auto"/>
            </w:pPr>
            <w:r w:rsidRPr="009D621F">
              <w:t>T2</w:t>
            </w:r>
          </w:p>
        </w:tc>
        <w:tc>
          <w:tcPr>
            <w:tcW w:w="1096" w:type="dxa"/>
          </w:tcPr>
          <w:p w14:paraId="0B14835E" w14:textId="77777777" w:rsidR="00DE673B" w:rsidRPr="009D621F" w:rsidRDefault="00DE673B" w:rsidP="002A07B0">
            <w:pPr>
              <w:pStyle w:val="Style1"/>
              <w:spacing w:line="276" w:lineRule="auto"/>
            </w:pPr>
          </w:p>
          <w:p w14:paraId="2D0073BB" w14:textId="77777777" w:rsidR="00DE673B" w:rsidRPr="009D621F" w:rsidRDefault="00DE673B" w:rsidP="002A07B0">
            <w:pPr>
              <w:pStyle w:val="Style1"/>
              <w:spacing w:line="276" w:lineRule="auto"/>
            </w:pPr>
          </w:p>
          <w:p w14:paraId="0564AAD3" w14:textId="77777777" w:rsidR="00DE673B" w:rsidRPr="009D621F" w:rsidRDefault="00DE673B" w:rsidP="002A07B0">
            <w:pPr>
              <w:pStyle w:val="Style1"/>
              <w:spacing w:line="276" w:lineRule="auto"/>
            </w:pPr>
            <w:r w:rsidRPr="009D621F">
              <w:t>4.5±2.7</w:t>
            </w:r>
          </w:p>
          <w:p w14:paraId="01FA049F" w14:textId="77777777" w:rsidR="00DE673B" w:rsidRPr="009D621F" w:rsidRDefault="00DE673B" w:rsidP="002A07B0">
            <w:pPr>
              <w:pStyle w:val="Style1"/>
              <w:spacing w:line="276" w:lineRule="auto"/>
            </w:pPr>
            <w:r w:rsidRPr="009D621F">
              <w:t>3.8±2.5</w:t>
            </w:r>
          </w:p>
          <w:p w14:paraId="6F90026E" w14:textId="77777777" w:rsidR="00DE673B" w:rsidRPr="009D621F" w:rsidRDefault="00DE673B" w:rsidP="002A07B0">
            <w:pPr>
              <w:pStyle w:val="Style1"/>
              <w:spacing w:line="276" w:lineRule="auto"/>
            </w:pPr>
          </w:p>
          <w:p w14:paraId="02BA186C" w14:textId="77777777" w:rsidR="00DE673B" w:rsidRPr="009D621F" w:rsidRDefault="00DE673B" w:rsidP="002A07B0">
            <w:pPr>
              <w:pStyle w:val="Style1"/>
              <w:spacing w:line="276" w:lineRule="auto"/>
            </w:pPr>
            <w:r w:rsidRPr="009D621F">
              <w:t>2.8±2.5</w:t>
            </w:r>
          </w:p>
          <w:p w14:paraId="3847A55A" w14:textId="77777777" w:rsidR="00DE673B" w:rsidRPr="009D621F" w:rsidRDefault="00DE673B" w:rsidP="002A07B0">
            <w:pPr>
              <w:pStyle w:val="Style1"/>
              <w:spacing w:line="276" w:lineRule="auto"/>
            </w:pPr>
            <w:r w:rsidRPr="009D621F">
              <w:t>3.3±2.8</w:t>
            </w:r>
          </w:p>
          <w:p w14:paraId="2F9F376E" w14:textId="77777777" w:rsidR="00DE673B" w:rsidRPr="009D621F" w:rsidRDefault="00DE673B" w:rsidP="002A07B0">
            <w:pPr>
              <w:pStyle w:val="Style1"/>
              <w:spacing w:line="276" w:lineRule="auto"/>
            </w:pPr>
          </w:p>
          <w:p w14:paraId="0A1E3741" w14:textId="77777777" w:rsidR="00DE673B" w:rsidRPr="009D621F" w:rsidRDefault="00DE673B" w:rsidP="002A07B0">
            <w:pPr>
              <w:pStyle w:val="Style1"/>
              <w:spacing w:line="276" w:lineRule="auto"/>
            </w:pPr>
            <w:r w:rsidRPr="009D621F">
              <w:t>7.4±3.1</w:t>
            </w:r>
          </w:p>
          <w:p w14:paraId="443A663F" w14:textId="77777777" w:rsidR="00DE673B" w:rsidRPr="009D621F" w:rsidRDefault="00DE673B" w:rsidP="002A07B0">
            <w:pPr>
              <w:pStyle w:val="Style1"/>
              <w:spacing w:line="276" w:lineRule="auto"/>
            </w:pPr>
            <w:r w:rsidRPr="009D621F">
              <w:t>7 ±3.7</w:t>
            </w:r>
          </w:p>
        </w:tc>
        <w:tc>
          <w:tcPr>
            <w:tcW w:w="907" w:type="dxa"/>
          </w:tcPr>
          <w:p w14:paraId="0F714A1E" w14:textId="77777777" w:rsidR="00DE673B" w:rsidRPr="009D621F" w:rsidRDefault="00DE673B" w:rsidP="002A07B0">
            <w:pPr>
              <w:pStyle w:val="Style1"/>
              <w:spacing w:line="276" w:lineRule="auto"/>
            </w:pPr>
          </w:p>
          <w:p w14:paraId="08352277" w14:textId="77777777" w:rsidR="00DE673B" w:rsidRPr="009D621F" w:rsidRDefault="00DE673B" w:rsidP="002A07B0">
            <w:pPr>
              <w:pStyle w:val="Style1"/>
              <w:spacing w:line="276" w:lineRule="auto"/>
            </w:pPr>
          </w:p>
          <w:p w14:paraId="7977E03B" w14:textId="77777777" w:rsidR="00DE673B" w:rsidRPr="009D621F" w:rsidRDefault="00DE673B" w:rsidP="002A07B0">
            <w:pPr>
              <w:pStyle w:val="Style1"/>
              <w:spacing w:line="276" w:lineRule="auto"/>
            </w:pPr>
            <w:r w:rsidRPr="009D621F">
              <w:t>0.7±2.1</w:t>
            </w:r>
          </w:p>
          <w:p w14:paraId="06E22FB3" w14:textId="77777777" w:rsidR="00DE673B" w:rsidRPr="009D621F" w:rsidRDefault="00DE673B" w:rsidP="002A07B0">
            <w:pPr>
              <w:pStyle w:val="Style1"/>
              <w:spacing w:line="276" w:lineRule="auto"/>
            </w:pPr>
          </w:p>
          <w:p w14:paraId="2E4C87AC" w14:textId="77777777" w:rsidR="00DE673B" w:rsidRPr="009D621F" w:rsidRDefault="00DE673B" w:rsidP="002A07B0">
            <w:pPr>
              <w:pStyle w:val="Style1"/>
              <w:spacing w:line="276" w:lineRule="auto"/>
            </w:pPr>
          </w:p>
          <w:p w14:paraId="48FD9A51" w14:textId="77777777" w:rsidR="00DE673B" w:rsidRPr="009D621F" w:rsidRDefault="00DE673B" w:rsidP="002A07B0">
            <w:pPr>
              <w:pStyle w:val="Style1"/>
              <w:spacing w:line="276" w:lineRule="auto"/>
            </w:pPr>
            <w:r w:rsidRPr="009D621F">
              <w:t>0.1±2.1</w:t>
            </w:r>
          </w:p>
          <w:p w14:paraId="4415DE2E" w14:textId="77777777" w:rsidR="00DE673B" w:rsidRPr="009D621F" w:rsidRDefault="00DE673B" w:rsidP="002A07B0">
            <w:pPr>
              <w:pStyle w:val="Style1"/>
              <w:spacing w:line="276" w:lineRule="auto"/>
            </w:pPr>
          </w:p>
          <w:p w14:paraId="15F972DD" w14:textId="77777777" w:rsidR="00DE673B" w:rsidRPr="009D621F" w:rsidRDefault="00DE673B" w:rsidP="002A07B0">
            <w:pPr>
              <w:pStyle w:val="Style1"/>
              <w:spacing w:line="276" w:lineRule="auto"/>
            </w:pPr>
          </w:p>
          <w:p w14:paraId="1DB84E32" w14:textId="77777777" w:rsidR="00DE673B" w:rsidRPr="009D621F" w:rsidRDefault="00DE673B" w:rsidP="002A07B0">
            <w:pPr>
              <w:pStyle w:val="Style1"/>
              <w:spacing w:line="276" w:lineRule="auto"/>
            </w:pPr>
            <w:r w:rsidRPr="009D621F">
              <w:t>0.4±2.3</w:t>
            </w:r>
          </w:p>
        </w:tc>
        <w:tc>
          <w:tcPr>
            <w:tcW w:w="713" w:type="dxa"/>
          </w:tcPr>
          <w:p w14:paraId="429C99B3" w14:textId="77777777" w:rsidR="00DE673B" w:rsidRPr="009D621F" w:rsidRDefault="00DE673B" w:rsidP="002A07B0">
            <w:pPr>
              <w:pStyle w:val="Style1"/>
              <w:spacing w:line="276" w:lineRule="auto"/>
            </w:pPr>
          </w:p>
          <w:p w14:paraId="0CC13116" w14:textId="77777777" w:rsidR="00DE673B" w:rsidRPr="009D621F" w:rsidRDefault="00DE673B" w:rsidP="002A07B0">
            <w:pPr>
              <w:pStyle w:val="Style1"/>
              <w:spacing w:line="276" w:lineRule="auto"/>
            </w:pPr>
          </w:p>
          <w:p w14:paraId="6A84D049" w14:textId="77777777" w:rsidR="00DE673B" w:rsidRPr="009D621F" w:rsidRDefault="00DE673B" w:rsidP="002A07B0">
            <w:pPr>
              <w:pStyle w:val="Style1"/>
              <w:spacing w:line="276" w:lineRule="auto"/>
            </w:pPr>
            <w:r w:rsidRPr="009D621F">
              <w:t>0.73</w:t>
            </w:r>
          </w:p>
          <w:p w14:paraId="043782AD" w14:textId="77777777" w:rsidR="00DE673B" w:rsidRPr="009D621F" w:rsidRDefault="00DE673B" w:rsidP="002A07B0">
            <w:pPr>
              <w:pStyle w:val="Style1"/>
              <w:spacing w:line="276" w:lineRule="auto"/>
            </w:pPr>
          </w:p>
          <w:p w14:paraId="609CC784" w14:textId="77777777" w:rsidR="00DE673B" w:rsidRPr="009D621F" w:rsidRDefault="00DE673B" w:rsidP="002A07B0">
            <w:pPr>
              <w:pStyle w:val="Style1"/>
              <w:spacing w:line="276" w:lineRule="auto"/>
            </w:pPr>
          </w:p>
          <w:p w14:paraId="799EF448" w14:textId="77777777" w:rsidR="00DE673B" w:rsidRPr="009D621F" w:rsidRDefault="00DE673B" w:rsidP="002A07B0">
            <w:pPr>
              <w:pStyle w:val="Style1"/>
              <w:spacing w:line="276" w:lineRule="auto"/>
            </w:pPr>
            <w:r w:rsidRPr="009D621F">
              <w:t>0.7</w:t>
            </w:r>
          </w:p>
          <w:p w14:paraId="620E6C7C" w14:textId="77777777" w:rsidR="00DE673B" w:rsidRPr="009D621F" w:rsidRDefault="00DE673B" w:rsidP="002A07B0">
            <w:pPr>
              <w:pStyle w:val="Style1"/>
              <w:spacing w:line="276" w:lineRule="auto"/>
            </w:pPr>
          </w:p>
          <w:p w14:paraId="5E64B47A" w14:textId="77777777" w:rsidR="00DE673B" w:rsidRPr="009D621F" w:rsidRDefault="00DE673B" w:rsidP="002A07B0">
            <w:pPr>
              <w:pStyle w:val="Style1"/>
              <w:spacing w:line="276" w:lineRule="auto"/>
            </w:pPr>
          </w:p>
          <w:p w14:paraId="586C8795" w14:textId="77777777" w:rsidR="00DE673B" w:rsidRPr="009D621F" w:rsidRDefault="00DE673B" w:rsidP="002A07B0">
            <w:pPr>
              <w:pStyle w:val="Style1"/>
              <w:spacing w:line="276" w:lineRule="auto"/>
            </w:pPr>
            <w:r w:rsidRPr="009D621F">
              <w:t>0.77</w:t>
            </w:r>
          </w:p>
          <w:p w14:paraId="569A421C" w14:textId="77777777" w:rsidR="00DE673B" w:rsidRPr="009D621F" w:rsidRDefault="00DE673B" w:rsidP="002A07B0">
            <w:pPr>
              <w:pStyle w:val="Style1"/>
              <w:spacing w:line="276" w:lineRule="auto"/>
            </w:pPr>
          </w:p>
        </w:tc>
        <w:tc>
          <w:tcPr>
            <w:tcW w:w="1047" w:type="dxa"/>
          </w:tcPr>
          <w:p w14:paraId="76E703FC" w14:textId="77777777" w:rsidR="00DE673B" w:rsidRPr="009D621F" w:rsidRDefault="00DE673B" w:rsidP="002A07B0">
            <w:pPr>
              <w:pStyle w:val="Style1"/>
              <w:spacing w:line="276" w:lineRule="auto"/>
            </w:pPr>
          </w:p>
          <w:p w14:paraId="1790D642" w14:textId="77777777" w:rsidR="00DE673B" w:rsidRPr="009D621F" w:rsidRDefault="00DE673B" w:rsidP="002A07B0">
            <w:pPr>
              <w:pStyle w:val="Style1"/>
              <w:spacing w:line="276" w:lineRule="auto"/>
            </w:pPr>
          </w:p>
          <w:p w14:paraId="2A785142" w14:textId="77777777" w:rsidR="00DE673B" w:rsidRPr="009D621F" w:rsidRDefault="00DE673B" w:rsidP="002A07B0">
            <w:pPr>
              <w:pStyle w:val="Style1"/>
              <w:spacing w:line="276" w:lineRule="auto"/>
            </w:pPr>
            <w:r w:rsidRPr="009D621F">
              <w:t>0.43–0.88</w:t>
            </w:r>
          </w:p>
          <w:p w14:paraId="64D21C0E" w14:textId="77777777" w:rsidR="00DE673B" w:rsidRPr="009D621F" w:rsidRDefault="00DE673B" w:rsidP="002A07B0">
            <w:pPr>
              <w:pStyle w:val="Style1"/>
              <w:spacing w:line="276" w:lineRule="auto"/>
            </w:pPr>
          </w:p>
          <w:p w14:paraId="6B8B1F13" w14:textId="77777777" w:rsidR="00DE673B" w:rsidRPr="009D621F" w:rsidRDefault="00DE673B" w:rsidP="002A07B0">
            <w:pPr>
              <w:pStyle w:val="Style1"/>
              <w:spacing w:line="276" w:lineRule="auto"/>
            </w:pPr>
          </w:p>
          <w:p w14:paraId="5333FB83" w14:textId="77777777" w:rsidR="00DE673B" w:rsidRPr="009D621F" w:rsidRDefault="00DE673B" w:rsidP="002A07B0">
            <w:pPr>
              <w:pStyle w:val="Style1"/>
              <w:spacing w:line="276" w:lineRule="auto"/>
            </w:pPr>
            <w:r w:rsidRPr="009D621F">
              <w:t>0.37–0.86</w:t>
            </w:r>
          </w:p>
          <w:p w14:paraId="0C44A1BE" w14:textId="77777777" w:rsidR="00DE673B" w:rsidRPr="009D621F" w:rsidRDefault="00DE673B" w:rsidP="002A07B0">
            <w:pPr>
              <w:pStyle w:val="Style1"/>
              <w:spacing w:line="276" w:lineRule="auto"/>
            </w:pPr>
          </w:p>
          <w:p w14:paraId="3FFD9EA3" w14:textId="77777777" w:rsidR="00DE673B" w:rsidRPr="009D621F" w:rsidRDefault="00DE673B" w:rsidP="002A07B0">
            <w:pPr>
              <w:pStyle w:val="Style1"/>
              <w:spacing w:line="276" w:lineRule="auto"/>
            </w:pPr>
          </w:p>
          <w:p w14:paraId="7FBB97EC" w14:textId="77777777" w:rsidR="00DE673B" w:rsidRPr="009D621F" w:rsidRDefault="00DE673B" w:rsidP="002A07B0">
            <w:pPr>
              <w:pStyle w:val="Style1"/>
              <w:spacing w:line="276" w:lineRule="auto"/>
            </w:pPr>
            <w:r w:rsidRPr="009D621F">
              <w:t>0.51–0.90</w:t>
            </w:r>
          </w:p>
          <w:p w14:paraId="5AC0283A" w14:textId="77777777" w:rsidR="00DE673B" w:rsidRPr="009D621F" w:rsidRDefault="00DE673B" w:rsidP="002A07B0">
            <w:pPr>
              <w:pStyle w:val="Style1"/>
              <w:spacing w:line="276" w:lineRule="auto"/>
            </w:pPr>
          </w:p>
        </w:tc>
        <w:tc>
          <w:tcPr>
            <w:tcW w:w="933" w:type="dxa"/>
          </w:tcPr>
          <w:p w14:paraId="18D41DB4" w14:textId="77777777" w:rsidR="00DE673B" w:rsidRPr="009D621F" w:rsidRDefault="00DE673B" w:rsidP="002A07B0">
            <w:pPr>
              <w:pStyle w:val="Style1"/>
              <w:spacing w:line="276" w:lineRule="auto"/>
            </w:pPr>
          </w:p>
          <w:p w14:paraId="1C8433B2" w14:textId="77777777" w:rsidR="00DE673B" w:rsidRPr="009D621F" w:rsidRDefault="00DE673B" w:rsidP="002A07B0">
            <w:pPr>
              <w:pStyle w:val="Style1"/>
              <w:spacing w:line="276" w:lineRule="auto"/>
            </w:pPr>
          </w:p>
          <w:p w14:paraId="16BFFB13" w14:textId="77777777" w:rsidR="00DE673B" w:rsidRPr="009D621F" w:rsidRDefault="00DE673B" w:rsidP="002A07B0">
            <w:pPr>
              <w:pStyle w:val="Style1"/>
              <w:spacing w:line="276" w:lineRule="auto"/>
            </w:pPr>
            <w:r w:rsidRPr="009D621F">
              <w:t>1.09</w:t>
            </w:r>
          </w:p>
          <w:p w14:paraId="5E0FBF59" w14:textId="77777777" w:rsidR="00DE673B" w:rsidRPr="009D621F" w:rsidRDefault="00DE673B" w:rsidP="002A07B0">
            <w:pPr>
              <w:pStyle w:val="Style1"/>
              <w:spacing w:line="276" w:lineRule="auto"/>
            </w:pPr>
          </w:p>
          <w:p w14:paraId="1D2CA30F" w14:textId="77777777" w:rsidR="00DE673B" w:rsidRPr="009D621F" w:rsidRDefault="00DE673B" w:rsidP="002A07B0">
            <w:pPr>
              <w:pStyle w:val="Style1"/>
              <w:spacing w:line="276" w:lineRule="auto"/>
            </w:pPr>
          </w:p>
          <w:p w14:paraId="5478353D" w14:textId="77777777" w:rsidR="00DE673B" w:rsidRPr="009D621F" w:rsidRDefault="00DE673B" w:rsidP="002A07B0">
            <w:pPr>
              <w:pStyle w:val="Style1"/>
              <w:spacing w:line="276" w:lineRule="auto"/>
            </w:pPr>
            <w:r w:rsidRPr="009D621F">
              <w:t>1.15</w:t>
            </w:r>
          </w:p>
          <w:p w14:paraId="229F473E" w14:textId="77777777" w:rsidR="00DE673B" w:rsidRPr="009D621F" w:rsidRDefault="00DE673B" w:rsidP="002A07B0">
            <w:pPr>
              <w:pStyle w:val="Style1"/>
              <w:spacing w:line="276" w:lineRule="auto"/>
            </w:pPr>
          </w:p>
          <w:p w14:paraId="537CE672" w14:textId="77777777" w:rsidR="00DE673B" w:rsidRPr="009D621F" w:rsidRDefault="00DE673B" w:rsidP="002A07B0">
            <w:pPr>
              <w:pStyle w:val="Style1"/>
              <w:spacing w:line="276" w:lineRule="auto"/>
            </w:pPr>
          </w:p>
          <w:p w14:paraId="79A183D8" w14:textId="77777777" w:rsidR="00DE673B" w:rsidRPr="009D621F" w:rsidRDefault="00DE673B" w:rsidP="002A07B0">
            <w:pPr>
              <w:pStyle w:val="Style1"/>
              <w:spacing w:line="276" w:lineRule="auto"/>
            </w:pPr>
            <w:r w:rsidRPr="009D621F">
              <w:t>1.11</w:t>
            </w:r>
          </w:p>
          <w:p w14:paraId="444BECE8" w14:textId="77777777" w:rsidR="00DE673B" w:rsidRPr="009D621F" w:rsidRDefault="00DE673B" w:rsidP="002A07B0">
            <w:pPr>
              <w:pStyle w:val="Style1"/>
              <w:spacing w:line="276" w:lineRule="auto"/>
            </w:pPr>
          </w:p>
        </w:tc>
        <w:tc>
          <w:tcPr>
            <w:tcW w:w="1103" w:type="dxa"/>
            <w:gridSpan w:val="2"/>
          </w:tcPr>
          <w:p w14:paraId="2FCC4870" w14:textId="77777777" w:rsidR="00DE673B" w:rsidRPr="009D621F" w:rsidRDefault="00DE673B" w:rsidP="002A07B0">
            <w:pPr>
              <w:pStyle w:val="Style1"/>
              <w:spacing w:line="276" w:lineRule="auto"/>
            </w:pPr>
          </w:p>
          <w:p w14:paraId="4B03C774" w14:textId="77777777" w:rsidR="00DE673B" w:rsidRPr="009D621F" w:rsidRDefault="00DE673B" w:rsidP="002A07B0">
            <w:pPr>
              <w:pStyle w:val="Style1"/>
              <w:spacing w:line="276" w:lineRule="auto"/>
            </w:pPr>
          </w:p>
          <w:p w14:paraId="6B079404" w14:textId="77777777" w:rsidR="00DE673B" w:rsidRPr="009D621F" w:rsidRDefault="00DE673B" w:rsidP="002A07B0">
            <w:pPr>
              <w:pStyle w:val="Style1"/>
              <w:spacing w:line="276" w:lineRule="auto"/>
            </w:pPr>
            <w:r w:rsidRPr="009D621F">
              <w:t>13.2±6.3</w:t>
            </w:r>
          </w:p>
          <w:p w14:paraId="1CC6465B" w14:textId="77777777" w:rsidR="00DE673B" w:rsidRPr="009D621F" w:rsidRDefault="00DE673B" w:rsidP="002A07B0">
            <w:pPr>
              <w:pStyle w:val="Style1"/>
              <w:spacing w:line="276" w:lineRule="auto"/>
            </w:pPr>
            <w:r w:rsidRPr="009D621F">
              <w:t>11.9±6.8</w:t>
            </w:r>
          </w:p>
          <w:p w14:paraId="7D85CFEC" w14:textId="77777777" w:rsidR="00DE673B" w:rsidRPr="009D621F" w:rsidRDefault="00DE673B" w:rsidP="002A07B0">
            <w:pPr>
              <w:pStyle w:val="Style1"/>
              <w:spacing w:line="276" w:lineRule="auto"/>
            </w:pPr>
          </w:p>
          <w:p w14:paraId="118679C9" w14:textId="77777777" w:rsidR="00DE673B" w:rsidRPr="009D621F" w:rsidRDefault="00DE673B" w:rsidP="002A07B0">
            <w:pPr>
              <w:pStyle w:val="Style1"/>
              <w:spacing w:line="276" w:lineRule="auto"/>
            </w:pPr>
            <w:r w:rsidRPr="009D621F">
              <w:t>8.2±5.7</w:t>
            </w:r>
          </w:p>
          <w:p w14:paraId="6EFAE0F8" w14:textId="77777777" w:rsidR="00DE673B" w:rsidRPr="009D621F" w:rsidRDefault="00DE673B" w:rsidP="002A07B0">
            <w:pPr>
              <w:pStyle w:val="Style1"/>
              <w:spacing w:line="276" w:lineRule="auto"/>
            </w:pPr>
            <w:r w:rsidRPr="009D621F">
              <w:t>7.1±4.9</w:t>
            </w:r>
          </w:p>
          <w:p w14:paraId="299578D7" w14:textId="77777777" w:rsidR="00DE673B" w:rsidRPr="009D621F" w:rsidRDefault="00DE673B" w:rsidP="002A07B0">
            <w:pPr>
              <w:pStyle w:val="Style1"/>
              <w:spacing w:line="276" w:lineRule="auto"/>
            </w:pPr>
            <w:r w:rsidRPr="009D621F">
              <w:tab/>
            </w:r>
          </w:p>
          <w:p w14:paraId="66499590" w14:textId="77777777" w:rsidR="00DE673B" w:rsidRPr="009D621F" w:rsidRDefault="00DE673B" w:rsidP="002A07B0">
            <w:pPr>
              <w:pStyle w:val="Style1"/>
              <w:spacing w:line="276" w:lineRule="auto"/>
            </w:pPr>
            <w:r w:rsidRPr="009D621F">
              <w:t>11±6.8</w:t>
            </w:r>
          </w:p>
          <w:p w14:paraId="2FFB9DC4" w14:textId="77777777" w:rsidR="00DE673B" w:rsidRPr="009D621F" w:rsidRDefault="00DE673B" w:rsidP="002A07B0">
            <w:pPr>
              <w:pStyle w:val="Style1"/>
              <w:spacing w:line="276" w:lineRule="auto"/>
            </w:pPr>
            <w:r w:rsidRPr="009D621F">
              <w:t>9.9±5.4</w:t>
            </w:r>
          </w:p>
        </w:tc>
        <w:tc>
          <w:tcPr>
            <w:tcW w:w="901" w:type="dxa"/>
          </w:tcPr>
          <w:p w14:paraId="62E0239F" w14:textId="77777777" w:rsidR="00DE673B" w:rsidRPr="009D621F" w:rsidRDefault="00DE673B" w:rsidP="002A07B0">
            <w:pPr>
              <w:pStyle w:val="Style1"/>
              <w:spacing w:line="276" w:lineRule="auto"/>
            </w:pPr>
          </w:p>
          <w:p w14:paraId="4BC3662D" w14:textId="77777777" w:rsidR="00DE673B" w:rsidRPr="009D621F" w:rsidRDefault="00DE673B" w:rsidP="002A07B0">
            <w:pPr>
              <w:pStyle w:val="Style1"/>
              <w:spacing w:line="276" w:lineRule="auto"/>
            </w:pPr>
          </w:p>
          <w:p w14:paraId="223396E7" w14:textId="77777777" w:rsidR="00DE673B" w:rsidRPr="009D621F" w:rsidRDefault="00DE673B" w:rsidP="002A07B0">
            <w:pPr>
              <w:pStyle w:val="Style1"/>
              <w:spacing w:line="276" w:lineRule="auto"/>
            </w:pPr>
            <w:r w:rsidRPr="009D621F">
              <w:t xml:space="preserve">1.3±2.7 </w:t>
            </w:r>
          </w:p>
          <w:p w14:paraId="3030EB7E" w14:textId="77777777" w:rsidR="00DE673B" w:rsidRPr="009D621F" w:rsidRDefault="00DE673B" w:rsidP="002A07B0">
            <w:pPr>
              <w:pStyle w:val="Style1"/>
              <w:spacing w:line="276" w:lineRule="auto"/>
            </w:pPr>
          </w:p>
          <w:p w14:paraId="5FC716DD" w14:textId="77777777" w:rsidR="00DE673B" w:rsidRPr="009D621F" w:rsidRDefault="00DE673B" w:rsidP="002A07B0">
            <w:pPr>
              <w:pStyle w:val="Style1"/>
              <w:spacing w:line="276" w:lineRule="auto"/>
            </w:pPr>
          </w:p>
          <w:p w14:paraId="73C5112C" w14:textId="77777777" w:rsidR="00DE673B" w:rsidRPr="009D621F" w:rsidRDefault="00DE673B" w:rsidP="002A07B0">
            <w:pPr>
              <w:pStyle w:val="Style1"/>
              <w:spacing w:line="276" w:lineRule="auto"/>
            </w:pPr>
            <w:r w:rsidRPr="009D621F">
              <w:t>1.1±2.8</w:t>
            </w:r>
          </w:p>
          <w:p w14:paraId="6A30AC9C" w14:textId="77777777" w:rsidR="00DE673B" w:rsidRPr="009D621F" w:rsidRDefault="00DE673B" w:rsidP="002A07B0">
            <w:pPr>
              <w:pStyle w:val="Style1"/>
              <w:spacing w:line="276" w:lineRule="auto"/>
            </w:pPr>
          </w:p>
          <w:p w14:paraId="685ABE9A" w14:textId="77777777" w:rsidR="00DE673B" w:rsidRPr="009D621F" w:rsidRDefault="00DE673B" w:rsidP="002A07B0">
            <w:pPr>
              <w:pStyle w:val="Style1"/>
              <w:spacing w:line="276" w:lineRule="auto"/>
            </w:pPr>
          </w:p>
          <w:p w14:paraId="7C4F034B" w14:textId="77777777" w:rsidR="00DE673B" w:rsidRPr="009D621F" w:rsidRDefault="00DE673B" w:rsidP="002A07B0">
            <w:pPr>
              <w:pStyle w:val="Style1"/>
              <w:spacing w:line="276" w:lineRule="auto"/>
            </w:pPr>
            <w:r w:rsidRPr="009D621F">
              <w:t>1.1±3.9</w:t>
            </w:r>
          </w:p>
          <w:p w14:paraId="7E3E3CEB" w14:textId="77777777" w:rsidR="00DE673B" w:rsidRPr="009D621F" w:rsidRDefault="00DE673B" w:rsidP="002A07B0">
            <w:pPr>
              <w:pStyle w:val="Style1"/>
              <w:spacing w:line="276" w:lineRule="auto"/>
            </w:pPr>
          </w:p>
        </w:tc>
        <w:tc>
          <w:tcPr>
            <w:tcW w:w="596" w:type="dxa"/>
          </w:tcPr>
          <w:p w14:paraId="34B3FA22" w14:textId="77777777" w:rsidR="00DE673B" w:rsidRPr="009D621F" w:rsidRDefault="00DE673B" w:rsidP="002A07B0">
            <w:pPr>
              <w:pStyle w:val="Style1"/>
              <w:spacing w:line="276" w:lineRule="auto"/>
            </w:pPr>
          </w:p>
          <w:p w14:paraId="778FC071" w14:textId="77777777" w:rsidR="00DE673B" w:rsidRPr="009D621F" w:rsidRDefault="00DE673B" w:rsidP="002A07B0">
            <w:pPr>
              <w:pStyle w:val="Style1"/>
              <w:spacing w:line="276" w:lineRule="auto"/>
            </w:pPr>
          </w:p>
          <w:p w14:paraId="60D6A3F0" w14:textId="77777777" w:rsidR="00DE673B" w:rsidRPr="009D621F" w:rsidRDefault="00DE673B" w:rsidP="002A07B0">
            <w:pPr>
              <w:pStyle w:val="Style1"/>
              <w:spacing w:line="276" w:lineRule="auto"/>
            </w:pPr>
            <w:r w:rsidRPr="009D621F">
              <w:t>0.9</w:t>
            </w:r>
          </w:p>
          <w:p w14:paraId="255C15D1" w14:textId="77777777" w:rsidR="00DE673B" w:rsidRPr="009D621F" w:rsidRDefault="00DE673B" w:rsidP="002A07B0">
            <w:pPr>
              <w:pStyle w:val="Style1"/>
              <w:spacing w:line="276" w:lineRule="auto"/>
            </w:pPr>
          </w:p>
          <w:p w14:paraId="58BDAE6B" w14:textId="77777777" w:rsidR="00DE673B" w:rsidRPr="009D621F" w:rsidRDefault="00DE673B" w:rsidP="002A07B0">
            <w:pPr>
              <w:pStyle w:val="Style1"/>
              <w:spacing w:line="276" w:lineRule="auto"/>
            </w:pPr>
          </w:p>
          <w:p w14:paraId="7FD92140" w14:textId="77777777" w:rsidR="00DE673B" w:rsidRPr="009D621F" w:rsidRDefault="00DE673B" w:rsidP="002A07B0">
            <w:pPr>
              <w:pStyle w:val="Style1"/>
              <w:spacing w:line="276" w:lineRule="auto"/>
            </w:pPr>
            <w:r w:rsidRPr="009D621F">
              <w:t>0.84</w:t>
            </w:r>
          </w:p>
          <w:p w14:paraId="47DD810C" w14:textId="77777777" w:rsidR="00DE673B" w:rsidRPr="009D621F" w:rsidRDefault="00DE673B" w:rsidP="002A07B0">
            <w:pPr>
              <w:pStyle w:val="Style1"/>
              <w:spacing w:line="276" w:lineRule="auto"/>
            </w:pPr>
          </w:p>
          <w:p w14:paraId="17AC7950" w14:textId="77777777" w:rsidR="00DE673B" w:rsidRPr="009D621F" w:rsidRDefault="00DE673B" w:rsidP="002A07B0">
            <w:pPr>
              <w:pStyle w:val="Style1"/>
              <w:spacing w:line="276" w:lineRule="auto"/>
            </w:pPr>
          </w:p>
          <w:p w14:paraId="4EB69E45" w14:textId="77777777" w:rsidR="00DE673B" w:rsidRPr="009D621F" w:rsidRDefault="00DE673B" w:rsidP="002A07B0">
            <w:pPr>
              <w:pStyle w:val="Style1"/>
              <w:spacing w:line="276" w:lineRule="auto"/>
            </w:pPr>
            <w:r w:rsidRPr="009D621F">
              <w:t>0.8</w:t>
            </w:r>
          </w:p>
          <w:p w14:paraId="4EE29D59" w14:textId="77777777" w:rsidR="00DE673B" w:rsidRPr="009D621F" w:rsidRDefault="00DE673B" w:rsidP="002A07B0">
            <w:pPr>
              <w:pStyle w:val="Style1"/>
              <w:spacing w:line="276" w:lineRule="auto"/>
            </w:pPr>
          </w:p>
        </w:tc>
        <w:tc>
          <w:tcPr>
            <w:tcW w:w="1028" w:type="dxa"/>
          </w:tcPr>
          <w:p w14:paraId="66BB48D4" w14:textId="77777777" w:rsidR="00DE673B" w:rsidRPr="009D621F" w:rsidRDefault="00DE673B" w:rsidP="002A07B0">
            <w:pPr>
              <w:pStyle w:val="Style1"/>
              <w:spacing w:line="276" w:lineRule="auto"/>
            </w:pPr>
          </w:p>
          <w:p w14:paraId="39E5E3A1" w14:textId="77777777" w:rsidR="00DE673B" w:rsidRPr="009D621F" w:rsidRDefault="00DE673B" w:rsidP="002A07B0">
            <w:pPr>
              <w:pStyle w:val="Style1"/>
              <w:spacing w:line="276" w:lineRule="auto"/>
            </w:pPr>
          </w:p>
          <w:p w14:paraId="435A5F92" w14:textId="77777777" w:rsidR="00DE673B" w:rsidRPr="009D621F" w:rsidRDefault="00DE673B" w:rsidP="002A07B0">
            <w:pPr>
              <w:pStyle w:val="Style1"/>
              <w:spacing w:line="276" w:lineRule="auto"/>
            </w:pPr>
            <w:r w:rsidRPr="009D621F">
              <w:t>0.75–0.96</w:t>
            </w:r>
          </w:p>
          <w:p w14:paraId="7D1133D6" w14:textId="77777777" w:rsidR="00DE673B" w:rsidRPr="009D621F" w:rsidRDefault="00DE673B" w:rsidP="002A07B0">
            <w:pPr>
              <w:pStyle w:val="Style1"/>
              <w:spacing w:line="276" w:lineRule="auto"/>
            </w:pPr>
          </w:p>
          <w:p w14:paraId="17FE83BE" w14:textId="77777777" w:rsidR="00DE673B" w:rsidRPr="009D621F" w:rsidRDefault="00DE673B" w:rsidP="002A07B0">
            <w:pPr>
              <w:pStyle w:val="Style1"/>
              <w:spacing w:line="276" w:lineRule="auto"/>
            </w:pPr>
          </w:p>
          <w:p w14:paraId="1A10D230" w14:textId="77777777" w:rsidR="00DE673B" w:rsidRPr="009D621F" w:rsidRDefault="00DE673B" w:rsidP="002A07B0">
            <w:pPr>
              <w:pStyle w:val="Style1"/>
              <w:spacing w:line="276" w:lineRule="auto"/>
            </w:pPr>
            <w:r w:rsidRPr="009D621F">
              <w:t>0.64–0.94</w:t>
            </w:r>
          </w:p>
          <w:p w14:paraId="125C3DD4" w14:textId="77777777" w:rsidR="00DE673B" w:rsidRPr="009D621F" w:rsidRDefault="00DE673B" w:rsidP="002A07B0">
            <w:pPr>
              <w:pStyle w:val="Style1"/>
              <w:spacing w:line="276" w:lineRule="auto"/>
            </w:pPr>
          </w:p>
          <w:p w14:paraId="77BC9EF1" w14:textId="77777777" w:rsidR="00DE673B" w:rsidRPr="009D621F" w:rsidRDefault="00DE673B" w:rsidP="002A07B0">
            <w:pPr>
              <w:pStyle w:val="Style1"/>
              <w:spacing w:line="276" w:lineRule="auto"/>
            </w:pPr>
          </w:p>
          <w:p w14:paraId="1A2A74D8" w14:textId="77777777" w:rsidR="00DE673B" w:rsidRPr="009D621F" w:rsidRDefault="00DE673B" w:rsidP="002A07B0">
            <w:pPr>
              <w:pStyle w:val="Style1"/>
              <w:spacing w:line="276" w:lineRule="auto"/>
            </w:pPr>
            <w:r w:rsidRPr="009D621F">
              <w:t>0.56–0.91</w:t>
            </w:r>
          </w:p>
          <w:p w14:paraId="69D14E85" w14:textId="77777777" w:rsidR="00DE673B" w:rsidRPr="009D621F" w:rsidRDefault="00DE673B" w:rsidP="002A07B0">
            <w:pPr>
              <w:pStyle w:val="Style1"/>
              <w:spacing w:line="276" w:lineRule="auto"/>
            </w:pPr>
          </w:p>
        </w:tc>
        <w:tc>
          <w:tcPr>
            <w:tcW w:w="625" w:type="dxa"/>
          </w:tcPr>
          <w:p w14:paraId="1DBE2C2B" w14:textId="77777777" w:rsidR="00DE673B" w:rsidRPr="009D621F" w:rsidRDefault="00DE673B" w:rsidP="002A07B0">
            <w:pPr>
              <w:pStyle w:val="Style1"/>
              <w:spacing w:line="276" w:lineRule="auto"/>
            </w:pPr>
          </w:p>
          <w:p w14:paraId="23B13E05" w14:textId="77777777" w:rsidR="00DE673B" w:rsidRPr="009D621F" w:rsidRDefault="00DE673B" w:rsidP="002A07B0">
            <w:pPr>
              <w:pStyle w:val="Style1"/>
              <w:spacing w:line="276" w:lineRule="auto"/>
            </w:pPr>
          </w:p>
          <w:p w14:paraId="61A51BD5" w14:textId="77777777" w:rsidR="00DE673B" w:rsidRPr="009D621F" w:rsidRDefault="00DE673B" w:rsidP="002A07B0">
            <w:pPr>
              <w:pStyle w:val="Style1"/>
              <w:spacing w:line="276" w:lineRule="auto"/>
            </w:pPr>
            <w:r w:rsidRPr="009D621F">
              <w:t>0.85</w:t>
            </w:r>
          </w:p>
          <w:p w14:paraId="1629A84D" w14:textId="77777777" w:rsidR="00DE673B" w:rsidRPr="009D621F" w:rsidRDefault="00DE673B" w:rsidP="002A07B0">
            <w:pPr>
              <w:pStyle w:val="Style1"/>
              <w:spacing w:line="276" w:lineRule="auto"/>
            </w:pPr>
          </w:p>
          <w:p w14:paraId="572A575B" w14:textId="77777777" w:rsidR="00DE673B" w:rsidRPr="009D621F" w:rsidRDefault="00DE673B" w:rsidP="002A07B0">
            <w:pPr>
              <w:pStyle w:val="Style1"/>
              <w:spacing w:line="276" w:lineRule="auto"/>
            </w:pPr>
          </w:p>
          <w:p w14:paraId="0E661F8B" w14:textId="77777777" w:rsidR="00DE673B" w:rsidRPr="009D621F" w:rsidRDefault="00DE673B" w:rsidP="002A07B0">
            <w:pPr>
              <w:pStyle w:val="Style1"/>
              <w:spacing w:line="276" w:lineRule="auto"/>
            </w:pPr>
            <w:r w:rsidRPr="009D621F">
              <w:t>1.12</w:t>
            </w:r>
          </w:p>
          <w:p w14:paraId="7ED4D708" w14:textId="77777777" w:rsidR="00DE673B" w:rsidRPr="009D621F" w:rsidRDefault="00DE673B" w:rsidP="002A07B0">
            <w:pPr>
              <w:pStyle w:val="Style1"/>
              <w:spacing w:line="276" w:lineRule="auto"/>
            </w:pPr>
          </w:p>
          <w:p w14:paraId="464A4F4F" w14:textId="77777777" w:rsidR="00DE673B" w:rsidRPr="009D621F" w:rsidRDefault="00DE673B" w:rsidP="002A07B0">
            <w:pPr>
              <w:pStyle w:val="Style1"/>
              <w:spacing w:line="276" w:lineRule="auto"/>
            </w:pPr>
          </w:p>
          <w:p w14:paraId="2BD157DA" w14:textId="77777777" w:rsidR="00DE673B" w:rsidRPr="009D621F" w:rsidRDefault="00DE673B" w:rsidP="002A07B0">
            <w:pPr>
              <w:pStyle w:val="Style1"/>
              <w:spacing w:line="276" w:lineRule="auto"/>
            </w:pPr>
            <w:r w:rsidRPr="009D621F">
              <w:t>1.74</w:t>
            </w:r>
          </w:p>
          <w:p w14:paraId="19240AFB" w14:textId="77777777" w:rsidR="00DE673B" w:rsidRPr="009D621F" w:rsidRDefault="00DE673B" w:rsidP="002A07B0">
            <w:pPr>
              <w:pStyle w:val="Style1"/>
              <w:spacing w:line="276" w:lineRule="auto"/>
            </w:pPr>
          </w:p>
        </w:tc>
      </w:tr>
      <w:tr w:rsidR="00DE673B" w:rsidRPr="009D621F" w14:paraId="1E325154" w14:textId="77777777" w:rsidTr="00026280">
        <w:trPr>
          <w:gridAfter w:val="1"/>
          <w:wAfter w:w="9" w:type="dxa"/>
          <w:trHeight w:val="272"/>
          <w:jc w:val="center"/>
        </w:trPr>
        <w:tc>
          <w:tcPr>
            <w:tcW w:w="5136" w:type="dxa"/>
          </w:tcPr>
          <w:p w14:paraId="47451DAA" w14:textId="77777777" w:rsidR="00DE673B" w:rsidRPr="009D621F" w:rsidRDefault="00DE673B" w:rsidP="002A07B0">
            <w:pPr>
              <w:pStyle w:val="Style1"/>
              <w:spacing w:line="276" w:lineRule="auto"/>
            </w:pPr>
            <w:r w:rsidRPr="009D621F">
              <w:t>4. Lift pencil</w:t>
            </w:r>
          </w:p>
          <w:p w14:paraId="418FDACC" w14:textId="77777777" w:rsidR="00DE673B" w:rsidRPr="009D621F" w:rsidRDefault="00DE673B" w:rsidP="002A07B0">
            <w:pPr>
              <w:pStyle w:val="Style1"/>
              <w:spacing w:line="276" w:lineRule="auto"/>
            </w:pPr>
            <w:r w:rsidRPr="009D621F">
              <w:t xml:space="preserve">Trunk flexion </w:t>
            </w:r>
          </w:p>
          <w:p w14:paraId="46C9AE5C" w14:textId="77777777" w:rsidR="00DE673B" w:rsidRPr="009D621F" w:rsidRDefault="00DE673B" w:rsidP="002A07B0">
            <w:pPr>
              <w:pStyle w:val="Style1"/>
              <w:spacing w:line="276" w:lineRule="auto"/>
            </w:pPr>
            <w:r w:rsidRPr="009D621F">
              <w:t>T1</w:t>
            </w:r>
          </w:p>
          <w:p w14:paraId="4232C8A1" w14:textId="77777777" w:rsidR="00DE673B" w:rsidRPr="009D621F" w:rsidRDefault="00DE673B" w:rsidP="002A07B0">
            <w:pPr>
              <w:pStyle w:val="Style1"/>
              <w:spacing w:line="276" w:lineRule="auto"/>
            </w:pPr>
            <w:r w:rsidRPr="009D621F">
              <w:t>T2</w:t>
            </w:r>
          </w:p>
          <w:p w14:paraId="31478DB9" w14:textId="77777777" w:rsidR="00DE673B" w:rsidRPr="009D621F" w:rsidRDefault="00DE673B" w:rsidP="002A07B0">
            <w:pPr>
              <w:pStyle w:val="Style1"/>
              <w:spacing w:line="276" w:lineRule="auto"/>
            </w:pPr>
            <w:r w:rsidRPr="009D621F">
              <w:t>Trunk lateral flexion toward unaffected/dominant side</w:t>
            </w:r>
          </w:p>
          <w:p w14:paraId="2114C5C1" w14:textId="77777777" w:rsidR="00DE673B" w:rsidRPr="009D621F" w:rsidRDefault="00DE673B" w:rsidP="002A07B0">
            <w:pPr>
              <w:pStyle w:val="Style1"/>
              <w:spacing w:line="276" w:lineRule="auto"/>
            </w:pPr>
            <w:r w:rsidRPr="009D621F">
              <w:t>T1</w:t>
            </w:r>
          </w:p>
          <w:p w14:paraId="34F344E5" w14:textId="77777777" w:rsidR="00DE673B" w:rsidRPr="009D621F" w:rsidRDefault="00DE673B" w:rsidP="002A07B0">
            <w:pPr>
              <w:pStyle w:val="Style1"/>
              <w:spacing w:line="276" w:lineRule="auto"/>
            </w:pPr>
            <w:r w:rsidRPr="009D621F">
              <w:t>T2</w:t>
            </w:r>
          </w:p>
          <w:p w14:paraId="73A6DF7A" w14:textId="77777777" w:rsidR="00DE673B" w:rsidRPr="009D621F" w:rsidRDefault="00DE673B" w:rsidP="002A07B0">
            <w:pPr>
              <w:pStyle w:val="Style1"/>
              <w:spacing w:line="276" w:lineRule="auto"/>
            </w:pPr>
            <w:r w:rsidRPr="009D621F">
              <w:t>Trunk axial rotation toward affected/non-dominant side</w:t>
            </w:r>
          </w:p>
          <w:p w14:paraId="63D846CD" w14:textId="77777777" w:rsidR="00DE673B" w:rsidRPr="009D621F" w:rsidRDefault="00DE673B" w:rsidP="002A07B0">
            <w:pPr>
              <w:pStyle w:val="Style1"/>
              <w:spacing w:line="276" w:lineRule="auto"/>
            </w:pPr>
            <w:r w:rsidRPr="009D621F">
              <w:t>T1</w:t>
            </w:r>
          </w:p>
          <w:p w14:paraId="7B210D7F" w14:textId="77777777" w:rsidR="00DE673B" w:rsidRPr="009D621F" w:rsidRDefault="00DE673B" w:rsidP="002A07B0">
            <w:pPr>
              <w:pStyle w:val="Style1"/>
              <w:spacing w:line="276" w:lineRule="auto"/>
            </w:pPr>
            <w:r w:rsidRPr="009D621F">
              <w:t>T2</w:t>
            </w:r>
          </w:p>
        </w:tc>
        <w:tc>
          <w:tcPr>
            <w:tcW w:w="1096" w:type="dxa"/>
          </w:tcPr>
          <w:p w14:paraId="3E0FB7F9" w14:textId="77777777" w:rsidR="00DE673B" w:rsidRPr="009D621F" w:rsidRDefault="00DE673B" w:rsidP="002A07B0">
            <w:pPr>
              <w:pStyle w:val="Style1"/>
              <w:spacing w:line="276" w:lineRule="auto"/>
            </w:pPr>
          </w:p>
          <w:p w14:paraId="7C11A897" w14:textId="77777777" w:rsidR="00DE673B" w:rsidRPr="009D621F" w:rsidRDefault="00DE673B" w:rsidP="002A07B0">
            <w:pPr>
              <w:pStyle w:val="Style1"/>
              <w:spacing w:line="276" w:lineRule="auto"/>
            </w:pPr>
          </w:p>
          <w:p w14:paraId="4C7DA097" w14:textId="77777777" w:rsidR="00DE673B" w:rsidRPr="009D621F" w:rsidRDefault="00DE673B" w:rsidP="002A07B0">
            <w:pPr>
              <w:pStyle w:val="Style1"/>
              <w:spacing w:line="276" w:lineRule="auto"/>
            </w:pPr>
            <w:r w:rsidRPr="009D621F">
              <w:t>3.8±2.4</w:t>
            </w:r>
          </w:p>
          <w:p w14:paraId="0A86A4E3" w14:textId="77777777" w:rsidR="00DE673B" w:rsidRPr="009D621F" w:rsidRDefault="00DE673B" w:rsidP="002A07B0">
            <w:pPr>
              <w:pStyle w:val="Style1"/>
              <w:spacing w:line="276" w:lineRule="auto"/>
            </w:pPr>
            <w:r w:rsidRPr="009D621F">
              <w:t>3.2±2.3</w:t>
            </w:r>
            <w:r w:rsidRPr="009D621F">
              <w:tab/>
            </w:r>
          </w:p>
          <w:p w14:paraId="6A705EBF" w14:textId="77777777" w:rsidR="00DE673B" w:rsidRPr="009D621F" w:rsidRDefault="00DE673B" w:rsidP="002A07B0">
            <w:pPr>
              <w:pStyle w:val="Style1"/>
              <w:spacing w:line="276" w:lineRule="auto"/>
            </w:pPr>
            <w:r w:rsidRPr="009D621F">
              <w:t>3.7±1.8</w:t>
            </w:r>
          </w:p>
          <w:p w14:paraId="73EFADC2" w14:textId="77777777" w:rsidR="00DE673B" w:rsidRPr="009D621F" w:rsidRDefault="00DE673B" w:rsidP="002A07B0">
            <w:pPr>
              <w:pStyle w:val="Style1"/>
              <w:spacing w:line="276" w:lineRule="auto"/>
            </w:pPr>
            <w:r w:rsidRPr="009D621F">
              <w:t>4.1±2.4</w:t>
            </w:r>
          </w:p>
          <w:p w14:paraId="4CE9ECA7" w14:textId="77777777" w:rsidR="00DE673B" w:rsidRPr="009D621F" w:rsidRDefault="00DE673B" w:rsidP="002A07B0">
            <w:pPr>
              <w:pStyle w:val="Style1"/>
              <w:spacing w:line="276" w:lineRule="auto"/>
            </w:pPr>
            <w:r w:rsidRPr="009D621F">
              <w:tab/>
            </w:r>
          </w:p>
          <w:p w14:paraId="4528A234" w14:textId="77777777" w:rsidR="00DE673B" w:rsidRPr="009D621F" w:rsidRDefault="00DE673B" w:rsidP="002A07B0">
            <w:pPr>
              <w:pStyle w:val="Style1"/>
              <w:spacing w:line="276" w:lineRule="auto"/>
            </w:pPr>
            <w:r w:rsidRPr="009D621F">
              <w:t>6±3.1</w:t>
            </w:r>
            <w:r w:rsidRPr="009D621F">
              <w:tab/>
            </w:r>
          </w:p>
          <w:p w14:paraId="42E36F12" w14:textId="77777777" w:rsidR="00DE673B" w:rsidRPr="009D621F" w:rsidRDefault="00DE673B" w:rsidP="002A07B0">
            <w:pPr>
              <w:pStyle w:val="Style1"/>
              <w:spacing w:line="276" w:lineRule="auto"/>
            </w:pPr>
            <w:r w:rsidRPr="009D621F">
              <w:t>5.8±3.3</w:t>
            </w:r>
          </w:p>
        </w:tc>
        <w:tc>
          <w:tcPr>
            <w:tcW w:w="907" w:type="dxa"/>
          </w:tcPr>
          <w:p w14:paraId="2A28D8A3" w14:textId="77777777" w:rsidR="00DE673B" w:rsidRPr="009D621F" w:rsidRDefault="00DE673B" w:rsidP="002A07B0">
            <w:pPr>
              <w:pStyle w:val="Style1"/>
              <w:spacing w:line="276" w:lineRule="auto"/>
            </w:pPr>
          </w:p>
          <w:p w14:paraId="7C0BA98C" w14:textId="77777777" w:rsidR="00DE673B" w:rsidRPr="009D621F" w:rsidRDefault="00DE673B" w:rsidP="002A07B0">
            <w:pPr>
              <w:pStyle w:val="Style1"/>
              <w:spacing w:line="276" w:lineRule="auto"/>
            </w:pPr>
          </w:p>
          <w:p w14:paraId="667452DF" w14:textId="77777777" w:rsidR="00DE673B" w:rsidRPr="009D621F" w:rsidRDefault="00DE673B" w:rsidP="002A07B0">
            <w:pPr>
              <w:pStyle w:val="Style1"/>
              <w:spacing w:line="276" w:lineRule="auto"/>
            </w:pPr>
            <w:r w:rsidRPr="009D621F">
              <w:t>0.6±1.7</w:t>
            </w:r>
          </w:p>
          <w:p w14:paraId="179C2E53" w14:textId="77777777" w:rsidR="00DE673B" w:rsidRPr="009D621F" w:rsidRDefault="00DE673B" w:rsidP="002A07B0">
            <w:pPr>
              <w:pStyle w:val="Style1"/>
              <w:spacing w:line="276" w:lineRule="auto"/>
            </w:pPr>
          </w:p>
          <w:p w14:paraId="5DA9DC8C" w14:textId="77777777" w:rsidR="00DE673B" w:rsidRPr="009D621F" w:rsidRDefault="00DE673B" w:rsidP="002A07B0">
            <w:pPr>
              <w:pStyle w:val="Style1"/>
              <w:spacing w:line="276" w:lineRule="auto"/>
            </w:pPr>
          </w:p>
          <w:p w14:paraId="587EE21E" w14:textId="77777777" w:rsidR="00DE673B" w:rsidRPr="009D621F" w:rsidRDefault="00DE673B" w:rsidP="002A07B0">
            <w:pPr>
              <w:pStyle w:val="Style1"/>
              <w:spacing w:line="276" w:lineRule="auto"/>
            </w:pPr>
            <w:r w:rsidRPr="009D621F">
              <w:t>0.2±1.7</w:t>
            </w:r>
          </w:p>
          <w:p w14:paraId="16B56B06" w14:textId="77777777" w:rsidR="00DE673B" w:rsidRPr="009D621F" w:rsidRDefault="00DE673B" w:rsidP="002A07B0">
            <w:pPr>
              <w:pStyle w:val="Style1"/>
              <w:spacing w:line="276" w:lineRule="auto"/>
            </w:pPr>
          </w:p>
          <w:p w14:paraId="48D77BA7" w14:textId="77777777" w:rsidR="00DE673B" w:rsidRPr="009D621F" w:rsidRDefault="00DE673B" w:rsidP="002A07B0">
            <w:pPr>
              <w:pStyle w:val="Style1"/>
              <w:spacing w:line="276" w:lineRule="auto"/>
            </w:pPr>
          </w:p>
          <w:p w14:paraId="0DAF9189" w14:textId="77777777" w:rsidR="00DE673B" w:rsidRPr="009D621F" w:rsidRDefault="00DE673B" w:rsidP="002A07B0">
            <w:pPr>
              <w:pStyle w:val="Style1"/>
              <w:spacing w:line="276" w:lineRule="auto"/>
            </w:pPr>
            <w:r w:rsidRPr="009D621F">
              <w:t>0.2±2.6</w:t>
            </w:r>
          </w:p>
          <w:p w14:paraId="236EDC69" w14:textId="77777777" w:rsidR="00DE673B" w:rsidRPr="009D621F" w:rsidRDefault="00DE673B" w:rsidP="002A07B0">
            <w:pPr>
              <w:pStyle w:val="Style1"/>
              <w:spacing w:line="276" w:lineRule="auto"/>
            </w:pPr>
          </w:p>
        </w:tc>
        <w:tc>
          <w:tcPr>
            <w:tcW w:w="713" w:type="dxa"/>
          </w:tcPr>
          <w:p w14:paraId="6F0A5EFD" w14:textId="77777777" w:rsidR="00DE673B" w:rsidRPr="009D621F" w:rsidRDefault="00DE673B" w:rsidP="002A07B0">
            <w:pPr>
              <w:pStyle w:val="Style1"/>
              <w:spacing w:line="276" w:lineRule="auto"/>
            </w:pPr>
          </w:p>
          <w:p w14:paraId="7BEB0E9C" w14:textId="77777777" w:rsidR="00DE673B" w:rsidRPr="009D621F" w:rsidRDefault="00DE673B" w:rsidP="002A07B0">
            <w:pPr>
              <w:pStyle w:val="Style1"/>
              <w:spacing w:line="276" w:lineRule="auto"/>
            </w:pPr>
          </w:p>
          <w:p w14:paraId="039C7CDF" w14:textId="77777777" w:rsidR="00DE673B" w:rsidRPr="009D621F" w:rsidRDefault="00DE673B" w:rsidP="002A07B0">
            <w:pPr>
              <w:pStyle w:val="Style1"/>
              <w:spacing w:line="276" w:lineRule="auto"/>
            </w:pPr>
            <w:r w:rsidRPr="009D621F">
              <w:t>0.72</w:t>
            </w:r>
          </w:p>
          <w:p w14:paraId="256F36C7" w14:textId="77777777" w:rsidR="00DE673B" w:rsidRPr="009D621F" w:rsidRDefault="00DE673B" w:rsidP="002A07B0">
            <w:pPr>
              <w:pStyle w:val="Style1"/>
              <w:spacing w:line="276" w:lineRule="auto"/>
            </w:pPr>
          </w:p>
          <w:p w14:paraId="369539E0" w14:textId="77777777" w:rsidR="00DE673B" w:rsidRPr="009D621F" w:rsidRDefault="00DE673B" w:rsidP="002A07B0">
            <w:pPr>
              <w:pStyle w:val="Style1"/>
              <w:spacing w:line="276" w:lineRule="auto"/>
            </w:pPr>
          </w:p>
          <w:p w14:paraId="15DA0817" w14:textId="77777777" w:rsidR="00DE673B" w:rsidRPr="009D621F" w:rsidRDefault="00DE673B" w:rsidP="002A07B0">
            <w:pPr>
              <w:pStyle w:val="Style1"/>
              <w:spacing w:line="276" w:lineRule="auto"/>
            </w:pPr>
            <w:r w:rsidRPr="009D621F">
              <w:t>0.71</w:t>
            </w:r>
          </w:p>
          <w:p w14:paraId="6875194B" w14:textId="77777777" w:rsidR="00DE673B" w:rsidRPr="009D621F" w:rsidRDefault="00DE673B" w:rsidP="002A07B0">
            <w:pPr>
              <w:pStyle w:val="Style1"/>
              <w:spacing w:line="276" w:lineRule="auto"/>
            </w:pPr>
          </w:p>
          <w:p w14:paraId="6F584243" w14:textId="77777777" w:rsidR="00DE673B" w:rsidRPr="009D621F" w:rsidRDefault="00DE673B" w:rsidP="002A07B0">
            <w:pPr>
              <w:pStyle w:val="Style1"/>
              <w:spacing w:line="276" w:lineRule="auto"/>
            </w:pPr>
          </w:p>
          <w:p w14:paraId="27F2F363" w14:textId="77777777" w:rsidR="00DE673B" w:rsidRPr="009D621F" w:rsidRDefault="00DE673B" w:rsidP="002A07B0">
            <w:pPr>
              <w:pStyle w:val="Style1"/>
              <w:spacing w:line="276" w:lineRule="auto"/>
            </w:pPr>
            <w:r w:rsidRPr="009D621F">
              <w:t>0.69</w:t>
            </w:r>
          </w:p>
          <w:p w14:paraId="2E6FD7EF" w14:textId="77777777" w:rsidR="00DE673B" w:rsidRPr="009D621F" w:rsidRDefault="00DE673B" w:rsidP="002A07B0">
            <w:pPr>
              <w:pStyle w:val="Style1"/>
              <w:spacing w:line="276" w:lineRule="auto"/>
            </w:pPr>
          </w:p>
        </w:tc>
        <w:tc>
          <w:tcPr>
            <w:tcW w:w="1047" w:type="dxa"/>
          </w:tcPr>
          <w:p w14:paraId="13BBC3CB" w14:textId="77777777" w:rsidR="00DE673B" w:rsidRPr="009D621F" w:rsidRDefault="00DE673B" w:rsidP="002A07B0">
            <w:pPr>
              <w:pStyle w:val="Style1"/>
              <w:spacing w:line="276" w:lineRule="auto"/>
            </w:pPr>
          </w:p>
          <w:p w14:paraId="2552FFAA" w14:textId="77777777" w:rsidR="00DE673B" w:rsidRPr="009D621F" w:rsidRDefault="00DE673B" w:rsidP="002A07B0">
            <w:pPr>
              <w:pStyle w:val="Style1"/>
              <w:spacing w:line="276" w:lineRule="auto"/>
            </w:pPr>
          </w:p>
          <w:p w14:paraId="7C26EA15" w14:textId="77777777" w:rsidR="00DE673B" w:rsidRPr="009D621F" w:rsidRDefault="00DE673B" w:rsidP="002A07B0">
            <w:pPr>
              <w:pStyle w:val="Style1"/>
              <w:spacing w:line="276" w:lineRule="auto"/>
            </w:pPr>
            <w:r w:rsidRPr="009D621F">
              <w:t>0.43–0.88</w:t>
            </w:r>
          </w:p>
          <w:p w14:paraId="7BEF12D9" w14:textId="77777777" w:rsidR="00DE673B" w:rsidRPr="009D621F" w:rsidRDefault="00DE673B" w:rsidP="002A07B0">
            <w:pPr>
              <w:pStyle w:val="Style1"/>
              <w:spacing w:line="276" w:lineRule="auto"/>
            </w:pPr>
          </w:p>
          <w:p w14:paraId="1DB30C57" w14:textId="77777777" w:rsidR="00DE673B" w:rsidRPr="009D621F" w:rsidRDefault="00DE673B" w:rsidP="002A07B0">
            <w:pPr>
              <w:pStyle w:val="Style1"/>
              <w:spacing w:line="276" w:lineRule="auto"/>
            </w:pPr>
          </w:p>
          <w:p w14:paraId="78ED22AB" w14:textId="77777777" w:rsidR="00DE673B" w:rsidRPr="009D621F" w:rsidRDefault="00DE673B" w:rsidP="002A07B0">
            <w:pPr>
              <w:pStyle w:val="Style1"/>
              <w:spacing w:line="276" w:lineRule="auto"/>
            </w:pPr>
            <w:r w:rsidRPr="009D621F">
              <w:t>0.40–0.87</w:t>
            </w:r>
          </w:p>
          <w:p w14:paraId="3C57FBBF" w14:textId="77777777" w:rsidR="00DE673B" w:rsidRPr="009D621F" w:rsidRDefault="00DE673B" w:rsidP="002A07B0">
            <w:pPr>
              <w:pStyle w:val="Style1"/>
              <w:spacing w:line="276" w:lineRule="auto"/>
            </w:pPr>
          </w:p>
          <w:p w14:paraId="1661B185" w14:textId="77777777" w:rsidR="00DE673B" w:rsidRPr="009D621F" w:rsidRDefault="00DE673B" w:rsidP="002A07B0">
            <w:pPr>
              <w:pStyle w:val="Style1"/>
              <w:spacing w:line="276" w:lineRule="auto"/>
            </w:pPr>
          </w:p>
          <w:p w14:paraId="3CE3FAB5" w14:textId="77777777" w:rsidR="00DE673B" w:rsidRPr="009D621F" w:rsidRDefault="00DE673B" w:rsidP="002A07B0">
            <w:pPr>
              <w:pStyle w:val="Style1"/>
              <w:spacing w:line="276" w:lineRule="auto"/>
            </w:pPr>
            <w:r w:rsidRPr="009D621F">
              <w:t>0.73–0.95</w:t>
            </w:r>
          </w:p>
          <w:p w14:paraId="1115BEDC" w14:textId="77777777" w:rsidR="00DE673B" w:rsidRPr="009D621F" w:rsidRDefault="00DE673B" w:rsidP="002A07B0">
            <w:pPr>
              <w:pStyle w:val="Style1"/>
              <w:spacing w:line="276" w:lineRule="auto"/>
            </w:pPr>
          </w:p>
        </w:tc>
        <w:tc>
          <w:tcPr>
            <w:tcW w:w="933" w:type="dxa"/>
          </w:tcPr>
          <w:p w14:paraId="0A47ADE1" w14:textId="77777777" w:rsidR="00DE673B" w:rsidRPr="009D621F" w:rsidRDefault="00DE673B" w:rsidP="002A07B0">
            <w:pPr>
              <w:pStyle w:val="Style1"/>
              <w:spacing w:line="276" w:lineRule="auto"/>
            </w:pPr>
          </w:p>
          <w:p w14:paraId="7AE64DCD" w14:textId="77777777" w:rsidR="00DE673B" w:rsidRPr="009D621F" w:rsidRDefault="00DE673B" w:rsidP="002A07B0">
            <w:pPr>
              <w:pStyle w:val="Style1"/>
              <w:spacing w:line="276" w:lineRule="auto"/>
            </w:pPr>
          </w:p>
          <w:p w14:paraId="7043B319" w14:textId="77777777" w:rsidR="00DE673B" w:rsidRPr="009D621F" w:rsidRDefault="00DE673B" w:rsidP="002A07B0">
            <w:pPr>
              <w:pStyle w:val="Style1"/>
              <w:spacing w:line="276" w:lineRule="auto"/>
            </w:pPr>
            <w:r w:rsidRPr="009D621F">
              <w:t>0.89</w:t>
            </w:r>
          </w:p>
          <w:p w14:paraId="703AA936" w14:textId="77777777" w:rsidR="00DE673B" w:rsidRPr="009D621F" w:rsidRDefault="00DE673B" w:rsidP="002A07B0">
            <w:pPr>
              <w:pStyle w:val="Style1"/>
              <w:spacing w:line="276" w:lineRule="auto"/>
            </w:pPr>
          </w:p>
          <w:p w14:paraId="157A6273" w14:textId="77777777" w:rsidR="00DE673B" w:rsidRPr="009D621F" w:rsidRDefault="00DE673B" w:rsidP="002A07B0">
            <w:pPr>
              <w:pStyle w:val="Style1"/>
              <w:spacing w:line="276" w:lineRule="auto"/>
            </w:pPr>
          </w:p>
          <w:p w14:paraId="131F8390" w14:textId="77777777" w:rsidR="00DE673B" w:rsidRPr="009D621F" w:rsidRDefault="00DE673B" w:rsidP="002A07B0">
            <w:pPr>
              <w:pStyle w:val="Style1"/>
              <w:spacing w:line="276" w:lineRule="auto"/>
            </w:pPr>
            <w:r w:rsidRPr="009D621F">
              <w:t>0.91</w:t>
            </w:r>
          </w:p>
          <w:p w14:paraId="3B06DE1D" w14:textId="77777777" w:rsidR="00DE673B" w:rsidRPr="009D621F" w:rsidRDefault="00DE673B" w:rsidP="002A07B0">
            <w:pPr>
              <w:pStyle w:val="Style1"/>
              <w:spacing w:line="276" w:lineRule="auto"/>
            </w:pPr>
          </w:p>
          <w:p w14:paraId="1183DE39" w14:textId="77777777" w:rsidR="00DE673B" w:rsidRPr="009D621F" w:rsidRDefault="00DE673B" w:rsidP="002A07B0">
            <w:pPr>
              <w:pStyle w:val="Style1"/>
              <w:spacing w:line="276" w:lineRule="auto"/>
            </w:pPr>
          </w:p>
          <w:p w14:paraId="0AF0E277" w14:textId="77777777" w:rsidR="00DE673B" w:rsidRPr="009D621F" w:rsidRDefault="00DE673B" w:rsidP="002A07B0">
            <w:pPr>
              <w:pStyle w:val="Style1"/>
              <w:spacing w:line="276" w:lineRule="auto"/>
            </w:pPr>
            <w:r w:rsidRPr="009D621F">
              <w:t>1.44</w:t>
            </w:r>
          </w:p>
          <w:p w14:paraId="562C93B8" w14:textId="77777777" w:rsidR="00DE673B" w:rsidRPr="009D621F" w:rsidRDefault="00DE673B" w:rsidP="002A07B0">
            <w:pPr>
              <w:pStyle w:val="Style1"/>
              <w:spacing w:line="276" w:lineRule="auto"/>
            </w:pPr>
          </w:p>
        </w:tc>
        <w:tc>
          <w:tcPr>
            <w:tcW w:w="1103" w:type="dxa"/>
            <w:gridSpan w:val="2"/>
          </w:tcPr>
          <w:p w14:paraId="072BE54B" w14:textId="77777777" w:rsidR="00DE673B" w:rsidRPr="009D621F" w:rsidRDefault="00DE673B" w:rsidP="002A07B0">
            <w:pPr>
              <w:pStyle w:val="Style1"/>
              <w:spacing w:line="276" w:lineRule="auto"/>
            </w:pPr>
          </w:p>
          <w:p w14:paraId="3A0833DB" w14:textId="77777777" w:rsidR="00DE673B" w:rsidRPr="009D621F" w:rsidRDefault="00DE673B" w:rsidP="002A07B0">
            <w:pPr>
              <w:pStyle w:val="Style1"/>
              <w:spacing w:line="276" w:lineRule="auto"/>
            </w:pPr>
          </w:p>
          <w:p w14:paraId="67BA2894" w14:textId="77777777" w:rsidR="00DE673B" w:rsidRPr="009D621F" w:rsidRDefault="00DE673B" w:rsidP="002A07B0">
            <w:pPr>
              <w:pStyle w:val="Style1"/>
              <w:spacing w:line="276" w:lineRule="auto"/>
            </w:pPr>
            <w:r w:rsidRPr="009D621F">
              <w:t>10.7±6.9</w:t>
            </w:r>
          </w:p>
          <w:p w14:paraId="6BB3B5AA" w14:textId="77777777" w:rsidR="00DE673B" w:rsidRPr="009D621F" w:rsidRDefault="00DE673B" w:rsidP="002A07B0">
            <w:pPr>
              <w:pStyle w:val="Style1"/>
              <w:spacing w:line="276" w:lineRule="auto"/>
            </w:pPr>
            <w:r w:rsidRPr="009D621F">
              <w:t>10.8±7.6</w:t>
            </w:r>
          </w:p>
          <w:p w14:paraId="684D3D48" w14:textId="77777777" w:rsidR="00DE673B" w:rsidRPr="009D621F" w:rsidRDefault="00DE673B" w:rsidP="002A07B0">
            <w:pPr>
              <w:pStyle w:val="Style1"/>
              <w:spacing w:line="276" w:lineRule="auto"/>
            </w:pPr>
          </w:p>
          <w:p w14:paraId="7634DD2D" w14:textId="77777777" w:rsidR="00DE673B" w:rsidRPr="009D621F" w:rsidRDefault="00DE673B" w:rsidP="002A07B0">
            <w:pPr>
              <w:pStyle w:val="Style1"/>
              <w:spacing w:line="276" w:lineRule="auto"/>
            </w:pPr>
            <w:r w:rsidRPr="009D621F">
              <w:t>8.9±6.1</w:t>
            </w:r>
          </w:p>
          <w:p w14:paraId="6516085F" w14:textId="77777777" w:rsidR="00DE673B" w:rsidRPr="009D621F" w:rsidRDefault="00DE673B" w:rsidP="002A07B0">
            <w:pPr>
              <w:pStyle w:val="Style1"/>
              <w:spacing w:line="276" w:lineRule="auto"/>
            </w:pPr>
            <w:r w:rsidRPr="009D621F">
              <w:t>8.2±6.3</w:t>
            </w:r>
          </w:p>
          <w:p w14:paraId="194C1CA0" w14:textId="77777777" w:rsidR="00DE673B" w:rsidRPr="009D621F" w:rsidRDefault="00DE673B" w:rsidP="002A07B0">
            <w:pPr>
              <w:pStyle w:val="Style1"/>
              <w:spacing w:line="276" w:lineRule="auto"/>
            </w:pPr>
          </w:p>
          <w:p w14:paraId="17F2E01F" w14:textId="77777777" w:rsidR="00DE673B" w:rsidRPr="009D621F" w:rsidRDefault="00DE673B" w:rsidP="002A07B0">
            <w:pPr>
              <w:pStyle w:val="Style1"/>
              <w:spacing w:line="276" w:lineRule="auto"/>
            </w:pPr>
            <w:r w:rsidRPr="009D621F">
              <w:t>11.7±5.3</w:t>
            </w:r>
          </w:p>
          <w:p w14:paraId="5B8CCF5D" w14:textId="77777777" w:rsidR="00DE673B" w:rsidRPr="009D621F" w:rsidRDefault="00DE673B" w:rsidP="002A07B0">
            <w:pPr>
              <w:pStyle w:val="Style1"/>
              <w:spacing w:line="276" w:lineRule="auto"/>
            </w:pPr>
            <w:r w:rsidRPr="009D621F">
              <w:t>9.9±4.7</w:t>
            </w:r>
          </w:p>
        </w:tc>
        <w:tc>
          <w:tcPr>
            <w:tcW w:w="901" w:type="dxa"/>
          </w:tcPr>
          <w:p w14:paraId="43FC1547" w14:textId="77777777" w:rsidR="00DE673B" w:rsidRPr="009D621F" w:rsidRDefault="00DE673B" w:rsidP="002A07B0">
            <w:pPr>
              <w:pStyle w:val="Style1"/>
              <w:spacing w:line="276" w:lineRule="auto"/>
            </w:pPr>
          </w:p>
          <w:p w14:paraId="38C90D40" w14:textId="77777777" w:rsidR="00DE673B" w:rsidRPr="009D621F" w:rsidRDefault="00DE673B" w:rsidP="002A07B0">
            <w:pPr>
              <w:pStyle w:val="Style1"/>
              <w:spacing w:line="276" w:lineRule="auto"/>
            </w:pPr>
          </w:p>
          <w:p w14:paraId="140E1C88" w14:textId="77777777" w:rsidR="00DE673B" w:rsidRPr="009D621F" w:rsidRDefault="00DE673B" w:rsidP="002A07B0">
            <w:pPr>
              <w:pStyle w:val="Style1"/>
              <w:spacing w:line="276" w:lineRule="auto"/>
            </w:pPr>
            <w:r w:rsidRPr="009D621F">
              <w:t>0.05±2.4</w:t>
            </w:r>
          </w:p>
          <w:p w14:paraId="7C693D6F" w14:textId="77777777" w:rsidR="00DE673B" w:rsidRPr="009D621F" w:rsidRDefault="00DE673B" w:rsidP="002A07B0">
            <w:pPr>
              <w:pStyle w:val="Style1"/>
              <w:spacing w:line="276" w:lineRule="auto"/>
            </w:pPr>
          </w:p>
          <w:p w14:paraId="6C66B5B8" w14:textId="77777777" w:rsidR="00DE673B" w:rsidRPr="009D621F" w:rsidRDefault="00DE673B" w:rsidP="002A07B0">
            <w:pPr>
              <w:pStyle w:val="Style1"/>
              <w:spacing w:line="276" w:lineRule="auto"/>
            </w:pPr>
          </w:p>
          <w:p w14:paraId="3B565159" w14:textId="77777777" w:rsidR="00DE673B" w:rsidRPr="009D621F" w:rsidRDefault="00DE673B" w:rsidP="002A07B0">
            <w:pPr>
              <w:pStyle w:val="Style1"/>
              <w:spacing w:line="276" w:lineRule="auto"/>
            </w:pPr>
            <w:r w:rsidRPr="009D621F">
              <w:t>0.7±4.2</w:t>
            </w:r>
          </w:p>
          <w:p w14:paraId="797BA6C2" w14:textId="77777777" w:rsidR="00DE673B" w:rsidRPr="009D621F" w:rsidRDefault="00DE673B" w:rsidP="002A07B0">
            <w:pPr>
              <w:pStyle w:val="Style1"/>
              <w:spacing w:line="276" w:lineRule="auto"/>
            </w:pPr>
          </w:p>
          <w:p w14:paraId="17B9621B" w14:textId="77777777" w:rsidR="00DE673B" w:rsidRPr="009D621F" w:rsidRDefault="00DE673B" w:rsidP="002A07B0">
            <w:pPr>
              <w:pStyle w:val="Style1"/>
              <w:spacing w:line="276" w:lineRule="auto"/>
            </w:pPr>
          </w:p>
          <w:p w14:paraId="3DF56293" w14:textId="77777777" w:rsidR="00DE673B" w:rsidRPr="009D621F" w:rsidRDefault="00DE673B" w:rsidP="002A07B0">
            <w:pPr>
              <w:pStyle w:val="Style1"/>
              <w:spacing w:line="276" w:lineRule="auto"/>
            </w:pPr>
            <w:r w:rsidRPr="009D621F">
              <w:t>1.8±2.5</w:t>
            </w:r>
          </w:p>
          <w:p w14:paraId="09D38729" w14:textId="77777777" w:rsidR="00DE673B" w:rsidRPr="009D621F" w:rsidRDefault="00DE673B" w:rsidP="002A07B0">
            <w:pPr>
              <w:pStyle w:val="Style1"/>
              <w:spacing w:line="276" w:lineRule="auto"/>
            </w:pPr>
          </w:p>
        </w:tc>
        <w:tc>
          <w:tcPr>
            <w:tcW w:w="596" w:type="dxa"/>
          </w:tcPr>
          <w:p w14:paraId="12F4D6A3" w14:textId="77777777" w:rsidR="00DE673B" w:rsidRPr="009D621F" w:rsidRDefault="00DE673B" w:rsidP="002A07B0">
            <w:pPr>
              <w:pStyle w:val="Style1"/>
              <w:spacing w:line="276" w:lineRule="auto"/>
            </w:pPr>
          </w:p>
          <w:p w14:paraId="55DADB2B" w14:textId="77777777" w:rsidR="00DE673B" w:rsidRPr="009D621F" w:rsidRDefault="00DE673B" w:rsidP="002A07B0">
            <w:pPr>
              <w:pStyle w:val="Style1"/>
              <w:spacing w:line="276" w:lineRule="auto"/>
            </w:pPr>
          </w:p>
          <w:p w14:paraId="4816E40D" w14:textId="77777777" w:rsidR="00DE673B" w:rsidRPr="009D621F" w:rsidRDefault="00DE673B" w:rsidP="002A07B0">
            <w:pPr>
              <w:pStyle w:val="Style1"/>
              <w:spacing w:line="276" w:lineRule="auto"/>
            </w:pPr>
            <w:r w:rsidRPr="009D621F">
              <w:t>0.95</w:t>
            </w:r>
          </w:p>
          <w:p w14:paraId="3137A1FD" w14:textId="77777777" w:rsidR="00DE673B" w:rsidRPr="009D621F" w:rsidRDefault="00DE673B" w:rsidP="002A07B0">
            <w:pPr>
              <w:pStyle w:val="Style1"/>
              <w:spacing w:line="276" w:lineRule="auto"/>
            </w:pPr>
          </w:p>
          <w:p w14:paraId="3E4E2387" w14:textId="77777777" w:rsidR="00DE673B" w:rsidRPr="009D621F" w:rsidRDefault="00DE673B" w:rsidP="002A07B0">
            <w:pPr>
              <w:pStyle w:val="Style1"/>
              <w:spacing w:line="276" w:lineRule="auto"/>
            </w:pPr>
          </w:p>
          <w:p w14:paraId="56B5C9DC" w14:textId="77777777" w:rsidR="00DE673B" w:rsidRPr="009D621F" w:rsidRDefault="00DE673B" w:rsidP="002A07B0">
            <w:pPr>
              <w:pStyle w:val="Style1"/>
              <w:spacing w:line="276" w:lineRule="auto"/>
            </w:pPr>
            <w:r w:rsidRPr="009D621F">
              <w:t>0.78</w:t>
            </w:r>
          </w:p>
          <w:p w14:paraId="170DD245" w14:textId="77777777" w:rsidR="00DE673B" w:rsidRPr="009D621F" w:rsidRDefault="00DE673B" w:rsidP="002A07B0">
            <w:pPr>
              <w:pStyle w:val="Style1"/>
              <w:spacing w:line="276" w:lineRule="auto"/>
            </w:pPr>
          </w:p>
          <w:p w14:paraId="08485046" w14:textId="77777777" w:rsidR="00DE673B" w:rsidRPr="009D621F" w:rsidRDefault="00DE673B" w:rsidP="002A07B0">
            <w:pPr>
              <w:pStyle w:val="Style1"/>
              <w:spacing w:line="276" w:lineRule="auto"/>
            </w:pPr>
          </w:p>
          <w:p w14:paraId="593C518A" w14:textId="77777777" w:rsidR="00DE673B" w:rsidRPr="009D621F" w:rsidRDefault="00DE673B" w:rsidP="002A07B0">
            <w:pPr>
              <w:pStyle w:val="Style1"/>
              <w:spacing w:line="276" w:lineRule="auto"/>
            </w:pPr>
            <w:r w:rsidRPr="009D621F">
              <w:t>0.83</w:t>
            </w:r>
          </w:p>
          <w:p w14:paraId="7A10F93D" w14:textId="77777777" w:rsidR="00DE673B" w:rsidRPr="009D621F" w:rsidRDefault="00DE673B" w:rsidP="002A07B0">
            <w:pPr>
              <w:pStyle w:val="Style1"/>
              <w:spacing w:line="276" w:lineRule="auto"/>
            </w:pPr>
          </w:p>
        </w:tc>
        <w:tc>
          <w:tcPr>
            <w:tcW w:w="1028" w:type="dxa"/>
          </w:tcPr>
          <w:p w14:paraId="78369EC1" w14:textId="77777777" w:rsidR="00DE673B" w:rsidRPr="009D621F" w:rsidRDefault="00DE673B" w:rsidP="002A07B0">
            <w:pPr>
              <w:pStyle w:val="Style1"/>
              <w:spacing w:line="276" w:lineRule="auto"/>
            </w:pPr>
          </w:p>
          <w:p w14:paraId="62754D38" w14:textId="77777777" w:rsidR="00DE673B" w:rsidRPr="009D621F" w:rsidRDefault="00DE673B" w:rsidP="002A07B0">
            <w:pPr>
              <w:pStyle w:val="Style1"/>
              <w:spacing w:line="276" w:lineRule="auto"/>
            </w:pPr>
          </w:p>
          <w:p w14:paraId="492047F7" w14:textId="77777777" w:rsidR="00DE673B" w:rsidRPr="009D621F" w:rsidRDefault="00DE673B" w:rsidP="002A07B0">
            <w:pPr>
              <w:pStyle w:val="Style1"/>
              <w:spacing w:line="276" w:lineRule="auto"/>
            </w:pPr>
            <w:r w:rsidRPr="009D621F">
              <w:t>0.87–0.98</w:t>
            </w:r>
          </w:p>
          <w:p w14:paraId="7675BAC6" w14:textId="77777777" w:rsidR="00DE673B" w:rsidRPr="009D621F" w:rsidRDefault="00DE673B" w:rsidP="002A07B0">
            <w:pPr>
              <w:pStyle w:val="Style1"/>
              <w:spacing w:line="276" w:lineRule="auto"/>
            </w:pPr>
          </w:p>
          <w:p w14:paraId="1D8B3B4A" w14:textId="77777777" w:rsidR="00DE673B" w:rsidRPr="009D621F" w:rsidRDefault="00DE673B" w:rsidP="002A07B0">
            <w:pPr>
              <w:pStyle w:val="Style1"/>
              <w:spacing w:line="276" w:lineRule="auto"/>
            </w:pPr>
          </w:p>
          <w:p w14:paraId="016E3504" w14:textId="77777777" w:rsidR="00DE673B" w:rsidRPr="009D621F" w:rsidRDefault="00DE673B" w:rsidP="002A07B0">
            <w:pPr>
              <w:pStyle w:val="Style1"/>
              <w:spacing w:line="276" w:lineRule="auto"/>
            </w:pPr>
            <w:r w:rsidRPr="009D621F">
              <w:t>0.52–0.90</w:t>
            </w:r>
          </w:p>
          <w:p w14:paraId="7BF49797" w14:textId="77777777" w:rsidR="00DE673B" w:rsidRPr="009D621F" w:rsidRDefault="00DE673B" w:rsidP="002A07B0">
            <w:pPr>
              <w:pStyle w:val="Style1"/>
              <w:spacing w:line="276" w:lineRule="auto"/>
            </w:pPr>
          </w:p>
          <w:p w14:paraId="71688473" w14:textId="77777777" w:rsidR="00DE673B" w:rsidRPr="009D621F" w:rsidRDefault="00DE673B" w:rsidP="002A07B0">
            <w:pPr>
              <w:pStyle w:val="Style1"/>
              <w:spacing w:line="276" w:lineRule="auto"/>
            </w:pPr>
          </w:p>
          <w:p w14:paraId="51AE1A40" w14:textId="77777777" w:rsidR="00DE673B" w:rsidRPr="009D621F" w:rsidRDefault="00DE673B" w:rsidP="002A07B0">
            <w:pPr>
              <w:pStyle w:val="Style1"/>
              <w:spacing w:line="276" w:lineRule="auto"/>
            </w:pPr>
            <w:r w:rsidRPr="009D621F">
              <w:t>0.46–0.94</w:t>
            </w:r>
          </w:p>
          <w:p w14:paraId="1F31E770" w14:textId="77777777" w:rsidR="00DE673B" w:rsidRPr="009D621F" w:rsidRDefault="00DE673B" w:rsidP="002A07B0">
            <w:pPr>
              <w:pStyle w:val="Style1"/>
              <w:spacing w:line="276" w:lineRule="auto"/>
            </w:pPr>
          </w:p>
        </w:tc>
        <w:tc>
          <w:tcPr>
            <w:tcW w:w="625" w:type="dxa"/>
          </w:tcPr>
          <w:p w14:paraId="58887386" w14:textId="77777777" w:rsidR="00DE673B" w:rsidRPr="009D621F" w:rsidRDefault="00DE673B" w:rsidP="002A07B0">
            <w:pPr>
              <w:pStyle w:val="Style1"/>
              <w:spacing w:line="276" w:lineRule="auto"/>
            </w:pPr>
          </w:p>
          <w:p w14:paraId="05C4D298" w14:textId="77777777" w:rsidR="00DE673B" w:rsidRPr="009D621F" w:rsidRDefault="00DE673B" w:rsidP="002A07B0">
            <w:pPr>
              <w:pStyle w:val="Style1"/>
              <w:spacing w:line="276" w:lineRule="auto"/>
            </w:pPr>
          </w:p>
          <w:p w14:paraId="6ACFCECF" w14:textId="77777777" w:rsidR="00DE673B" w:rsidRPr="009D621F" w:rsidRDefault="00DE673B" w:rsidP="002A07B0">
            <w:pPr>
              <w:pStyle w:val="Style1"/>
              <w:spacing w:line="276" w:lineRule="auto"/>
            </w:pPr>
            <w:r w:rsidRPr="009D621F">
              <w:t>0.53</w:t>
            </w:r>
          </w:p>
          <w:p w14:paraId="413DC0E1" w14:textId="77777777" w:rsidR="00DE673B" w:rsidRPr="009D621F" w:rsidRDefault="00DE673B" w:rsidP="002A07B0">
            <w:pPr>
              <w:pStyle w:val="Style1"/>
              <w:spacing w:line="276" w:lineRule="auto"/>
            </w:pPr>
          </w:p>
          <w:p w14:paraId="791D3DF1" w14:textId="77777777" w:rsidR="00DE673B" w:rsidRPr="009D621F" w:rsidRDefault="00DE673B" w:rsidP="002A07B0">
            <w:pPr>
              <w:pStyle w:val="Style1"/>
              <w:spacing w:line="276" w:lineRule="auto"/>
            </w:pPr>
          </w:p>
          <w:p w14:paraId="71DE4E51" w14:textId="77777777" w:rsidR="00DE673B" w:rsidRPr="009D621F" w:rsidRDefault="00DE673B" w:rsidP="002A07B0">
            <w:pPr>
              <w:pStyle w:val="Style1"/>
              <w:spacing w:line="276" w:lineRule="auto"/>
            </w:pPr>
            <w:r w:rsidRPr="009D621F">
              <w:t>1.96</w:t>
            </w:r>
          </w:p>
          <w:p w14:paraId="786F7EB8" w14:textId="77777777" w:rsidR="00DE673B" w:rsidRPr="009D621F" w:rsidRDefault="00DE673B" w:rsidP="002A07B0">
            <w:pPr>
              <w:pStyle w:val="Style1"/>
              <w:spacing w:line="276" w:lineRule="auto"/>
            </w:pPr>
          </w:p>
          <w:p w14:paraId="685D5E70" w14:textId="77777777" w:rsidR="00DE673B" w:rsidRPr="009D621F" w:rsidRDefault="00DE673B" w:rsidP="002A07B0">
            <w:pPr>
              <w:pStyle w:val="Style1"/>
              <w:spacing w:line="276" w:lineRule="auto"/>
            </w:pPr>
          </w:p>
          <w:p w14:paraId="60FCE9CB" w14:textId="77777777" w:rsidR="00DE673B" w:rsidRPr="009D621F" w:rsidRDefault="00DE673B" w:rsidP="002A07B0">
            <w:pPr>
              <w:pStyle w:val="Style1"/>
              <w:spacing w:line="276" w:lineRule="auto"/>
            </w:pPr>
            <w:r w:rsidRPr="009D621F">
              <w:t>1.03</w:t>
            </w:r>
          </w:p>
          <w:p w14:paraId="61A1FB4B" w14:textId="77777777" w:rsidR="00DE673B" w:rsidRPr="009D621F" w:rsidRDefault="00DE673B" w:rsidP="002A07B0">
            <w:pPr>
              <w:pStyle w:val="Style1"/>
              <w:spacing w:line="276" w:lineRule="auto"/>
            </w:pPr>
          </w:p>
        </w:tc>
      </w:tr>
      <w:tr w:rsidR="00DE673B" w:rsidRPr="009D621F" w14:paraId="17755394" w14:textId="77777777" w:rsidTr="00026280">
        <w:trPr>
          <w:gridAfter w:val="1"/>
          <w:wAfter w:w="9" w:type="dxa"/>
          <w:trHeight w:val="103"/>
          <w:jc w:val="center"/>
        </w:trPr>
        <w:tc>
          <w:tcPr>
            <w:tcW w:w="5136" w:type="dxa"/>
          </w:tcPr>
          <w:p w14:paraId="0B66B845" w14:textId="77777777" w:rsidR="00DE673B" w:rsidRPr="009D621F" w:rsidRDefault="00DE673B" w:rsidP="002A07B0">
            <w:pPr>
              <w:pStyle w:val="Style1"/>
              <w:spacing w:line="276" w:lineRule="auto"/>
            </w:pPr>
            <w:r w:rsidRPr="009D621F">
              <w:t xml:space="preserve">5. Fold towel </w:t>
            </w:r>
          </w:p>
          <w:p w14:paraId="7EB7DDBE" w14:textId="77777777" w:rsidR="00DE673B" w:rsidRPr="009D621F" w:rsidRDefault="00DE673B" w:rsidP="002A07B0">
            <w:pPr>
              <w:pStyle w:val="Style1"/>
              <w:spacing w:line="276" w:lineRule="auto"/>
            </w:pPr>
            <w:r w:rsidRPr="009D621F">
              <w:t xml:space="preserve">Trunk flexion </w:t>
            </w:r>
          </w:p>
          <w:p w14:paraId="6EC2C871" w14:textId="77777777" w:rsidR="00DE673B" w:rsidRPr="009D621F" w:rsidRDefault="00DE673B" w:rsidP="002A07B0">
            <w:pPr>
              <w:pStyle w:val="Style1"/>
              <w:spacing w:line="276" w:lineRule="auto"/>
            </w:pPr>
            <w:r w:rsidRPr="009D621F">
              <w:t>T1</w:t>
            </w:r>
          </w:p>
          <w:p w14:paraId="41909228" w14:textId="77777777" w:rsidR="00DE673B" w:rsidRPr="009D621F" w:rsidRDefault="00DE673B" w:rsidP="002A07B0">
            <w:pPr>
              <w:pStyle w:val="Style1"/>
              <w:spacing w:line="276" w:lineRule="auto"/>
            </w:pPr>
            <w:r w:rsidRPr="009D621F">
              <w:t>T2</w:t>
            </w:r>
          </w:p>
          <w:p w14:paraId="6243F327" w14:textId="77777777" w:rsidR="00DE673B" w:rsidRPr="009D621F" w:rsidRDefault="00DE673B" w:rsidP="002A07B0">
            <w:pPr>
              <w:pStyle w:val="Style1"/>
              <w:spacing w:line="276" w:lineRule="auto"/>
            </w:pPr>
            <w:r w:rsidRPr="009D621F">
              <w:t>Trunk lateral flexion toward unaffected/dominant side</w:t>
            </w:r>
          </w:p>
          <w:p w14:paraId="63D40B36" w14:textId="77777777" w:rsidR="00DE673B" w:rsidRPr="009D621F" w:rsidRDefault="00DE673B" w:rsidP="002A07B0">
            <w:pPr>
              <w:pStyle w:val="Style1"/>
              <w:spacing w:line="276" w:lineRule="auto"/>
            </w:pPr>
            <w:r w:rsidRPr="009D621F">
              <w:lastRenderedPageBreak/>
              <w:t>T1</w:t>
            </w:r>
          </w:p>
          <w:p w14:paraId="58BF13F9" w14:textId="77777777" w:rsidR="00DE673B" w:rsidRPr="009D621F" w:rsidRDefault="00DE673B" w:rsidP="002A07B0">
            <w:pPr>
              <w:pStyle w:val="Style1"/>
              <w:spacing w:line="276" w:lineRule="auto"/>
            </w:pPr>
            <w:r w:rsidRPr="009D621F">
              <w:t>T2</w:t>
            </w:r>
          </w:p>
          <w:p w14:paraId="356E0CE0" w14:textId="77777777" w:rsidR="00DE673B" w:rsidRPr="009D621F" w:rsidRDefault="00DE673B" w:rsidP="002A07B0">
            <w:pPr>
              <w:pStyle w:val="Style1"/>
              <w:spacing w:line="276" w:lineRule="auto"/>
            </w:pPr>
            <w:r w:rsidRPr="009D621F">
              <w:t>Trunk lateral flexion toward affected/non-dominant side</w:t>
            </w:r>
          </w:p>
          <w:p w14:paraId="59F0C9E9" w14:textId="77777777" w:rsidR="00DE673B" w:rsidRPr="009D621F" w:rsidRDefault="00DE673B" w:rsidP="002A07B0">
            <w:pPr>
              <w:pStyle w:val="Style1"/>
              <w:spacing w:line="276" w:lineRule="auto"/>
            </w:pPr>
            <w:r w:rsidRPr="009D621F">
              <w:t>T1</w:t>
            </w:r>
          </w:p>
          <w:p w14:paraId="057ED600" w14:textId="77777777" w:rsidR="00DE673B" w:rsidRPr="009D621F" w:rsidRDefault="00DE673B" w:rsidP="002A07B0">
            <w:pPr>
              <w:pStyle w:val="Style1"/>
              <w:spacing w:line="276" w:lineRule="auto"/>
            </w:pPr>
            <w:r w:rsidRPr="009D621F">
              <w:t>T2</w:t>
            </w:r>
          </w:p>
        </w:tc>
        <w:tc>
          <w:tcPr>
            <w:tcW w:w="1096" w:type="dxa"/>
          </w:tcPr>
          <w:p w14:paraId="6DE4761E" w14:textId="77777777" w:rsidR="00DE673B" w:rsidRPr="009D621F" w:rsidRDefault="00DE673B" w:rsidP="002A07B0">
            <w:pPr>
              <w:pStyle w:val="Style1"/>
              <w:spacing w:line="276" w:lineRule="auto"/>
            </w:pPr>
          </w:p>
          <w:p w14:paraId="70945EF9" w14:textId="77777777" w:rsidR="00DE673B" w:rsidRPr="009D621F" w:rsidRDefault="00DE673B" w:rsidP="002A07B0">
            <w:pPr>
              <w:pStyle w:val="Style1"/>
              <w:spacing w:line="276" w:lineRule="auto"/>
            </w:pPr>
          </w:p>
          <w:p w14:paraId="070C5CE3" w14:textId="77777777" w:rsidR="00DE673B" w:rsidRPr="009D621F" w:rsidRDefault="00DE673B" w:rsidP="002A07B0">
            <w:pPr>
              <w:pStyle w:val="Style1"/>
              <w:spacing w:line="276" w:lineRule="auto"/>
            </w:pPr>
            <w:r w:rsidRPr="009D621F">
              <w:t>32.6±7.7</w:t>
            </w:r>
          </w:p>
          <w:p w14:paraId="00542FA2" w14:textId="77777777" w:rsidR="00DE673B" w:rsidRPr="009D621F" w:rsidRDefault="00DE673B" w:rsidP="002A07B0">
            <w:pPr>
              <w:pStyle w:val="Style1"/>
              <w:spacing w:line="276" w:lineRule="auto"/>
            </w:pPr>
            <w:r w:rsidRPr="009D621F">
              <w:t>32.2±8.1</w:t>
            </w:r>
          </w:p>
          <w:p w14:paraId="38B4120C" w14:textId="77777777" w:rsidR="00DE673B" w:rsidRPr="009D621F" w:rsidRDefault="00DE673B" w:rsidP="002A07B0">
            <w:pPr>
              <w:pStyle w:val="Style1"/>
              <w:spacing w:line="276" w:lineRule="auto"/>
            </w:pPr>
          </w:p>
          <w:p w14:paraId="6F25390A" w14:textId="77777777" w:rsidR="00DE673B" w:rsidRPr="009D621F" w:rsidRDefault="00DE673B" w:rsidP="002A07B0">
            <w:pPr>
              <w:pStyle w:val="Style1"/>
              <w:spacing w:line="276" w:lineRule="auto"/>
            </w:pPr>
            <w:r w:rsidRPr="009D621F">
              <w:lastRenderedPageBreak/>
              <w:t>9.40±11.6</w:t>
            </w:r>
          </w:p>
          <w:p w14:paraId="020A2554" w14:textId="77777777" w:rsidR="00DE673B" w:rsidRPr="009D621F" w:rsidRDefault="00DE673B" w:rsidP="002A07B0">
            <w:pPr>
              <w:pStyle w:val="Style1"/>
              <w:spacing w:line="276" w:lineRule="auto"/>
            </w:pPr>
            <w:r w:rsidRPr="009D621F">
              <w:t>10.8±11.2</w:t>
            </w:r>
          </w:p>
          <w:p w14:paraId="5A46C22F" w14:textId="77777777" w:rsidR="00DE673B" w:rsidRPr="009D621F" w:rsidRDefault="00DE673B" w:rsidP="002A07B0">
            <w:pPr>
              <w:pStyle w:val="Style1"/>
              <w:spacing w:line="276" w:lineRule="auto"/>
            </w:pPr>
            <w:r w:rsidRPr="009D621F">
              <w:tab/>
            </w:r>
          </w:p>
          <w:p w14:paraId="67946788" w14:textId="77777777" w:rsidR="00DE673B" w:rsidRPr="009D621F" w:rsidRDefault="00DE673B" w:rsidP="002A07B0">
            <w:pPr>
              <w:pStyle w:val="Style1"/>
              <w:spacing w:line="276" w:lineRule="auto"/>
            </w:pPr>
            <w:r w:rsidRPr="009D621F">
              <w:t>8.3±12.2</w:t>
            </w:r>
          </w:p>
          <w:p w14:paraId="4354B0CF" w14:textId="77777777" w:rsidR="00DE673B" w:rsidRPr="009D621F" w:rsidRDefault="00DE673B" w:rsidP="002A07B0">
            <w:pPr>
              <w:pStyle w:val="Style1"/>
              <w:spacing w:line="276" w:lineRule="auto"/>
            </w:pPr>
            <w:r w:rsidRPr="009D621F">
              <w:t>6.8±9.3</w:t>
            </w:r>
          </w:p>
        </w:tc>
        <w:tc>
          <w:tcPr>
            <w:tcW w:w="907" w:type="dxa"/>
          </w:tcPr>
          <w:p w14:paraId="230FDE53" w14:textId="77777777" w:rsidR="00DE673B" w:rsidRPr="009D621F" w:rsidRDefault="00DE673B" w:rsidP="002A07B0">
            <w:pPr>
              <w:pStyle w:val="Style1"/>
              <w:spacing w:line="276" w:lineRule="auto"/>
            </w:pPr>
          </w:p>
          <w:p w14:paraId="32D0E9EC" w14:textId="77777777" w:rsidR="00DE673B" w:rsidRPr="009D621F" w:rsidRDefault="00DE673B" w:rsidP="002A07B0">
            <w:pPr>
              <w:pStyle w:val="Style1"/>
              <w:spacing w:line="276" w:lineRule="auto"/>
            </w:pPr>
          </w:p>
          <w:p w14:paraId="13AADF6C" w14:textId="77777777" w:rsidR="00DE673B" w:rsidRPr="009D621F" w:rsidRDefault="00DE673B" w:rsidP="002A07B0">
            <w:pPr>
              <w:pStyle w:val="Style1"/>
              <w:spacing w:line="276" w:lineRule="auto"/>
            </w:pPr>
            <w:r w:rsidRPr="009D621F">
              <w:t>0.4±6.1</w:t>
            </w:r>
          </w:p>
          <w:p w14:paraId="1D4A002A" w14:textId="77777777" w:rsidR="00DE673B" w:rsidRPr="009D621F" w:rsidRDefault="00DE673B" w:rsidP="002A07B0">
            <w:pPr>
              <w:pStyle w:val="Style1"/>
              <w:spacing w:line="276" w:lineRule="auto"/>
            </w:pPr>
          </w:p>
          <w:p w14:paraId="3AF4FB23" w14:textId="77777777" w:rsidR="00DE673B" w:rsidRPr="009D621F" w:rsidRDefault="00DE673B" w:rsidP="002A07B0">
            <w:pPr>
              <w:pStyle w:val="Style1"/>
              <w:spacing w:line="276" w:lineRule="auto"/>
            </w:pPr>
          </w:p>
          <w:p w14:paraId="63534A2D" w14:textId="77777777" w:rsidR="00DE673B" w:rsidRPr="009D621F" w:rsidRDefault="00DE673B" w:rsidP="002A07B0">
            <w:pPr>
              <w:pStyle w:val="Style1"/>
              <w:spacing w:line="276" w:lineRule="auto"/>
            </w:pPr>
            <w:r w:rsidRPr="009D621F">
              <w:lastRenderedPageBreak/>
              <w:t>1.4±8.4</w:t>
            </w:r>
          </w:p>
          <w:p w14:paraId="0D517FBC" w14:textId="77777777" w:rsidR="00DE673B" w:rsidRPr="009D621F" w:rsidRDefault="00DE673B" w:rsidP="002A07B0">
            <w:pPr>
              <w:pStyle w:val="Style1"/>
              <w:spacing w:line="276" w:lineRule="auto"/>
            </w:pPr>
          </w:p>
          <w:p w14:paraId="0A9E0B8B" w14:textId="77777777" w:rsidR="00DE673B" w:rsidRPr="009D621F" w:rsidRDefault="00DE673B" w:rsidP="002A07B0">
            <w:pPr>
              <w:pStyle w:val="Style1"/>
              <w:spacing w:line="276" w:lineRule="auto"/>
            </w:pPr>
          </w:p>
          <w:p w14:paraId="6C2D8878" w14:textId="77777777" w:rsidR="00DE673B" w:rsidRPr="009D621F" w:rsidRDefault="00DE673B" w:rsidP="002A07B0">
            <w:pPr>
              <w:pStyle w:val="Style1"/>
              <w:spacing w:line="276" w:lineRule="auto"/>
            </w:pPr>
            <w:r w:rsidRPr="009D621F">
              <w:t>1.5±5.9</w:t>
            </w:r>
          </w:p>
          <w:p w14:paraId="29D94D8B" w14:textId="77777777" w:rsidR="00DE673B" w:rsidRPr="009D621F" w:rsidRDefault="00DE673B" w:rsidP="002A07B0">
            <w:pPr>
              <w:pStyle w:val="Style1"/>
              <w:spacing w:line="276" w:lineRule="auto"/>
            </w:pPr>
          </w:p>
        </w:tc>
        <w:tc>
          <w:tcPr>
            <w:tcW w:w="713" w:type="dxa"/>
          </w:tcPr>
          <w:p w14:paraId="1080A158" w14:textId="77777777" w:rsidR="00DE673B" w:rsidRPr="009D621F" w:rsidRDefault="00DE673B" w:rsidP="002A07B0">
            <w:pPr>
              <w:pStyle w:val="Style1"/>
              <w:spacing w:line="276" w:lineRule="auto"/>
            </w:pPr>
          </w:p>
          <w:p w14:paraId="31BA6A43" w14:textId="77777777" w:rsidR="00DE673B" w:rsidRPr="009D621F" w:rsidRDefault="00DE673B" w:rsidP="002A07B0">
            <w:pPr>
              <w:pStyle w:val="Style1"/>
              <w:spacing w:line="276" w:lineRule="auto"/>
            </w:pPr>
          </w:p>
          <w:p w14:paraId="578B5625" w14:textId="77777777" w:rsidR="00DE673B" w:rsidRPr="009D621F" w:rsidRDefault="00DE673B" w:rsidP="002A07B0">
            <w:pPr>
              <w:pStyle w:val="Style1"/>
              <w:spacing w:line="276" w:lineRule="auto"/>
            </w:pPr>
            <w:r w:rsidRPr="009D621F">
              <w:t>0.71</w:t>
            </w:r>
          </w:p>
          <w:p w14:paraId="1774A010" w14:textId="77777777" w:rsidR="00DE673B" w:rsidRPr="009D621F" w:rsidRDefault="00DE673B" w:rsidP="002A07B0">
            <w:pPr>
              <w:pStyle w:val="Style1"/>
              <w:spacing w:line="276" w:lineRule="auto"/>
            </w:pPr>
          </w:p>
          <w:p w14:paraId="702D3863" w14:textId="77777777" w:rsidR="00DE673B" w:rsidRPr="009D621F" w:rsidRDefault="00DE673B" w:rsidP="002A07B0">
            <w:pPr>
              <w:pStyle w:val="Style1"/>
              <w:spacing w:line="276" w:lineRule="auto"/>
            </w:pPr>
          </w:p>
          <w:p w14:paraId="11D91F1C" w14:textId="77777777" w:rsidR="00DE673B" w:rsidRPr="009D621F" w:rsidRDefault="00DE673B" w:rsidP="002A07B0">
            <w:pPr>
              <w:pStyle w:val="Style1"/>
              <w:spacing w:line="276" w:lineRule="auto"/>
            </w:pPr>
            <w:r w:rsidRPr="009D621F">
              <w:lastRenderedPageBreak/>
              <w:t>0.74</w:t>
            </w:r>
          </w:p>
          <w:p w14:paraId="518B3370" w14:textId="77777777" w:rsidR="00DE673B" w:rsidRPr="009D621F" w:rsidRDefault="00DE673B" w:rsidP="002A07B0">
            <w:pPr>
              <w:pStyle w:val="Style1"/>
              <w:spacing w:line="276" w:lineRule="auto"/>
            </w:pPr>
          </w:p>
          <w:p w14:paraId="6441275A" w14:textId="77777777" w:rsidR="00DE673B" w:rsidRPr="009D621F" w:rsidRDefault="00DE673B" w:rsidP="002A07B0">
            <w:pPr>
              <w:pStyle w:val="Style1"/>
              <w:spacing w:line="276" w:lineRule="auto"/>
            </w:pPr>
          </w:p>
          <w:p w14:paraId="328F9577" w14:textId="77777777" w:rsidR="00DE673B" w:rsidRPr="009D621F" w:rsidRDefault="00DE673B" w:rsidP="002A07B0">
            <w:pPr>
              <w:pStyle w:val="Style1"/>
              <w:spacing w:line="276" w:lineRule="auto"/>
            </w:pPr>
            <w:r w:rsidRPr="009D621F">
              <w:t>0.75</w:t>
            </w:r>
          </w:p>
          <w:p w14:paraId="4965D40A" w14:textId="77777777" w:rsidR="00DE673B" w:rsidRPr="009D621F" w:rsidRDefault="00DE673B" w:rsidP="002A07B0">
            <w:pPr>
              <w:pStyle w:val="Style1"/>
              <w:spacing w:line="276" w:lineRule="auto"/>
            </w:pPr>
          </w:p>
        </w:tc>
        <w:tc>
          <w:tcPr>
            <w:tcW w:w="1047" w:type="dxa"/>
          </w:tcPr>
          <w:p w14:paraId="62846D5B" w14:textId="77777777" w:rsidR="00DE673B" w:rsidRPr="009D621F" w:rsidRDefault="00DE673B" w:rsidP="002A07B0">
            <w:pPr>
              <w:pStyle w:val="Style1"/>
              <w:spacing w:line="276" w:lineRule="auto"/>
            </w:pPr>
          </w:p>
          <w:p w14:paraId="0D642137" w14:textId="77777777" w:rsidR="00DE673B" w:rsidRPr="009D621F" w:rsidRDefault="00DE673B" w:rsidP="002A07B0">
            <w:pPr>
              <w:pStyle w:val="Style1"/>
              <w:spacing w:line="276" w:lineRule="auto"/>
            </w:pPr>
          </w:p>
          <w:p w14:paraId="555AF6B3" w14:textId="77777777" w:rsidR="00DE673B" w:rsidRPr="009D621F" w:rsidRDefault="00DE673B" w:rsidP="002A07B0">
            <w:pPr>
              <w:pStyle w:val="Style1"/>
              <w:spacing w:line="276" w:lineRule="auto"/>
            </w:pPr>
            <w:r w:rsidRPr="009D621F">
              <w:t>0.40–0.88</w:t>
            </w:r>
          </w:p>
          <w:p w14:paraId="1DB701F4" w14:textId="77777777" w:rsidR="00DE673B" w:rsidRPr="009D621F" w:rsidRDefault="00DE673B" w:rsidP="002A07B0">
            <w:pPr>
              <w:pStyle w:val="Style1"/>
              <w:spacing w:line="276" w:lineRule="auto"/>
            </w:pPr>
          </w:p>
          <w:p w14:paraId="10D2A7B7" w14:textId="77777777" w:rsidR="00DE673B" w:rsidRPr="009D621F" w:rsidRDefault="00DE673B" w:rsidP="002A07B0">
            <w:pPr>
              <w:pStyle w:val="Style1"/>
              <w:spacing w:line="276" w:lineRule="auto"/>
            </w:pPr>
          </w:p>
          <w:p w14:paraId="7C78C230" w14:textId="77777777" w:rsidR="00DE673B" w:rsidRPr="009D621F" w:rsidRDefault="00DE673B" w:rsidP="002A07B0">
            <w:pPr>
              <w:pStyle w:val="Style1"/>
              <w:spacing w:line="276" w:lineRule="auto"/>
            </w:pPr>
            <w:r w:rsidRPr="009D621F">
              <w:lastRenderedPageBreak/>
              <w:t>0.45–0.9</w:t>
            </w:r>
          </w:p>
          <w:p w14:paraId="3FBE99CF" w14:textId="77777777" w:rsidR="00DE673B" w:rsidRPr="009D621F" w:rsidRDefault="00DE673B" w:rsidP="002A07B0">
            <w:pPr>
              <w:pStyle w:val="Style1"/>
              <w:spacing w:line="276" w:lineRule="auto"/>
            </w:pPr>
          </w:p>
          <w:p w14:paraId="0E1F631C" w14:textId="77777777" w:rsidR="00DE673B" w:rsidRPr="009D621F" w:rsidRDefault="00DE673B" w:rsidP="002A07B0">
            <w:pPr>
              <w:pStyle w:val="Style1"/>
              <w:spacing w:line="276" w:lineRule="auto"/>
            </w:pPr>
          </w:p>
          <w:p w14:paraId="6529D288" w14:textId="77777777" w:rsidR="00DE673B" w:rsidRPr="009D621F" w:rsidRDefault="00DE673B" w:rsidP="002A07B0">
            <w:pPr>
              <w:pStyle w:val="Style1"/>
              <w:spacing w:line="276" w:lineRule="auto"/>
            </w:pPr>
            <w:r w:rsidRPr="009D621F">
              <w:t>0.47–0.89</w:t>
            </w:r>
          </w:p>
          <w:p w14:paraId="107E8F70" w14:textId="77777777" w:rsidR="00DE673B" w:rsidRPr="009D621F" w:rsidRDefault="00DE673B" w:rsidP="002A07B0">
            <w:pPr>
              <w:pStyle w:val="Style1"/>
              <w:spacing w:line="276" w:lineRule="auto"/>
            </w:pPr>
          </w:p>
        </w:tc>
        <w:tc>
          <w:tcPr>
            <w:tcW w:w="933" w:type="dxa"/>
          </w:tcPr>
          <w:p w14:paraId="625181F8" w14:textId="77777777" w:rsidR="00DE673B" w:rsidRPr="009D621F" w:rsidRDefault="00DE673B" w:rsidP="002A07B0">
            <w:pPr>
              <w:pStyle w:val="Style1"/>
              <w:spacing w:line="276" w:lineRule="auto"/>
            </w:pPr>
          </w:p>
          <w:p w14:paraId="6BF3EF77" w14:textId="77777777" w:rsidR="00DE673B" w:rsidRPr="009D621F" w:rsidRDefault="00DE673B" w:rsidP="002A07B0">
            <w:pPr>
              <w:pStyle w:val="Style1"/>
              <w:spacing w:line="276" w:lineRule="auto"/>
            </w:pPr>
          </w:p>
          <w:p w14:paraId="0836A969" w14:textId="77777777" w:rsidR="00DE673B" w:rsidRPr="009D621F" w:rsidRDefault="00DE673B" w:rsidP="002A07B0">
            <w:pPr>
              <w:pStyle w:val="Style1"/>
              <w:spacing w:line="276" w:lineRule="auto"/>
            </w:pPr>
            <w:r w:rsidRPr="009D621F">
              <w:t>3.28</w:t>
            </w:r>
          </w:p>
          <w:p w14:paraId="340DDA51" w14:textId="77777777" w:rsidR="00DE673B" w:rsidRPr="009D621F" w:rsidRDefault="00DE673B" w:rsidP="002A07B0">
            <w:pPr>
              <w:pStyle w:val="Style1"/>
              <w:spacing w:line="276" w:lineRule="auto"/>
            </w:pPr>
          </w:p>
          <w:p w14:paraId="127D1F9C" w14:textId="77777777" w:rsidR="00DE673B" w:rsidRPr="009D621F" w:rsidRDefault="00DE673B" w:rsidP="002A07B0">
            <w:pPr>
              <w:pStyle w:val="Style1"/>
              <w:spacing w:line="276" w:lineRule="auto"/>
            </w:pPr>
          </w:p>
          <w:p w14:paraId="65325067" w14:textId="77777777" w:rsidR="00DE673B" w:rsidRPr="009D621F" w:rsidRDefault="00DE673B" w:rsidP="002A07B0">
            <w:pPr>
              <w:pStyle w:val="Style1"/>
              <w:spacing w:line="276" w:lineRule="auto"/>
            </w:pPr>
            <w:r w:rsidRPr="009D621F">
              <w:lastRenderedPageBreak/>
              <w:t>4.28</w:t>
            </w:r>
          </w:p>
          <w:p w14:paraId="56436A1D" w14:textId="77777777" w:rsidR="00DE673B" w:rsidRPr="009D621F" w:rsidRDefault="00DE673B" w:rsidP="002A07B0">
            <w:pPr>
              <w:pStyle w:val="Style1"/>
              <w:spacing w:line="276" w:lineRule="auto"/>
            </w:pPr>
          </w:p>
          <w:p w14:paraId="734ACD8C" w14:textId="77777777" w:rsidR="00DE673B" w:rsidRPr="009D621F" w:rsidRDefault="00DE673B" w:rsidP="002A07B0">
            <w:pPr>
              <w:pStyle w:val="Style1"/>
              <w:spacing w:line="276" w:lineRule="auto"/>
            </w:pPr>
          </w:p>
          <w:p w14:paraId="17BC6D19" w14:textId="77777777" w:rsidR="00DE673B" w:rsidRPr="009D621F" w:rsidRDefault="00DE673B" w:rsidP="002A07B0">
            <w:pPr>
              <w:pStyle w:val="Style1"/>
              <w:spacing w:line="276" w:lineRule="auto"/>
            </w:pPr>
            <w:r w:rsidRPr="009D621F">
              <w:t>2.95</w:t>
            </w:r>
          </w:p>
          <w:p w14:paraId="32B207AA" w14:textId="77777777" w:rsidR="00DE673B" w:rsidRPr="009D621F" w:rsidRDefault="00DE673B" w:rsidP="002A07B0">
            <w:pPr>
              <w:pStyle w:val="Style1"/>
              <w:spacing w:line="276" w:lineRule="auto"/>
            </w:pPr>
          </w:p>
        </w:tc>
        <w:tc>
          <w:tcPr>
            <w:tcW w:w="1103" w:type="dxa"/>
            <w:gridSpan w:val="2"/>
          </w:tcPr>
          <w:p w14:paraId="72DCC558" w14:textId="77777777" w:rsidR="00DE673B" w:rsidRPr="009D621F" w:rsidRDefault="00DE673B" w:rsidP="002A07B0">
            <w:pPr>
              <w:pStyle w:val="Style1"/>
              <w:spacing w:line="276" w:lineRule="auto"/>
            </w:pPr>
          </w:p>
          <w:p w14:paraId="1A8BB0D7" w14:textId="77777777" w:rsidR="00DE673B" w:rsidRPr="009D621F" w:rsidRDefault="00DE673B" w:rsidP="002A07B0">
            <w:pPr>
              <w:pStyle w:val="Style1"/>
              <w:spacing w:line="276" w:lineRule="auto"/>
            </w:pPr>
          </w:p>
          <w:p w14:paraId="7C0BE2EC" w14:textId="77777777" w:rsidR="00DE673B" w:rsidRPr="009D621F" w:rsidRDefault="00DE673B" w:rsidP="002A07B0">
            <w:pPr>
              <w:pStyle w:val="Style1"/>
              <w:spacing w:line="276" w:lineRule="auto"/>
            </w:pPr>
            <w:r w:rsidRPr="009D621F">
              <w:t>33.5±8.8</w:t>
            </w:r>
          </w:p>
          <w:p w14:paraId="6F0D6820" w14:textId="77777777" w:rsidR="00DE673B" w:rsidRPr="009D621F" w:rsidRDefault="00DE673B" w:rsidP="002A07B0">
            <w:pPr>
              <w:pStyle w:val="Style1"/>
              <w:spacing w:line="276" w:lineRule="auto"/>
            </w:pPr>
            <w:r w:rsidRPr="009D621F">
              <w:t>34.1±8.9</w:t>
            </w:r>
          </w:p>
          <w:p w14:paraId="70607F25" w14:textId="77777777" w:rsidR="00DE673B" w:rsidRPr="009D621F" w:rsidRDefault="00DE673B" w:rsidP="002A07B0">
            <w:pPr>
              <w:pStyle w:val="Style1"/>
              <w:spacing w:line="276" w:lineRule="auto"/>
            </w:pPr>
          </w:p>
          <w:p w14:paraId="40FAA175" w14:textId="77777777" w:rsidR="00DE673B" w:rsidRPr="009D621F" w:rsidRDefault="00DE673B" w:rsidP="002A07B0">
            <w:pPr>
              <w:pStyle w:val="Style1"/>
              <w:spacing w:line="276" w:lineRule="auto"/>
            </w:pPr>
            <w:r w:rsidRPr="009D621F">
              <w:lastRenderedPageBreak/>
              <w:t>9.3±11.5</w:t>
            </w:r>
          </w:p>
          <w:p w14:paraId="6A10D873" w14:textId="77777777" w:rsidR="00DE673B" w:rsidRPr="009D621F" w:rsidRDefault="00DE673B" w:rsidP="002A07B0">
            <w:pPr>
              <w:pStyle w:val="Style1"/>
              <w:spacing w:line="276" w:lineRule="auto"/>
            </w:pPr>
            <w:r w:rsidRPr="009D621F">
              <w:t>9.3±9.4</w:t>
            </w:r>
          </w:p>
          <w:p w14:paraId="234C908A" w14:textId="77777777" w:rsidR="00DE673B" w:rsidRPr="009D621F" w:rsidRDefault="00DE673B" w:rsidP="002A07B0">
            <w:pPr>
              <w:pStyle w:val="Style1"/>
              <w:spacing w:line="276" w:lineRule="auto"/>
            </w:pPr>
          </w:p>
          <w:p w14:paraId="4B51D307" w14:textId="77777777" w:rsidR="00DE673B" w:rsidRPr="009D621F" w:rsidRDefault="00DE673B" w:rsidP="002A07B0">
            <w:pPr>
              <w:pStyle w:val="Style1"/>
              <w:spacing w:line="276" w:lineRule="auto"/>
            </w:pPr>
            <w:r w:rsidRPr="009D621F">
              <w:t>14.4±11.3</w:t>
            </w:r>
          </w:p>
          <w:p w14:paraId="1D1985AB" w14:textId="77777777" w:rsidR="00DE673B" w:rsidRPr="009D621F" w:rsidRDefault="00DE673B" w:rsidP="002A07B0">
            <w:pPr>
              <w:pStyle w:val="Style1"/>
              <w:spacing w:line="276" w:lineRule="auto"/>
            </w:pPr>
            <w:r w:rsidRPr="009D621F">
              <w:t>10.7±8.8</w:t>
            </w:r>
          </w:p>
        </w:tc>
        <w:tc>
          <w:tcPr>
            <w:tcW w:w="901" w:type="dxa"/>
          </w:tcPr>
          <w:p w14:paraId="7729A797" w14:textId="77777777" w:rsidR="00DE673B" w:rsidRPr="009D621F" w:rsidRDefault="00DE673B" w:rsidP="002A07B0">
            <w:pPr>
              <w:pStyle w:val="Style1"/>
              <w:spacing w:line="276" w:lineRule="auto"/>
            </w:pPr>
          </w:p>
          <w:p w14:paraId="140F4E15" w14:textId="77777777" w:rsidR="00DE673B" w:rsidRPr="009D621F" w:rsidRDefault="00DE673B" w:rsidP="002A07B0">
            <w:pPr>
              <w:pStyle w:val="Style1"/>
              <w:spacing w:line="276" w:lineRule="auto"/>
            </w:pPr>
          </w:p>
          <w:p w14:paraId="2A3349C8" w14:textId="77777777" w:rsidR="00DE673B" w:rsidRPr="009D621F" w:rsidRDefault="00DE673B" w:rsidP="002A07B0">
            <w:pPr>
              <w:pStyle w:val="Style1"/>
              <w:spacing w:line="276" w:lineRule="auto"/>
            </w:pPr>
            <w:r w:rsidRPr="009D621F">
              <w:t>0.6±7.2</w:t>
            </w:r>
          </w:p>
          <w:p w14:paraId="0CA24272" w14:textId="77777777" w:rsidR="00DE673B" w:rsidRPr="009D621F" w:rsidRDefault="00DE673B" w:rsidP="002A07B0">
            <w:pPr>
              <w:pStyle w:val="Style1"/>
              <w:spacing w:line="276" w:lineRule="auto"/>
            </w:pPr>
          </w:p>
          <w:p w14:paraId="47DBB926" w14:textId="77777777" w:rsidR="00DE673B" w:rsidRPr="009D621F" w:rsidRDefault="00DE673B" w:rsidP="002A07B0">
            <w:pPr>
              <w:pStyle w:val="Style1"/>
              <w:spacing w:line="276" w:lineRule="auto"/>
            </w:pPr>
          </w:p>
          <w:p w14:paraId="535AC750" w14:textId="77777777" w:rsidR="00DE673B" w:rsidRPr="009D621F" w:rsidRDefault="00DE673B" w:rsidP="002A07B0">
            <w:pPr>
              <w:pStyle w:val="Style1"/>
              <w:spacing w:line="276" w:lineRule="auto"/>
            </w:pPr>
            <w:r w:rsidRPr="009D621F">
              <w:lastRenderedPageBreak/>
              <w:t>0.05±5.6</w:t>
            </w:r>
          </w:p>
          <w:p w14:paraId="5C9D201A" w14:textId="77777777" w:rsidR="00DE673B" w:rsidRPr="009D621F" w:rsidRDefault="00DE673B" w:rsidP="002A07B0">
            <w:pPr>
              <w:pStyle w:val="Style1"/>
              <w:spacing w:line="276" w:lineRule="auto"/>
            </w:pPr>
          </w:p>
          <w:p w14:paraId="12E56FB2" w14:textId="77777777" w:rsidR="00DE673B" w:rsidRPr="009D621F" w:rsidRDefault="00DE673B" w:rsidP="002A07B0">
            <w:pPr>
              <w:pStyle w:val="Style1"/>
              <w:spacing w:line="276" w:lineRule="auto"/>
            </w:pPr>
          </w:p>
          <w:p w14:paraId="06FAC8DF" w14:textId="77777777" w:rsidR="00DE673B" w:rsidRPr="009D621F" w:rsidRDefault="00DE673B" w:rsidP="002A07B0">
            <w:pPr>
              <w:pStyle w:val="Style1"/>
              <w:spacing w:line="276" w:lineRule="auto"/>
            </w:pPr>
            <w:r w:rsidRPr="009D621F">
              <w:t>3.8±6.7</w:t>
            </w:r>
          </w:p>
          <w:p w14:paraId="5DF8D83E" w14:textId="77777777" w:rsidR="00DE673B" w:rsidRPr="009D621F" w:rsidRDefault="00DE673B" w:rsidP="002A07B0">
            <w:pPr>
              <w:pStyle w:val="Style1"/>
              <w:spacing w:line="276" w:lineRule="auto"/>
            </w:pPr>
          </w:p>
        </w:tc>
        <w:tc>
          <w:tcPr>
            <w:tcW w:w="596" w:type="dxa"/>
          </w:tcPr>
          <w:p w14:paraId="2E8CBC6F" w14:textId="77777777" w:rsidR="00DE673B" w:rsidRPr="009D621F" w:rsidRDefault="00DE673B" w:rsidP="002A07B0">
            <w:pPr>
              <w:pStyle w:val="Style1"/>
              <w:spacing w:line="276" w:lineRule="auto"/>
            </w:pPr>
          </w:p>
          <w:p w14:paraId="6825B61A" w14:textId="77777777" w:rsidR="00DE673B" w:rsidRPr="009D621F" w:rsidRDefault="00DE673B" w:rsidP="002A07B0">
            <w:pPr>
              <w:pStyle w:val="Style1"/>
              <w:spacing w:line="276" w:lineRule="auto"/>
            </w:pPr>
          </w:p>
          <w:p w14:paraId="09C8041A" w14:textId="77777777" w:rsidR="00DE673B" w:rsidRPr="009D621F" w:rsidRDefault="00DE673B" w:rsidP="002A07B0">
            <w:pPr>
              <w:pStyle w:val="Style1"/>
              <w:spacing w:line="276" w:lineRule="auto"/>
            </w:pPr>
            <w:r w:rsidRPr="009D621F">
              <w:t>0.68</w:t>
            </w:r>
          </w:p>
          <w:p w14:paraId="59520833" w14:textId="77777777" w:rsidR="00DE673B" w:rsidRPr="009D621F" w:rsidRDefault="00DE673B" w:rsidP="002A07B0">
            <w:pPr>
              <w:pStyle w:val="Style1"/>
              <w:spacing w:line="276" w:lineRule="auto"/>
            </w:pPr>
          </w:p>
          <w:p w14:paraId="3B11738E" w14:textId="77777777" w:rsidR="00DE673B" w:rsidRPr="009D621F" w:rsidRDefault="00DE673B" w:rsidP="002A07B0">
            <w:pPr>
              <w:pStyle w:val="Style1"/>
              <w:spacing w:line="276" w:lineRule="auto"/>
            </w:pPr>
          </w:p>
          <w:p w14:paraId="278ADF10" w14:textId="77777777" w:rsidR="00DE673B" w:rsidRPr="009D621F" w:rsidRDefault="00DE673B" w:rsidP="002A07B0">
            <w:pPr>
              <w:pStyle w:val="Style1"/>
              <w:spacing w:line="276" w:lineRule="auto"/>
            </w:pPr>
            <w:r w:rsidRPr="009D621F">
              <w:lastRenderedPageBreak/>
              <w:t>0.86</w:t>
            </w:r>
          </w:p>
          <w:p w14:paraId="159C1F70" w14:textId="77777777" w:rsidR="00DE673B" w:rsidRPr="009D621F" w:rsidRDefault="00DE673B" w:rsidP="002A07B0">
            <w:pPr>
              <w:pStyle w:val="Style1"/>
              <w:spacing w:line="276" w:lineRule="auto"/>
            </w:pPr>
          </w:p>
          <w:p w14:paraId="216ECF20" w14:textId="77777777" w:rsidR="00DE673B" w:rsidRPr="009D621F" w:rsidRDefault="00DE673B" w:rsidP="002A07B0">
            <w:pPr>
              <w:pStyle w:val="Style1"/>
              <w:spacing w:line="276" w:lineRule="auto"/>
            </w:pPr>
          </w:p>
          <w:p w14:paraId="330CC462" w14:textId="77777777" w:rsidR="00DE673B" w:rsidRPr="009D621F" w:rsidRDefault="00DE673B" w:rsidP="002A07B0">
            <w:pPr>
              <w:pStyle w:val="Style1"/>
              <w:spacing w:line="276" w:lineRule="auto"/>
            </w:pPr>
            <w:r w:rsidRPr="009D621F">
              <w:t>0.74</w:t>
            </w:r>
          </w:p>
          <w:p w14:paraId="0BD6C191" w14:textId="77777777" w:rsidR="00DE673B" w:rsidRPr="009D621F" w:rsidRDefault="00DE673B" w:rsidP="002A07B0">
            <w:pPr>
              <w:pStyle w:val="Style1"/>
              <w:spacing w:line="276" w:lineRule="auto"/>
            </w:pPr>
          </w:p>
        </w:tc>
        <w:tc>
          <w:tcPr>
            <w:tcW w:w="1028" w:type="dxa"/>
          </w:tcPr>
          <w:p w14:paraId="48CC829C" w14:textId="77777777" w:rsidR="00DE673B" w:rsidRPr="009D621F" w:rsidRDefault="00DE673B" w:rsidP="002A07B0">
            <w:pPr>
              <w:pStyle w:val="Style1"/>
              <w:spacing w:line="276" w:lineRule="auto"/>
            </w:pPr>
          </w:p>
          <w:p w14:paraId="68BB7795" w14:textId="77777777" w:rsidR="00DE673B" w:rsidRPr="009D621F" w:rsidRDefault="00DE673B" w:rsidP="002A07B0">
            <w:pPr>
              <w:pStyle w:val="Style1"/>
              <w:spacing w:line="276" w:lineRule="auto"/>
            </w:pPr>
          </w:p>
          <w:p w14:paraId="7AE771F5" w14:textId="77777777" w:rsidR="00DE673B" w:rsidRPr="009D621F" w:rsidRDefault="00DE673B" w:rsidP="002A07B0">
            <w:pPr>
              <w:pStyle w:val="Style1"/>
              <w:spacing w:line="276" w:lineRule="auto"/>
            </w:pPr>
            <w:r w:rsidRPr="009D621F">
              <w:t>0.34–0.86</w:t>
            </w:r>
          </w:p>
          <w:p w14:paraId="1C0BB440" w14:textId="77777777" w:rsidR="00DE673B" w:rsidRPr="009D621F" w:rsidRDefault="00DE673B" w:rsidP="002A07B0">
            <w:pPr>
              <w:pStyle w:val="Style1"/>
              <w:spacing w:line="276" w:lineRule="auto"/>
            </w:pPr>
          </w:p>
          <w:p w14:paraId="080EB2A0" w14:textId="77777777" w:rsidR="00DE673B" w:rsidRPr="009D621F" w:rsidRDefault="00DE673B" w:rsidP="002A07B0">
            <w:pPr>
              <w:pStyle w:val="Style1"/>
              <w:spacing w:line="276" w:lineRule="auto"/>
            </w:pPr>
          </w:p>
          <w:p w14:paraId="36E76085" w14:textId="77777777" w:rsidR="00DE673B" w:rsidRPr="009D621F" w:rsidRDefault="00DE673B" w:rsidP="002A07B0">
            <w:pPr>
              <w:pStyle w:val="Style1"/>
              <w:spacing w:line="276" w:lineRule="auto"/>
            </w:pPr>
            <w:r w:rsidRPr="009D621F">
              <w:lastRenderedPageBreak/>
              <w:t>0.68–0.94</w:t>
            </w:r>
          </w:p>
          <w:p w14:paraId="656E913A" w14:textId="77777777" w:rsidR="00DE673B" w:rsidRPr="009D621F" w:rsidRDefault="00DE673B" w:rsidP="002A07B0">
            <w:pPr>
              <w:pStyle w:val="Style1"/>
              <w:spacing w:line="276" w:lineRule="auto"/>
            </w:pPr>
          </w:p>
          <w:p w14:paraId="5DC63FC6" w14:textId="77777777" w:rsidR="00DE673B" w:rsidRPr="009D621F" w:rsidRDefault="00DE673B" w:rsidP="002A07B0">
            <w:pPr>
              <w:pStyle w:val="Style1"/>
              <w:spacing w:line="276" w:lineRule="auto"/>
            </w:pPr>
          </w:p>
          <w:p w14:paraId="198989BD" w14:textId="77777777" w:rsidR="00DE673B" w:rsidRPr="009D621F" w:rsidRDefault="00DE673B" w:rsidP="002A07B0">
            <w:pPr>
              <w:pStyle w:val="Style1"/>
              <w:spacing w:line="276" w:lineRule="auto"/>
            </w:pPr>
            <w:r w:rsidRPr="009D621F">
              <w:t>0.41–0.90</w:t>
            </w:r>
          </w:p>
          <w:p w14:paraId="4C75E656" w14:textId="77777777" w:rsidR="00DE673B" w:rsidRPr="009D621F" w:rsidRDefault="00DE673B" w:rsidP="002A07B0">
            <w:pPr>
              <w:pStyle w:val="Style1"/>
              <w:spacing w:line="276" w:lineRule="auto"/>
            </w:pPr>
          </w:p>
        </w:tc>
        <w:tc>
          <w:tcPr>
            <w:tcW w:w="625" w:type="dxa"/>
          </w:tcPr>
          <w:p w14:paraId="62124071" w14:textId="77777777" w:rsidR="00DE673B" w:rsidRPr="009D621F" w:rsidRDefault="00DE673B" w:rsidP="002A07B0">
            <w:pPr>
              <w:pStyle w:val="Style1"/>
              <w:spacing w:line="276" w:lineRule="auto"/>
            </w:pPr>
          </w:p>
          <w:p w14:paraId="713F08AA" w14:textId="77777777" w:rsidR="00DE673B" w:rsidRPr="009D621F" w:rsidRDefault="00DE673B" w:rsidP="002A07B0">
            <w:pPr>
              <w:pStyle w:val="Style1"/>
              <w:spacing w:line="276" w:lineRule="auto"/>
            </w:pPr>
          </w:p>
          <w:p w14:paraId="1A3C44E4" w14:textId="77777777" w:rsidR="00DE673B" w:rsidRPr="009D621F" w:rsidRDefault="00DE673B" w:rsidP="002A07B0">
            <w:pPr>
              <w:pStyle w:val="Style1"/>
              <w:spacing w:line="276" w:lineRule="auto"/>
            </w:pPr>
            <w:r w:rsidRPr="009D621F">
              <w:t>4.07</w:t>
            </w:r>
          </w:p>
          <w:p w14:paraId="152B9E4C" w14:textId="77777777" w:rsidR="00DE673B" w:rsidRPr="009D621F" w:rsidRDefault="00DE673B" w:rsidP="002A07B0">
            <w:pPr>
              <w:pStyle w:val="Style1"/>
              <w:spacing w:line="276" w:lineRule="auto"/>
            </w:pPr>
          </w:p>
          <w:p w14:paraId="45647751" w14:textId="77777777" w:rsidR="00DE673B" w:rsidRPr="009D621F" w:rsidRDefault="00DE673B" w:rsidP="002A07B0">
            <w:pPr>
              <w:pStyle w:val="Style1"/>
              <w:spacing w:line="276" w:lineRule="auto"/>
            </w:pPr>
          </w:p>
          <w:p w14:paraId="3A42309F" w14:textId="77777777" w:rsidR="00DE673B" w:rsidRPr="009D621F" w:rsidRDefault="00DE673B" w:rsidP="002A07B0">
            <w:pPr>
              <w:pStyle w:val="Style1"/>
              <w:spacing w:line="276" w:lineRule="auto"/>
            </w:pPr>
            <w:r w:rsidRPr="009D621F">
              <w:lastRenderedPageBreak/>
              <w:t>2.09</w:t>
            </w:r>
          </w:p>
          <w:p w14:paraId="18502792" w14:textId="77777777" w:rsidR="00DE673B" w:rsidRPr="009D621F" w:rsidRDefault="00DE673B" w:rsidP="002A07B0">
            <w:pPr>
              <w:pStyle w:val="Style1"/>
              <w:spacing w:line="276" w:lineRule="auto"/>
            </w:pPr>
          </w:p>
          <w:p w14:paraId="560ABD6A" w14:textId="77777777" w:rsidR="00DE673B" w:rsidRPr="009D621F" w:rsidRDefault="00DE673B" w:rsidP="002A07B0">
            <w:pPr>
              <w:pStyle w:val="Style1"/>
              <w:spacing w:line="276" w:lineRule="auto"/>
            </w:pPr>
          </w:p>
          <w:p w14:paraId="7511803E" w14:textId="77777777" w:rsidR="00DE673B" w:rsidRPr="009D621F" w:rsidRDefault="00DE673B" w:rsidP="002A07B0">
            <w:pPr>
              <w:pStyle w:val="Style1"/>
              <w:spacing w:line="276" w:lineRule="auto"/>
            </w:pPr>
            <w:r w:rsidRPr="009D621F">
              <w:t>3.41</w:t>
            </w:r>
          </w:p>
          <w:p w14:paraId="3B71CA94" w14:textId="77777777" w:rsidR="00DE673B" w:rsidRPr="009D621F" w:rsidRDefault="00DE673B" w:rsidP="002A07B0">
            <w:pPr>
              <w:pStyle w:val="Style1"/>
              <w:spacing w:line="276" w:lineRule="auto"/>
            </w:pPr>
          </w:p>
        </w:tc>
      </w:tr>
      <w:tr w:rsidR="00DE673B" w:rsidRPr="009D621F" w14:paraId="7A469EC3" w14:textId="77777777" w:rsidTr="00026280">
        <w:trPr>
          <w:gridAfter w:val="1"/>
          <w:wAfter w:w="9" w:type="dxa"/>
          <w:trHeight w:val="1021"/>
          <w:jc w:val="center"/>
        </w:trPr>
        <w:tc>
          <w:tcPr>
            <w:tcW w:w="5136" w:type="dxa"/>
          </w:tcPr>
          <w:p w14:paraId="0B141701" w14:textId="77777777" w:rsidR="00DE673B" w:rsidRPr="009D621F" w:rsidRDefault="00DE673B" w:rsidP="002A07B0">
            <w:pPr>
              <w:pStyle w:val="Style1"/>
              <w:spacing w:line="276" w:lineRule="auto"/>
            </w:pPr>
            <w:r w:rsidRPr="009D621F">
              <w:lastRenderedPageBreak/>
              <w:t>6. Turn key in lock</w:t>
            </w:r>
          </w:p>
          <w:p w14:paraId="1CC34AB8" w14:textId="77777777" w:rsidR="00DE673B" w:rsidRPr="009D621F" w:rsidRDefault="00DE673B" w:rsidP="002A07B0">
            <w:pPr>
              <w:pStyle w:val="Style1"/>
              <w:spacing w:line="276" w:lineRule="auto"/>
            </w:pPr>
            <w:r w:rsidRPr="009D621F">
              <w:t xml:space="preserve">Trunk flexion </w:t>
            </w:r>
          </w:p>
          <w:p w14:paraId="0B164805" w14:textId="77777777" w:rsidR="00DE673B" w:rsidRPr="009D621F" w:rsidRDefault="00DE673B" w:rsidP="002A07B0">
            <w:pPr>
              <w:pStyle w:val="Style1"/>
              <w:spacing w:line="276" w:lineRule="auto"/>
            </w:pPr>
            <w:r w:rsidRPr="009D621F">
              <w:t>T1</w:t>
            </w:r>
          </w:p>
          <w:p w14:paraId="70D58CC1" w14:textId="77777777" w:rsidR="00DE673B" w:rsidRPr="009D621F" w:rsidRDefault="00DE673B" w:rsidP="002A07B0">
            <w:pPr>
              <w:pStyle w:val="Style1"/>
              <w:spacing w:line="276" w:lineRule="auto"/>
            </w:pPr>
            <w:r w:rsidRPr="009D621F">
              <w:t>T2</w:t>
            </w:r>
          </w:p>
        </w:tc>
        <w:tc>
          <w:tcPr>
            <w:tcW w:w="1096" w:type="dxa"/>
          </w:tcPr>
          <w:p w14:paraId="4B85B702" w14:textId="77777777" w:rsidR="00DE673B" w:rsidRPr="009D621F" w:rsidRDefault="00DE673B" w:rsidP="002A07B0">
            <w:pPr>
              <w:pStyle w:val="Style1"/>
              <w:spacing w:line="276" w:lineRule="auto"/>
            </w:pPr>
          </w:p>
          <w:p w14:paraId="63CA9AF8" w14:textId="77777777" w:rsidR="00DE673B" w:rsidRPr="009D621F" w:rsidRDefault="00DE673B" w:rsidP="002A07B0">
            <w:pPr>
              <w:pStyle w:val="Style1"/>
              <w:spacing w:line="276" w:lineRule="auto"/>
            </w:pPr>
          </w:p>
          <w:p w14:paraId="6EA814BA" w14:textId="77777777" w:rsidR="00DE673B" w:rsidRPr="009D621F" w:rsidRDefault="00DE673B" w:rsidP="002A07B0">
            <w:pPr>
              <w:pStyle w:val="Style1"/>
              <w:spacing w:line="276" w:lineRule="auto"/>
            </w:pPr>
            <w:r w:rsidRPr="009D621F">
              <w:t>1.5±1.1</w:t>
            </w:r>
          </w:p>
          <w:p w14:paraId="41300E58" w14:textId="77777777" w:rsidR="00DE673B" w:rsidRPr="009D621F" w:rsidRDefault="00DE673B" w:rsidP="002A07B0">
            <w:pPr>
              <w:pStyle w:val="Style1"/>
              <w:spacing w:line="276" w:lineRule="auto"/>
            </w:pPr>
            <w:r w:rsidRPr="009D621F">
              <w:t>1.3±0.8</w:t>
            </w:r>
          </w:p>
        </w:tc>
        <w:tc>
          <w:tcPr>
            <w:tcW w:w="907" w:type="dxa"/>
          </w:tcPr>
          <w:p w14:paraId="6BA319A9" w14:textId="77777777" w:rsidR="00DE673B" w:rsidRPr="009D621F" w:rsidRDefault="00DE673B" w:rsidP="002A07B0">
            <w:pPr>
              <w:pStyle w:val="Style1"/>
              <w:spacing w:line="276" w:lineRule="auto"/>
            </w:pPr>
          </w:p>
          <w:p w14:paraId="6B1C6479" w14:textId="77777777" w:rsidR="00DE673B" w:rsidRPr="009D621F" w:rsidRDefault="00DE673B" w:rsidP="002A07B0">
            <w:pPr>
              <w:pStyle w:val="Style1"/>
              <w:spacing w:line="276" w:lineRule="auto"/>
            </w:pPr>
          </w:p>
          <w:p w14:paraId="3B476E5E" w14:textId="77777777" w:rsidR="00DE673B" w:rsidRPr="009D621F" w:rsidRDefault="00DE673B" w:rsidP="002A07B0">
            <w:pPr>
              <w:pStyle w:val="Style1"/>
              <w:spacing w:line="276" w:lineRule="auto"/>
            </w:pPr>
            <w:r w:rsidRPr="009D621F">
              <w:t>0.2±0.7</w:t>
            </w:r>
          </w:p>
          <w:p w14:paraId="3E61E217" w14:textId="77777777" w:rsidR="00DE673B" w:rsidRPr="009D621F" w:rsidRDefault="00DE673B" w:rsidP="002A07B0">
            <w:pPr>
              <w:pStyle w:val="Style1"/>
              <w:spacing w:line="276" w:lineRule="auto"/>
            </w:pPr>
          </w:p>
        </w:tc>
        <w:tc>
          <w:tcPr>
            <w:tcW w:w="713" w:type="dxa"/>
          </w:tcPr>
          <w:p w14:paraId="4C2B734E" w14:textId="77777777" w:rsidR="00DE673B" w:rsidRPr="009D621F" w:rsidRDefault="00DE673B" w:rsidP="002A07B0">
            <w:pPr>
              <w:pStyle w:val="Style1"/>
              <w:spacing w:line="276" w:lineRule="auto"/>
            </w:pPr>
          </w:p>
          <w:p w14:paraId="39F36734" w14:textId="77777777" w:rsidR="00DE673B" w:rsidRPr="009D621F" w:rsidRDefault="00DE673B" w:rsidP="002A07B0">
            <w:pPr>
              <w:pStyle w:val="Style1"/>
              <w:spacing w:line="276" w:lineRule="auto"/>
            </w:pPr>
          </w:p>
          <w:p w14:paraId="49CB16FF" w14:textId="77777777" w:rsidR="00DE673B" w:rsidRPr="009D621F" w:rsidRDefault="00DE673B" w:rsidP="002A07B0">
            <w:pPr>
              <w:pStyle w:val="Style1"/>
              <w:spacing w:line="276" w:lineRule="auto"/>
            </w:pPr>
            <w:r w:rsidRPr="009D621F">
              <w:t>0.8</w:t>
            </w:r>
          </w:p>
          <w:p w14:paraId="0F3E1E10" w14:textId="77777777" w:rsidR="00DE673B" w:rsidRPr="009D621F" w:rsidRDefault="00DE673B" w:rsidP="002A07B0">
            <w:pPr>
              <w:pStyle w:val="Style1"/>
              <w:spacing w:line="276" w:lineRule="auto"/>
            </w:pPr>
          </w:p>
        </w:tc>
        <w:tc>
          <w:tcPr>
            <w:tcW w:w="1047" w:type="dxa"/>
          </w:tcPr>
          <w:p w14:paraId="5D141517" w14:textId="77777777" w:rsidR="00DE673B" w:rsidRPr="009D621F" w:rsidRDefault="00DE673B" w:rsidP="002A07B0">
            <w:pPr>
              <w:pStyle w:val="Style1"/>
              <w:spacing w:line="276" w:lineRule="auto"/>
            </w:pPr>
          </w:p>
          <w:p w14:paraId="667A05EB" w14:textId="77777777" w:rsidR="00DE673B" w:rsidRPr="009D621F" w:rsidRDefault="00DE673B" w:rsidP="002A07B0">
            <w:pPr>
              <w:pStyle w:val="Style1"/>
              <w:spacing w:line="276" w:lineRule="auto"/>
            </w:pPr>
          </w:p>
          <w:p w14:paraId="7241FE28" w14:textId="77777777" w:rsidR="00DE673B" w:rsidRPr="009D621F" w:rsidRDefault="00DE673B" w:rsidP="002A07B0">
            <w:pPr>
              <w:pStyle w:val="Style1"/>
              <w:spacing w:line="276" w:lineRule="auto"/>
            </w:pPr>
            <w:r w:rsidRPr="009D621F">
              <w:t>0.56–0.92</w:t>
            </w:r>
          </w:p>
          <w:p w14:paraId="68C0330C" w14:textId="77777777" w:rsidR="00DE673B" w:rsidRPr="009D621F" w:rsidRDefault="00DE673B" w:rsidP="002A07B0">
            <w:pPr>
              <w:pStyle w:val="Style1"/>
              <w:spacing w:line="276" w:lineRule="auto"/>
            </w:pPr>
          </w:p>
        </w:tc>
        <w:tc>
          <w:tcPr>
            <w:tcW w:w="933" w:type="dxa"/>
          </w:tcPr>
          <w:p w14:paraId="30735091" w14:textId="77777777" w:rsidR="00DE673B" w:rsidRPr="009D621F" w:rsidRDefault="00DE673B" w:rsidP="002A07B0">
            <w:pPr>
              <w:pStyle w:val="Style1"/>
              <w:spacing w:line="276" w:lineRule="auto"/>
            </w:pPr>
          </w:p>
          <w:p w14:paraId="52E69228" w14:textId="77777777" w:rsidR="00DE673B" w:rsidRPr="009D621F" w:rsidRDefault="00DE673B" w:rsidP="002A07B0">
            <w:pPr>
              <w:pStyle w:val="Style1"/>
              <w:spacing w:line="276" w:lineRule="auto"/>
            </w:pPr>
          </w:p>
          <w:p w14:paraId="7281ED4F" w14:textId="77777777" w:rsidR="00DE673B" w:rsidRPr="009D621F" w:rsidRDefault="00DE673B" w:rsidP="002A07B0">
            <w:pPr>
              <w:pStyle w:val="Style1"/>
              <w:spacing w:line="276" w:lineRule="auto"/>
            </w:pPr>
            <w:r w:rsidRPr="009D621F">
              <w:t>0.31</w:t>
            </w:r>
          </w:p>
          <w:p w14:paraId="7D79D54C" w14:textId="77777777" w:rsidR="00DE673B" w:rsidRPr="009D621F" w:rsidRDefault="00DE673B" w:rsidP="002A07B0">
            <w:pPr>
              <w:pStyle w:val="Style1"/>
              <w:spacing w:line="276" w:lineRule="auto"/>
            </w:pPr>
          </w:p>
        </w:tc>
        <w:tc>
          <w:tcPr>
            <w:tcW w:w="1103" w:type="dxa"/>
            <w:gridSpan w:val="2"/>
          </w:tcPr>
          <w:p w14:paraId="45F8D080" w14:textId="77777777" w:rsidR="00DE673B" w:rsidRPr="009D621F" w:rsidRDefault="00DE673B" w:rsidP="002A07B0">
            <w:pPr>
              <w:pStyle w:val="Style1"/>
              <w:spacing w:line="276" w:lineRule="auto"/>
            </w:pPr>
          </w:p>
          <w:p w14:paraId="75639D22" w14:textId="77777777" w:rsidR="00DE673B" w:rsidRPr="009D621F" w:rsidRDefault="00DE673B" w:rsidP="002A07B0">
            <w:pPr>
              <w:pStyle w:val="Style1"/>
              <w:spacing w:line="276" w:lineRule="auto"/>
            </w:pPr>
          </w:p>
          <w:p w14:paraId="09900B01" w14:textId="77777777" w:rsidR="00DE673B" w:rsidRPr="009D621F" w:rsidRDefault="00DE673B" w:rsidP="002A07B0">
            <w:pPr>
              <w:pStyle w:val="Style1"/>
              <w:spacing w:line="276" w:lineRule="auto"/>
            </w:pPr>
            <w:r w:rsidRPr="009D621F">
              <w:t>5.3±4.8</w:t>
            </w:r>
          </w:p>
          <w:p w14:paraId="7602DD55" w14:textId="77777777" w:rsidR="00DE673B" w:rsidRPr="009D621F" w:rsidRDefault="00DE673B" w:rsidP="002A07B0">
            <w:pPr>
              <w:pStyle w:val="Style1"/>
              <w:spacing w:line="276" w:lineRule="auto"/>
            </w:pPr>
            <w:r w:rsidRPr="009D621F">
              <w:t>6.4±7.6</w:t>
            </w:r>
          </w:p>
        </w:tc>
        <w:tc>
          <w:tcPr>
            <w:tcW w:w="901" w:type="dxa"/>
          </w:tcPr>
          <w:p w14:paraId="66F1FA04" w14:textId="77777777" w:rsidR="00DE673B" w:rsidRPr="009D621F" w:rsidRDefault="00DE673B" w:rsidP="002A07B0">
            <w:pPr>
              <w:pStyle w:val="Style1"/>
              <w:spacing w:line="276" w:lineRule="auto"/>
            </w:pPr>
          </w:p>
          <w:p w14:paraId="6C115A45" w14:textId="77777777" w:rsidR="00DE673B" w:rsidRPr="009D621F" w:rsidRDefault="00DE673B" w:rsidP="002A07B0">
            <w:pPr>
              <w:pStyle w:val="Style1"/>
              <w:spacing w:line="276" w:lineRule="auto"/>
            </w:pPr>
          </w:p>
          <w:p w14:paraId="70C0FBB4" w14:textId="77777777" w:rsidR="00DE673B" w:rsidRPr="009D621F" w:rsidRDefault="00DE673B" w:rsidP="002A07B0">
            <w:pPr>
              <w:pStyle w:val="Style1"/>
              <w:spacing w:line="276" w:lineRule="auto"/>
            </w:pPr>
            <w:r w:rsidRPr="009D621F">
              <w:t>0.4±2.9</w:t>
            </w:r>
          </w:p>
          <w:p w14:paraId="3685254C" w14:textId="77777777" w:rsidR="00DE673B" w:rsidRPr="009D621F" w:rsidRDefault="00DE673B" w:rsidP="002A07B0">
            <w:pPr>
              <w:pStyle w:val="Style1"/>
              <w:spacing w:line="276" w:lineRule="auto"/>
            </w:pPr>
          </w:p>
        </w:tc>
        <w:tc>
          <w:tcPr>
            <w:tcW w:w="596" w:type="dxa"/>
          </w:tcPr>
          <w:p w14:paraId="2CF4A6A8" w14:textId="77777777" w:rsidR="00DE673B" w:rsidRPr="009D621F" w:rsidRDefault="00DE673B" w:rsidP="002A07B0">
            <w:pPr>
              <w:pStyle w:val="Style1"/>
              <w:spacing w:line="276" w:lineRule="auto"/>
            </w:pPr>
          </w:p>
          <w:p w14:paraId="40AA50E6" w14:textId="77777777" w:rsidR="00DE673B" w:rsidRPr="009D621F" w:rsidRDefault="00DE673B" w:rsidP="002A07B0">
            <w:pPr>
              <w:pStyle w:val="Style1"/>
              <w:spacing w:line="276" w:lineRule="auto"/>
            </w:pPr>
          </w:p>
          <w:p w14:paraId="60EE6789" w14:textId="77777777" w:rsidR="00DE673B" w:rsidRPr="009D621F" w:rsidRDefault="00DE673B" w:rsidP="002A07B0">
            <w:pPr>
              <w:pStyle w:val="Style1"/>
              <w:spacing w:line="276" w:lineRule="auto"/>
            </w:pPr>
            <w:r w:rsidRPr="009D621F">
              <w:t>0.63</w:t>
            </w:r>
          </w:p>
          <w:p w14:paraId="3506E6C2" w14:textId="77777777" w:rsidR="00DE673B" w:rsidRPr="009D621F" w:rsidRDefault="00DE673B" w:rsidP="002A07B0">
            <w:pPr>
              <w:pStyle w:val="Style1"/>
              <w:spacing w:line="276" w:lineRule="auto"/>
            </w:pPr>
          </w:p>
        </w:tc>
        <w:tc>
          <w:tcPr>
            <w:tcW w:w="1028" w:type="dxa"/>
          </w:tcPr>
          <w:p w14:paraId="64CF8135" w14:textId="77777777" w:rsidR="00DE673B" w:rsidRPr="009D621F" w:rsidRDefault="00DE673B" w:rsidP="002A07B0">
            <w:pPr>
              <w:pStyle w:val="Style1"/>
              <w:spacing w:line="276" w:lineRule="auto"/>
            </w:pPr>
          </w:p>
          <w:p w14:paraId="079CBB34" w14:textId="77777777" w:rsidR="00DE673B" w:rsidRPr="009D621F" w:rsidRDefault="00DE673B" w:rsidP="002A07B0">
            <w:pPr>
              <w:pStyle w:val="Style1"/>
              <w:spacing w:line="276" w:lineRule="auto"/>
            </w:pPr>
          </w:p>
          <w:p w14:paraId="22C6716A" w14:textId="77777777" w:rsidR="00DE673B" w:rsidRPr="009D621F" w:rsidRDefault="00DE673B" w:rsidP="002A07B0">
            <w:pPr>
              <w:pStyle w:val="Style1"/>
              <w:spacing w:line="276" w:lineRule="auto"/>
            </w:pPr>
            <w:r w:rsidRPr="009D621F">
              <w:t>0.28–0.84</w:t>
            </w:r>
          </w:p>
          <w:p w14:paraId="31F9B9D6" w14:textId="77777777" w:rsidR="00DE673B" w:rsidRPr="009D621F" w:rsidRDefault="00DE673B" w:rsidP="002A07B0">
            <w:pPr>
              <w:pStyle w:val="Style1"/>
              <w:spacing w:line="276" w:lineRule="auto"/>
            </w:pPr>
          </w:p>
        </w:tc>
        <w:tc>
          <w:tcPr>
            <w:tcW w:w="625" w:type="dxa"/>
          </w:tcPr>
          <w:p w14:paraId="545B27C6" w14:textId="77777777" w:rsidR="00DE673B" w:rsidRPr="009D621F" w:rsidRDefault="00DE673B" w:rsidP="002A07B0">
            <w:pPr>
              <w:pStyle w:val="Style1"/>
              <w:spacing w:line="276" w:lineRule="auto"/>
            </w:pPr>
          </w:p>
          <w:p w14:paraId="4811B963" w14:textId="77777777" w:rsidR="00DE673B" w:rsidRPr="009D621F" w:rsidRDefault="00DE673B" w:rsidP="002A07B0">
            <w:pPr>
              <w:pStyle w:val="Style1"/>
              <w:spacing w:line="276" w:lineRule="auto"/>
            </w:pPr>
          </w:p>
          <w:p w14:paraId="6B01D85D" w14:textId="77777777" w:rsidR="00DE673B" w:rsidRPr="009D621F" w:rsidRDefault="00DE673B" w:rsidP="002A07B0">
            <w:pPr>
              <w:pStyle w:val="Style1"/>
              <w:spacing w:line="276" w:lineRule="auto"/>
            </w:pPr>
            <w:r w:rsidRPr="009D621F">
              <w:t>1.76</w:t>
            </w:r>
          </w:p>
          <w:p w14:paraId="40D659FA" w14:textId="77777777" w:rsidR="00DE673B" w:rsidRPr="009D621F" w:rsidRDefault="00DE673B" w:rsidP="002A07B0">
            <w:pPr>
              <w:pStyle w:val="Style1"/>
              <w:spacing w:line="276" w:lineRule="auto"/>
            </w:pPr>
          </w:p>
        </w:tc>
      </w:tr>
      <w:tr w:rsidR="00DE673B" w:rsidRPr="009D621F" w14:paraId="3D53F1C6" w14:textId="77777777" w:rsidTr="00026280">
        <w:trPr>
          <w:gridAfter w:val="1"/>
          <w:wAfter w:w="9" w:type="dxa"/>
          <w:trHeight w:val="1021"/>
          <w:jc w:val="center"/>
        </w:trPr>
        <w:tc>
          <w:tcPr>
            <w:tcW w:w="5136" w:type="dxa"/>
          </w:tcPr>
          <w:p w14:paraId="0245A1F8" w14:textId="77777777" w:rsidR="00DE673B" w:rsidRPr="009D621F" w:rsidRDefault="00DE673B" w:rsidP="002A07B0">
            <w:pPr>
              <w:pStyle w:val="Style1"/>
              <w:spacing w:line="276" w:lineRule="auto"/>
            </w:pPr>
            <w:r w:rsidRPr="009D621F">
              <w:t>7. Reach and retrieve</w:t>
            </w:r>
          </w:p>
          <w:p w14:paraId="446355C6" w14:textId="77777777" w:rsidR="00DE673B" w:rsidRPr="009D621F" w:rsidRDefault="00DE673B" w:rsidP="002A07B0">
            <w:pPr>
              <w:pStyle w:val="Style1"/>
              <w:spacing w:line="276" w:lineRule="auto"/>
            </w:pPr>
            <w:r w:rsidRPr="009D621F">
              <w:t xml:space="preserve">Trunk extension </w:t>
            </w:r>
          </w:p>
          <w:p w14:paraId="31DE6CFE" w14:textId="77777777" w:rsidR="00DE673B" w:rsidRPr="009D621F" w:rsidRDefault="00DE673B" w:rsidP="002A07B0">
            <w:pPr>
              <w:pStyle w:val="Style1"/>
              <w:spacing w:line="276" w:lineRule="auto"/>
            </w:pPr>
            <w:r w:rsidRPr="009D621F">
              <w:t>T1</w:t>
            </w:r>
          </w:p>
          <w:p w14:paraId="3D081182" w14:textId="77777777" w:rsidR="00DE673B" w:rsidRPr="009D621F" w:rsidRDefault="00DE673B" w:rsidP="002A07B0">
            <w:pPr>
              <w:pStyle w:val="Style1"/>
              <w:spacing w:line="276" w:lineRule="auto"/>
            </w:pPr>
            <w:r w:rsidRPr="009D621F">
              <w:t>T2</w:t>
            </w:r>
          </w:p>
        </w:tc>
        <w:tc>
          <w:tcPr>
            <w:tcW w:w="1096" w:type="dxa"/>
          </w:tcPr>
          <w:p w14:paraId="79947BC5" w14:textId="77777777" w:rsidR="00DE673B" w:rsidRPr="009D621F" w:rsidRDefault="00DE673B" w:rsidP="002A07B0">
            <w:pPr>
              <w:pStyle w:val="Style1"/>
              <w:spacing w:line="276" w:lineRule="auto"/>
            </w:pPr>
          </w:p>
          <w:p w14:paraId="505D22B6" w14:textId="77777777" w:rsidR="00DE673B" w:rsidRPr="009D621F" w:rsidRDefault="00DE673B" w:rsidP="002A07B0">
            <w:pPr>
              <w:pStyle w:val="Style1"/>
              <w:spacing w:line="276" w:lineRule="auto"/>
            </w:pPr>
          </w:p>
          <w:p w14:paraId="20097A8F" w14:textId="77777777" w:rsidR="00DE673B" w:rsidRPr="009D621F" w:rsidRDefault="00DE673B" w:rsidP="002A07B0">
            <w:pPr>
              <w:pStyle w:val="Style1"/>
              <w:spacing w:line="276" w:lineRule="auto"/>
            </w:pPr>
            <w:r w:rsidRPr="009D621F">
              <w:t>6.8±5.1</w:t>
            </w:r>
          </w:p>
          <w:p w14:paraId="26AF7CA5" w14:textId="77777777" w:rsidR="00DE673B" w:rsidRPr="009D621F" w:rsidRDefault="00DE673B" w:rsidP="002A07B0">
            <w:pPr>
              <w:pStyle w:val="Style1"/>
              <w:spacing w:line="276" w:lineRule="auto"/>
            </w:pPr>
            <w:r w:rsidRPr="009D621F">
              <w:t>5.7±3.9</w:t>
            </w:r>
          </w:p>
        </w:tc>
        <w:tc>
          <w:tcPr>
            <w:tcW w:w="907" w:type="dxa"/>
          </w:tcPr>
          <w:p w14:paraId="354D7E5D" w14:textId="77777777" w:rsidR="00DE673B" w:rsidRPr="009D621F" w:rsidRDefault="00DE673B" w:rsidP="002A07B0">
            <w:pPr>
              <w:pStyle w:val="Style1"/>
              <w:spacing w:line="276" w:lineRule="auto"/>
            </w:pPr>
          </w:p>
          <w:p w14:paraId="78F58701" w14:textId="77777777" w:rsidR="00DE673B" w:rsidRPr="009D621F" w:rsidRDefault="00DE673B" w:rsidP="002A07B0">
            <w:pPr>
              <w:pStyle w:val="Style1"/>
              <w:spacing w:line="276" w:lineRule="auto"/>
            </w:pPr>
          </w:p>
          <w:p w14:paraId="7E492DAA" w14:textId="77777777" w:rsidR="00DE673B" w:rsidRPr="009D621F" w:rsidRDefault="00DE673B" w:rsidP="002A07B0">
            <w:pPr>
              <w:pStyle w:val="Style1"/>
              <w:spacing w:line="276" w:lineRule="auto"/>
            </w:pPr>
            <w:r w:rsidRPr="009D621F">
              <w:t>1.1±3.4</w:t>
            </w:r>
          </w:p>
          <w:p w14:paraId="5869E025" w14:textId="77777777" w:rsidR="00DE673B" w:rsidRPr="009D621F" w:rsidRDefault="00DE673B" w:rsidP="002A07B0">
            <w:pPr>
              <w:pStyle w:val="Style1"/>
              <w:spacing w:line="276" w:lineRule="auto"/>
            </w:pPr>
          </w:p>
        </w:tc>
        <w:tc>
          <w:tcPr>
            <w:tcW w:w="713" w:type="dxa"/>
          </w:tcPr>
          <w:p w14:paraId="70C8E25A" w14:textId="77777777" w:rsidR="00DE673B" w:rsidRPr="009D621F" w:rsidRDefault="00DE673B" w:rsidP="002A07B0">
            <w:pPr>
              <w:pStyle w:val="Style1"/>
              <w:spacing w:line="276" w:lineRule="auto"/>
            </w:pPr>
          </w:p>
          <w:p w14:paraId="65A07AA6" w14:textId="77777777" w:rsidR="00DE673B" w:rsidRPr="009D621F" w:rsidRDefault="00DE673B" w:rsidP="002A07B0">
            <w:pPr>
              <w:pStyle w:val="Style1"/>
              <w:spacing w:line="276" w:lineRule="auto"/>
            </w:pPr>
          </w:p>
          <w:p w14:paraId="588E1822" w14:textId="77777777" w:rsidR="00DE673B" w:rsidRPr="009D621F" w:rsidRDefault="00DE673B" w:rsidP="002A07B0">
            <w:pPr>
              <w:pStyle w:val="Style1"/>
              <w:spacing w:line="276" w:lineRule="auto"/>
            </w:pPr>
            <w:r w:rsidRPr="009D621F">
              <w:t>0.73</w:t>
            </w:r>
          </w:p>
          <w:p w14:paraId="5E40A46B" w14:textId="77777777" w:rsidR="00DE673B" w:rsidRPr="009D621F" w:rsidRDefault="00DE673B" w:rsidP="002A07B0">
            <w:pPr>
              <w:pStyle w:val="Style1"/>
              <w:spacing w:line="276" w:lineRule="auto"/>
            </w:pPr>
          </w:p>
        </w:tc>
        <w:tc>
          <w:tcPr>
            <w:tcW w:w="1047" w:type="dxa"/>
          </w:tcPr>
          <w:p w14:paraId="70F0956E" w14:textId="77777777" w:rsidR="00DE673B" w:rsidRPr="009D621F" w:rsidRDefault="00DE673B" w:rsidP="002A07B0">
            <w:pPr>
              <w:pStyle w:val="Style1"/>
              <w:spacing w:line="276" w:lineRule="auto"/>
            </w:pPr>
          </w:p>
          <w:p w14:paraId="58A180C4" w14:textId="77777777" w:rsidR="00DE673B" w:rsidRPr="009D621F" w:rsidRDefault="00DE673B" w:rsidP="002A07B0">
            <w:pPr>
              <w:pStyle w:val="Style1"/>
              <w:spacing w:line="276" w:lineRule="auto"/>
            </w:pPr>
          </w:p>
          <w:p w14:paraId="46D5B6F2" w14:textId="77777777" w:rsidR="00DE673B" w:rsidRPr="009D621F" w:rsidRDefault="00DE673B" w:rsidP="002A07B0">
            <w:pPr>
              <w:pStyle w:val="Style1"/>
              <w:spacing w:line="276" w:lineRule="auto"/>
            </w:pPr>
            <w:r w:rsidRPr="009D621F">
              <w:t>0.45–0.88</w:t>
            </w:r>
          </w:p>
        </w:tc>
        <w:tc>
          <w:tcPr>
            <w:tcW w:w="933" w:type="dxa"/>
          </w:tcPr>
          <w:p w14:paraId="0FD8304B" w14:textId="77777777" w:rsidR="00DE673B" w:rsidRPr="009D621F" w:rsidRDefault="00DE673B" w:rsidP="002A07B0">
            <w:pPr>
              <w:pStyle w:val="Style1"/>
              <w:spacing w:line="276" w:lineRule="auto"/>
            </w:pPr>
          </w:p>
          <w:p w14:paraId="73C16092" w14:textId="77777777" w:rsidR="00DE673B" w:rsidRPr="009D621F" w:rsidRDefault="00DE673B" w:rsidP="002A07B0">
            <w:pPr>
              <w:pStyle w:val="Style1"/>
              <w:spacing w:line="276" w:lineRule="auto"/>
            </w:pPr>
          </w:p>
          <w:p w14:paraId="5CA2AB23" w14:textId="77777777" w:rsidR="00DE673B" w:rsidRPr="009D621F" w:rsidRDefault="00DE673B" w:rsidP="002A07B0">
            <w:pPr>
              <w:pStyle w:val="Style1"/>
              <w:spacing w:line="276" w:lineRule="auto"/>
            </w:pPr>
            <w:r w:rsidRPr="009D621F">
              <w:t>1.76</w:t>
            </w:r>
          </w:p>
          <w:p w14:paraId="678C3F58" w14:textId="77777777" w:rsidR="00DE673B" w:rsidRPr="009D621F" w:rsidRDefault="00DE673B" w:rsidP="002A07B0">
            <w:pPr>
              <w:pStyle w:val="Style1"/>
              <w:spacing w:line="276" w:lineRule="auto"/>
            </w:pPr>
          </w:p>
        </w:tc>
        <w:tc>
          <w:tcPr>
            <w:tcW w:w="1103" w:type="dxa"/>
            <w:gridSpan w:val="2"/>
          </w:tcPr>
          <w:p w14:paraId="0A6706D0" w14:textId="77777777" w:rsidR="00DE673B" w:rsidRPr="009D621F" w:rsidRDefault="00DE673B" w:rsidP="002A07B0">
            <w:pPr>
              <w:pStyle w:val="Style1"/>
              <w:spacing w:line="276" w:lineRule="auto"/>
            </w:pPr>
          </w:p>
          <w:p w14:paraId="2D7D05FF" w14:textId="77777777" w:rsidR="00DE673B" w:rsidRPr="009D621F" w:rsidRDefault="00DE673B" w:rsidP="002A07B0">
            <w:pPr>
              <w:pStyle w:val="Style1"/>
              <w:spacing w:line="276" w:lineRule="auto"/>
            </w:pPr>
          </w:p>
          <w:p w14:paraId="305BD676" w14:textId="77777777" w:rsidR="00DE673B" w:rsidRPr="009D621F" w:rsidRDefault="00DE673B" w:rsidP="002A07B0">
            <w:pPr>
              <w:pStyle w:val="Style1"/>
              <w:spacing w:line="276" w:lineRule="auto"/>
            </w:pPr>
            <w:r w:rsidRPr="009D621F">
              <w:t>11.1±8.2</w:t>
            </w:r>
          </w:p>
          <w:p w14:paraId="4E3F4A01" w14:textId="77777777" w:rsidR="00DE673B" w:rsidRPr="009D621F" w:rsidRDefault="00DE673B" w:rsidP="002A07B0">
            <w:pPr>
              <w:pStyle w:val="Style1"/>
              <w:spacing w:line="276" w:lineRule="auto"/>
            </w:pPr>
            <w:r w:rsidRPr="009D621F">
              <w:t>10±6.5</w:t>
            </w:r>
          </w:p>
        </w:tc>
        <w:tc>
          <w:tcPr>
            <w:tcW w:w="901" w:type="dxa"/>
          </w:tcPr>
          <w:p w14:paraId="6D06D9BC" w14:textId="77777777" w:rsidR="00DE673B" w:rsidRPr="009D621F" w:rsidRDefault="00DE673B" w:rsidP="002A07B0">
            <w:pPr>
              <w:pStyle w:val="Style1"/>
              <w:spacing w:line="276" w:lineRule="auto"/>
            </w:pPr>
          </w:p>
          <w:p w14:paraId="3ADBE52D" w14:textId="77777777" w:rsidR="00DE673B" w:rsidRPr="009D621F" w:rsidRDefault="00DE673B" w:rsidP="002A07B0">
            <w:pPr>
              <w:pStyle w:val="Style1"/>
              <w:spacing w:line="276" w:lineRule="auto"/>
            </w:pPr>
          </w:p>
          <w:p w14:paraId="20F3CE22" w14:textId="77777777" w:rsidR="00DE673B" w:rsidRPr="009D621F" w:rsidRDefault="00DE673B" w:rsidP="002A07B0">
            <w:pPr>
              <w:pStyle w:val="Style1"/>
              <w:spacing w:line="276" w:lineRule="auto"/>
            </w:pPr>
            <w:r w:rsidRPr="009D621F">
              <w:t>1.2±5.4</w:t>
            </w:r>
          </w:p>
          <w:p w14:paraId="4437BF93" w14:textId="77777777" w:rsidR="00DE673B" w:rsidRPr="009D621F" w:rsidRDefault="00DE673B" w:rsidP="002A07B0">
            <w:pPr>
              <w:pStyle w:val="Style1"/>
              <w:spacing w:line="276" w:lineRule="auto"/>
            </w:pPr>
          </w:p>
        </w:tc>
        <w:tc>
          <w:tcPr>
            <w:tcW w:w="596" w:type="dxa"/>
          </w:tcPr>
          <w:p w14:paraId="29BD4059" w14:textId="77777777" w:rsidR="00DE673B" w:rsidRPr="009D621F" w:rsidRDefault="00DE673B" w:rsidP="002A07B0">
            <w:pPr>
              <w:pStyle w:val="Style1"/>
              <w:spacing w:line="276" w:lineRule="auto"/>
            </w:pPr>
          </w:p>
          <w:p w14:paraId="5C5A56EB" w14:textId="77777777" w:rsidR="00DE673B" w:rsidRPr="009D621F" w:rsidRDefault="00DE673B" w:rsidP="002A07B0">
            <w:pPr>
              <w:pStyle w:val="Style1"/>
              <w:spacing w:line="276" w:lineRule="auto"/>
            </w:pPr>
          </w:p>
          <w:p w14:paraId="10C5653E" w14:textId="77777777" w:rsidR="00DE673B" w:rsidRPr="009D621F" w:rsidRDefault="00DE673B" w:rsidP="002A07B0">
            <w:pPr>
              <w:pStyle w:val="Style1"/>
              <w:spacing w:line="276" w:lineRule="auto"/>
            </w:pPr>
            <w:r w:rsidRPr="009D621F">
              <w:t>0.73</w:t>
            </w:r>
          </w:p>
          <w:p w14:paraId="7FC9B643" w14:textId="77777777" w:rsidR="00DE673B" w:rsidRPr="009D621F" w:rsidRDefault="00DE673B" w:rsidP="002A07B0">
            <w:pPr>
              <w:pStyle w:val="Style1"/>
              <w:spacing w:line="276" w:lineRule="auto"/>
            </w:pPr>
          </w:p>
        </w:tc>
        <w:tc>
          <w:tcPr>
            <w:tcW w:w="1028" w:type="dxa"/>
          </w:tcPr>
          <w:p w14:paraId="78623820" w14:textId="77777777" w:rsidR="00DE673B" w:rsidRPr="009D621F" w:rsidRDefault="00DE673B" w:rsidP="002A07B0">
            <w:pPr>
              <w:pStyle w:val="Style1"/>
              <w:spacing w:line="276" w:lineRule="auto"/>
            </w:pPr>
          </w:p>
          <w:p w14:paraId="6B101357" w14:textId="77777777" w:rsidR="00DE673B" w:rsidRPr="009D621F" w:rsidRDefault="00DE673B" w:rsidP="002A07B0">
            <w:pPr>
              <w:pStyle w:val="Style1"/>
              <w:spacing w:line="276" w:lineRule="auto"/>
            </w:pPr>
          </w:p>
          <w:p w14:paraId="62C2EA36" w14:textId="77777777" w:rsidR="00DE673B" w:rsidRPr="009D621F" w:rsidRDefault="00DE673B" w:rsidP="002A07B0">
            <w:pPr>
              <w:pStyle w:val="Style1"/>
              <w:spacing w:line="276" w:lineRule="auto"/>
            </w:pPr>
            <w:r w:rsidRPr="009D621F">
              <w:t>0.45–0.88</w:t>
            </w:r>
          </w:p>
          <w:p w14:paraId="6AA01253" w14:textId="77777777" w:rsidR="00DE673B" w:rsidRPr="009D621F" w:rsidRDefault="00DE673B" w:rsidP="002A07B0">
            <w:pPr>
              <w:pStyle w:val="Style1"/>
              <w:spacing w:line="276" w:lineRule="auto"/>
            </w:pPr>
          </w:p>
        </w:tc>
        <w:tc>
          <w:tcPr>
            <w:tcW w:w="625" w:type="dxa"/>
          </w:tcPr>
          <w:p w14:paraId="19EBEBE5" w14:textId="77777777" w:rsidR="00DE673B" w:rsidRPr="009D621F" w:rsidRDefault="00DE673B" w:rsidP="002A07B0">
            <w:pPr>
              <w:pStyle w:val="Style1"/>
              <w:spacing w:line="276" w:lineRule="auto"/>
            </w:pPr>
          </w:p>
          <w:p w14:paraId="0AC57FB2" w14:textId="77777777" w:rsidR="00DE673B" w:rsidRPr="009D621F" w:rsidRDefault="00DE673B" w:rsidP="002A07B0">
            <w:pPr>
              <w:pStyle w:val="Style1"/>
              <w:spacing w:line="276" w:lineRule="auto"/>
            </w:pPr>
          </w:p>
          <w:p w14:paraId="55C0786D" w14:textId="77777777" w:rsidR="00DE673B" w:rsidRPr="009D621F" w:rsidRDefault="00DE673B" w:rsidP="002A07B0">
            <w:pPr>
              <w:pStyle w:val="Style1"/>
              <w:spacing w:line="276" w:lineRule="auto"/>
            </w:pPr>
            <w:r w:rsidRPr="009D621F">
              <w:t>2.8</w:t>
            </w:r>
          </w:p>
          <w:p w14:paraId="53D8C03E" w14:textId="77777777" w:rsidR="00DE673B" w:rsidRPr="009D621F" w:rsidRDefault="00DE673B" w:rsidP="002A07B0">
            <w:pPr>
              <w:pStyle w:val="Style1"/>
              <w:spacing w:line="276" w:lineRule="auto"/>
            </w:pPr>
          </w:p>
        </w:tc>
      </w:tr>
      <w:tr w:rsidR="00DE673B" w:rsidRPr="009D621F" w14:paraId="52B56AB2" w14:textId="77777777" w:rsidTr="00026280">
        <w:trPr>
          <w:gridAfter w:val="1"/>
          <w:wAfter w:w="9" w:type="dxa"/>
          <w:trHeight w:val="416"/>
          <w:jc w:val="center"/>
        </w:trPr>
        <w:tc>
          <w:tcPr>
            <w:tcW w:w="5136" w:type="dxa"/>
          </w:tcPr>
          <w:p w14:paraId="586F1E4E" w14:textId="77777777" w:rsidR="00DE673B" w:rsidRPr="009D621F" w:rsidRDefault="00DE673B" w:rsidP="002A07B0">
            <w:pPr>
              <w:pStyle w:val="Style1"/>
              <w:spacing w:line="276" w:lineRule="auto"/>
            </w:pPr>
            <w:r w:rsidRPr="009D621F">
              <w:t>8. Extend elbow (1 lb weight)</w:t>
            </w:r>
          </w:p>
          <w:p w14:paraId="39EA8D53" w14:textId="77777777" w:rsidR="00DE673B" w:rsidRPr="009D621F" w:rsidRDefault="00DE673B" w:rsidP="002A07B0">
            <w:pPr>
              <w:pStyle w:val="Style1"/>
              <w:spacing w:line="276" w:lineRule="auto"/>
            </w:pPr>
            <w:r w:rsidRPr="009D621F">
              <w:t xml:space="preserve">Trunk flexion </w:t>
            </w:r>
          </w:p>
          <w:p w14:paraId="763C6DB5" w14:textId="77777777" w:rsidR="00DE673B" w:rsidRPr="009D621F" w:rsidRDefault="00DE673B" w:rsidP="002A07B0">
            <w:pPr>
              <w:pStyle w:val="Style1"/>
              <w:spacing w:line="276" w:lineRule="auto"/>
            </w:pPr>
            <w:r w:rsidRPr="009D621F">
              <w:t>T1</w:t>
            </w:r>
          </w:p>
          <w:p w14:paraId="0749C0AD" w14:textId="77777777" w:rsidR="00DE673B" w:rsidRPr="009D621F" w:rsidRDefault="00DE673B" w:rsidP="002A07B0">
            <w:pPr>
              <w:pStyle w:val="Style1"/>
              <w:spacing w:line="276" w:lineRule="auto"/>
            </w:pPr>
            <w:r w:rsidRPr="009D621F">
              <w:t>T2</w:t>
            </w:r>
          </w:p>
          <w:p w14:paraId="33717382" w14:textId="77777777" w:rsidR="00DE673B" w:rsidRPr="009D621F" w:rsidRDefault="00DE673B" w:rsidP="002A07B0">
            <w:pPr>
              <w:pStyle w:val="Style1"/>
              <w:spacing w:line="276" w:lineRule="auto"/>
            </w:pPr>
            <w:r w:rsidRPr="009D621F">
              <w:t>Trunk lateral flexion toward unaffected/dominant side</w:t>
            </w:r>
          </w:p>
          <w:p w14:paraId="226900B8" w14:textId="77777777" w:rsidR="00DE673B" w:rsidRPr="009D621F" w:rsidRDefault="00DE673B" w:rsidP="002A07B0">
            <w:pPr>
              <w:pStyle w:val="Style1"/>
              <w:spacing w:line="276" w:lineRule="auto"/>
            </w:pPr>
            <w:r w:rsidRPr="009D621F">
              <w:t>T1</w:t>
            </w:r>
          </w:p>
          <w:p w14:paraId="314D590E" w14:textId="77777777" w:rsidR="00DE673B" w:rsidRPr="009D621F" w:rsidRDefault="00DE673B" w:rsidP="002A07B0">
            <w:pPr>
              <w:pStyle w:val="Style1"/>
              <w:spacing w:line="276" w:lineRule="auto"/>
            </w:pPr>
            <w:r w:rsidRPr="009D621F">
              <w:t>T2</w:t>
            </w:r>
          </w:p>
        </w:tc>
        <w:tc>
          <w:tcPr>
            <w:tcW w:w="1096" w:type="dxa"/>
          </w:tcPr>
          <w:p w14:paraId="7F5E2920" w14:textId="77777777" w:rsidR="00DE673B" w:rsidRPr="009D621F" w:rsidRDefault="00DE673B" w:rsidP="002A07B0">
            <w:pPr>
              <w:pStyle w:val="Style1"/>
              <w:spacing w:line="276" w:lineRule="auto"/>
            </w:pPr>
          </w:p>
          <w:p w14:paraId="5A5CB5EC" w14:textId="77777777" w:rsidR="00DE673B" w:rsidRPr="009D621F" w:rsidRDefault="00DE673B" w:rsidP="002A07B0">
            <w:pPr>
              <w:pStyle w:val="Style1"/>
              <w:spacing w:line="276" w:lineRule="auto"/>
            </w:pPr>
          </w:p>
          <w:p w14:paraId="31BBFDF8" w14:textId="77777777" w:rsidR="00DE673B" w:rsidRPr="009D621F" w:rsidRDefault="00DE673B" w:rsidP="002A07B0">
            <w:pPr>
              <w:pStyle w:val="Style1"/>
              <w:spacing w:line="276" w:lineRule="auto"/>
            </w:pPr>
            <w:r w:rsidRPr="009D621F">
              <w:t>2.5±4.6</w:t>
            </w:r>
          </w:p>
          <w:p w14:paraId="140AE7C4" w14:textId="77777777" w:rsidR="00DE673B" w:rsidRPr="009D621F" w:rsidRDefault="00DE673B" w:rsidP="002A07B0">
            <w:pPr>
              <w:pStyle w:val="Style1"/>
              <w:spacing w:line="276" w:lineRule="auto"/>
            </w:pPr>
            <w:r w:rsidRPr="009D621F">
              <w:t>2.8±4.1</w:t>
            </w:r>
          </w:p>
          <w:p w14:paraId="016A076C" w14:textId="77777777" w:rsidR="00DE673B" w:rsidRPr="009D621F" w:rsidRDefault="00DE673B" w:rsidP="002A07B0">
            <w:pPr>
              <w:pStyle w:val="Style1"/>
              <w:spacing w:line="276" w:lineRule="auto"/>
            </w:pPr>
            <w:r w:rsidRPr="009D621F">
              <w:tab/>
            </w:r>
          </w:p>
          <w:p w14:paraId="5BAB7D12" w14:textId="77777777" w:rsidR="00DE673B" w:rsidRPr="009D621F" w:rsidRDefault="00DE673B" w:rsidP="002A07B0">
            <w:pPr>
              <w:pStyle w:val="Style1"/>
              <w:spacing w:line="276" w:lineRule="auto"/>
            </w:pPr>
            <w:r w:rsidRPr="009D621F">
              <w:t>0.7±1.1</w:t>
            </w:r>
          </w:p>
          <w:p w14:paraId="5CE9F647" w14:textId="77777777" w:rsidR="00DE673B" w:rsidRPr="009D621F" w:rsidRDefault="00DE673B" w:rsidP="002A07B0">
            <w:pPr>
              <w:pStyle w:val="Style1"/>
              <w:spacing w:line="276" w:lineRule="auto"/>
            </w:pPr>
            <w:r w:rsidRPr="009D621F">
              <w:t>0.4±0.7</w:t>
            </w:r>
          </w:p>
        </w:tc>
        <w:tc>
          <w:tcPr>
            <w:tcW w:w="907" w:type="dxa"/>
          </w:tcPr>
          <w:p w14:paraId="1699E5D3" w14:textId="77777777" w:rsidR="00DE673B" w:rsidRPr="009D621F" w:rsidRDefault="00DE673B" w:rsidP="002A07B0">
            <w:pPr>
              <w:pStyle w:val="Style1"/>
              <w:spacing w:line="276" w:lineRule="auto"/>
            </w:pPr>
          </w:p>
          <w:p w14:paraId="291295F0" w14:textId="77777777" w:rsidR="00DE673B" w:rsidRPr="009D621F" w:rsidRDefault="00DE673B" w:rsidP="002A07B0">
            <w:pPr>
              <w:pStyle w:val="Style1"/>
              <w:spacing w:line="276" w:lineRule="auto"/>
            </w:pPr>
          </w:p>
          <w:p w14:paraId="490EDA33" w14:textId="77777777" w:rsidR="00DE673B" w:rsidRPr="009D621F" w:rsidRDefault="00DE673B" w:rsidP="002A07B0">
            <w:pPr>
              <w:pStyle w:val="Style1"/>
              <w:spacing w:line="276" w:lineRule="auto"/>
            </w:pPr>
            <w:r w:rsidRPr="009D621F">
              <w:t>0.3±2.9</w:t>
            </w:r>
          </w:p>
          <w:p w14:paraId="59D5B157" w14:textId="77777777" w:rsidR="00DE673B" w:rsidRPr="009D621F" w:rsidRDefault="00DE673B" w:rsidP="002A07B0">
            <w:pPr>
              <w:pStyle w:val="Style1"/>
              <w:spacing w:line="276" w:lineRule="auto"/>
            </w:pPr>
          </w:p>
          <w:p w14:paraId="76013623" w14:textId="77777777" w:rsidR="00DE673B" w:rsidRPr="009D621F" w:rsidRDefault="00DE673B" w:rsidP="002A07B0">
            <w:pPr>
              <w:pStyle w:val="Style1"/>
              <w:spacing w:line="276" w:lineRule="auto"/>
            </w:pPr>
          </w:p>
          <w:p w14:paraId="2786CD42" w14:textId="77777777" w:rsidR="00DE673B" w:rsidRPr="009D621F" w:rsidRDefault="00DE673B" w:rsidP="002A07B0">
            <w:pPr>
              <w:pStyle w:val="Style1"/>
              <w:spacing w:line="276" w:lineRule="auto"/>
            </w:pPr>
            <w:r w:rsidRPr="009D621F">
              <w:t>0.3±0.8</w:t>
            </w:r>
          </w:p>
          <w:p w14:paraId="797D3038" w14:textId="77777777" w:rsidR="00DE673B" w:rsidRPr="009D621F" w:rsidRDefault="00DE673B" w:rsidP="002A07B0">
            <w:pPr>
              <w:pStyle w:val="Style1"/>
              <w:spacing w:line="276" w:lineRule="auto"/>
            </w:pPr>
          </w:p>
        </w:tc>
        <w:tc>
          <w:tcPr>
            <w:tcW w:w="713" w:type="dxa"/>
          </w:tcPr>
          <w:p w14:paraId="52AFCCFA" w14:textId="77777777" w:rsidR="00DE673B" w:rsidRPr="009D621F" w:rsidRDefault="00DE673B" w:rsidP="002A07B0">
            <w:pPr>
              <w:pStyle w:val="Style1"/>
              <w:spacing w:line="276" w:lineRule="auto"/>
            </w:pPr>
          </w:p>
          <w:p w14:paraId="3D577DBE" w14:textId="77777777" w:rsidR="00DE673B" w:rsidRPr="009D621F" w:rsidRDefault="00DE673B" w:rsidP="002A07B0">
            <w:pPr>
              <w:pStyle w:val="Style1"/>
              <w:spacing w:line="276" w:lineRule="auto"/>
            </w:pPr>
          </w:p>
          <w:p w14:paraId="607FC394" w14:textId="77777777" w:rsidR="00DE673B" w:rsidRPr="009D621F" w:rsidRDefault="00DE673B" w:rsidP="002A07B0">
            <w:pPr>
              <w:pStyle w:val="Style1"/>
              <w:spacing w:line="276" w:lineRule="auto"/>
            </w:pPr>
            <w:r w:rsidRPr="009D621F">
              <w:t>0.71</w:t>
            </w:r>
          </w:p>
          <w:p w14:paraId="207EF1A4" w14:textId="77777777" w:rsidR="00DE673B" w:rsidRPr="009D621F" w:rsidRDefault="00DE673B" w:rsidP="002A07B0">
            <w:pPr>
              <w:pStyle w:val="Style1"/>
              <w:spacing w:line="276" w:lineRule="auto"/>
            </w:pPr>
          </w:p>
          <w:p w14:paraId="4108D122" w14:textId="77777777" w:rsidR="00DE673B" w:rsidRPr="009D621F" w:rsidRDefault="00DE673B" w:rsidP="002A07B0">
            <w:pPr>
              <w:pStyle w:val="Style1"/>
              <w:spacing w:line="276" w:lineRule="auto"/>
            </w:pPr>
          </w:p>
          <w:p w14:paraId="0A4BD3CE" w14:textId="77777777" w:rsidR="00DE673B" w:rsidRPr="009D621F" w:rsidRDefault="00DE673B" w:rsidP="002A07B0">
            <w:pPr>
              <w:pStyle w:val="Style1"/>
              <w:spacing w:line="276" w:lineRule="auto"/>
            </w:pPr>
            <w:r w:rsidRPr="009D621F">
              <w:t>0.64</w:t>
            </w:r>
          </w:p>
        </w:tc>
        <w:tc>
          <w:tcPr>
            <w:tcW w:w="1047" w:type="dxa"/>
          </w:tcPr>
          <w:p w14:paraId="1A094022" w14:textId="77777777" w:rsidR="00DE673B" w:rsidRPr="009D621F" w:rsidRDefault="00DE673B" w:rsidP="002A07B0">
            <w:pPr>
              <w:pStyle w:val="Style1"/>
              <w:spacing w:line="276" w:lineRule="auto"/>
            </w:pPr>
          </w:p>
          <w:p w14:paraId="6FEE17F7" w14:textId="77777777" w:rsidR="00DE673B" w:rsidRPr="009D621F" w:rsidRDefault="00DE673B" w:rsidP="002A07B0">
            <w:pPr>
              <w:pStyle w:val="Style1"/>
              <w:spacing w:line="276" w:lineRule="auto"/>
            </w:pPr>
          </w:p>
          <w:p w14:paraId="1C1A40BD" w14:textId="77777777" w:rsidR="00DE673B" w:rsidRPr="009D621F" w:rsidRDefault="00DE673B" w:rsidP="002A07B0">
            <w:pPr>
              <w:pStyle w:val="Style1"/>
              <w:spacing w:line="276" w:lineRule="auto"/>
            </w:pPr>
            <w:r w:rsidRPr="009D621F">
              <w:t>0.41–0.87</w:t>
            </w:r>
          </w:p>
          <w:p w14:paraId="36325C9E" w14:textId="77777777" w:rsidR="00DE673B" w:rsidRPr="009D621F" w:rsidRDefault="00DE673B" w:rsidP="002A07B0">
            <w:pPr>
              <w:pStyle w:val="Style1"/>
              <w:spacing w:line="276" w:lineRule="auto"/>
            </w:pPr>
          </w:p>
          <w:p w14:paraId="4517D797" w14:textId="77777777" w:rsidR="00DE673B" w:rsidRPr="009D621F" w:rsidRDefault="00DE673B" w:rsidP="002A07B0">
            <w:pPr>
              <w:pStyle w:val="Style1"/>
              <w:spacing w:line="276" w:lineRule="auto"/>
            </w:pPr>
          </w:p>
          <w:p w14:paraId="3EB68C8E" w14:textId="77777777" w:rsidR="00DE673B" w:rsidRPr="009D621F" w:rsidRDefault="00DE673B" w:rsidP="002A07B0">
            <w:pPr>
              <w:pStyle w:val="Style1"/>
              <w:spacing w:line="276" w:lineRule="auto"/>
            </w:pPr>
            <w:r w:rsidRPr="009D621F">
              <w:t>0.28–0.84</w:t>
            </w:r>
          </w:p>
        </w:tc>
        <w:tc>
          <w:tcPr>
            <w:tcW w:w="933" w:type="dxa"/>
          </w:tcPr>
          <w:p w14:paraId="7C3AEF1C" w14:textId="77777777" w:rsidR="00DE673B" w:rsidRPr="009D621F" w:rsidRDefault="00DE673B" w:rsidP="002A07B0">
            <w:pPr>
              <w:pStyle w:val="Style1"/>
              <w:spacing w:line="276" w:lineRule="auto"/>
            </w:pPr>
          </w:p>
          <w:p w14:paraId="7BF408F8" w14:textId="77777777" w:rsidR="00DE673B" w:rsidRPr="009D621F" w:rsidRDefault="00DE673B" w:rsidP="002A07B0">
            <w:pPr>
              <w:pStyle w:val="Style1"/>
              <w:spacing w:line="276" w:lineRule="auto"/>
            </w:pPr>
          </w:p>
          <w:p w14:paraId="5C08FF6A" w14:textId="77777777" w:rsidR="00DE673B" w:rsidRPr="009D621F" w:rsidRDefault="00DE673B" w:rsidP="002A07B0">
            <w:pPr>
              <w:pStyle w:val="Style1"/>
              <w:spacing w:line="276" w:lineRule="auto"/>
            </w:pPr>
            <w:r w:rsidRPr="009D621F">
              <w:t>1.56</w:t>
            </w:r>
          </w:p>
          <w:p w14:paraId="603B5FF2" w14:textId="77777777" w:rsidR="00DE673B" w:rsidRPr="009D621F" w:rsidRDefault="00DE673B" w:rsidP="002A07B0">
            <w:pPr>
              <w:pStyle w:val="Style1"/>
              <w:spacing w:line="276" w:lineRule="auto"/>
            </w:pPr>
          </w:p>
          <w:p w14:paraId="60DCA9F8" w14:textId="77777777" w:rsidR="00DE673B" w:rsidRPr="009D621F" w:rsidRDefault="00DE673B" w:rsidP="002A07B0">
            <w:pPr>
              <w:pStyle w:val="Style1"/>
              <w:spacing w:line="276" w:lineRule="auto"/>
            </w:pPr>
          </w:p>
          <w:p w14:paraId="0C716DE2" w14:textId="77777777" w:rsidR="00DE673B" w:rsidRPr="009D621F" w:rsidRDefault="00DE673B" w:rsidP="002A07B0">
            <w:pPr>
              <w:pStyle w:val="Style1"/>
              <w:spacing w:line="276" w:lineRule="auto"/>
            </w:pPr>
            <w:r w:rsidRPr="009D621F">
              <w:t>0.48</w:t>
            </w:r>
          </w:p>
        </w:tc>
        <w:tc>
          <w:tcPr>
            <w:tcW w:w="1103" w:type="dxa"/>
            <w:gridSpan w:val="2"/>
          </w:tcPr>
          <w:p w14:paraId="769121F5" w14:textId="77777777" w:rsidR="00DE673B" w:rsidRPr="009D621F" w:rsidRDefault="00DE673B" w:rsidP="002A07B0">
            <w:pPr>
              <w:pStyle w:val="Style1"/>
              <w:spacing w:line="276" w:lineRule="auto"/>
            </w:pPr>
          </w:p>
          <w:p w14:paraId="38D0B050" w14:textId="77777777" w:rsidR="00DE673B" w:rsidRPr="009D621F" w:rsidRDefault="00DE673B" w:rsidP="002A07B0">
            <w:pPr>
              <w:pStyle w:val="Style1"/>
              <w:spacing w:line="276" w:lineRule="auto"/>
            </w:pPr>
          </w:p>
          <w:p w14:paraId="3908ADBA" w14:textId="77777777" w:rsidR="00DE673B" w:rsidRPr="009D621F" w:rsidRDefault="00DE673B" w:rsidP="002A07B0">
            <w:pPr>
              <w:pStyle w:val="Style1"/>
              <w:spacing w:line="276" w:lineRule="auto"/>
            </w:pPr>
            <w:r w:rsidRPr="009D621F">
              <w:t>5.6±7</w:t>
            </w:r>
          </w:p>
          <w:p w14:paraId="1CFD890C" w14:textId="77777777" w:rsidR="00DE673B" w:rsidRPr="009D621F" w:rsidRDefault="00DE673B" w:rsidP="002A07B0">
            <w:pPr>
              <w:pStyle w:val="Style1"/>
              <w:spacing w:line="276" w:lineRule="auto"/>
            </w:pPr>
            <w:r w:rsidRPr="009D621F">
              <w:t>5±7</w:t>
            </w:r>
          </w:p>
          <w:p w14:paraId="457F47FB" w14:textId="77777777" w:rsidR="00DE673B" w:rsidRPr="009D621F" w:rsidRDefault="00DE673B" w:rsidP="002A07B0">
            <w:pPr>
              <w:pStyle w:val="Style1"/>
              <w:spacing w:line="276" w:lineRule="auto"/>
            </w:pPr>
          </w:p>
          <w:p w14:paraId="3EF951FC" w14:textId="77777777" w:rsidR="00DE673B" w:rsidRPr="009D621F" w:rsidRDefault="00DE673B" w:rsidP="002A07B0">
            <w:pPr>
              <w:pStyle w:val="Style1"/>
              <w:spacing w:line="276" w:lineRule="auto"/>
            </w:pPr>
            <w:r w:rsidRPr="009D621F">
              <w:t>4.9±5.5</w:t>
            </w:r>
          </w:p>
          <w:p w14:paraId="7DCAF64D" w14:textId="77777777" w:rsidR="00DE673B" w:rsidRPr="009D621F" w:rsidRDefault="00DE673B" w:rsidP="002A07B0">
            <w:pPr>
              <w:pStyle w:val="Style1"/>
              <w:spacing w:line="276" w:lineRule="auto"/>
            </w:pPr>
            <w:r w:rsidRPr="009D621F">
              <w:t>5.5±6.9</w:t>
            </w:r>
          </w:p>
        </w:tc>
        <w:tc>
          <w:tcPr>
            <w:tcW w:w="901" w:type="dxa"/>
          </w:tcPr>
          <w:p w14:paraId="6E57EC4B" w14:textId="77777777" w:rsidR="00DE673B" w:rsidRPr="009D621F" w:rsidRDefault="00DE673B" w:rsidP="002A07B0">
            <w:pPr>
              <w:pStyle w:val="Style1"/>
              <w:spacing w:line="276" w:lineRule="auto"/>
            </w:pPr>
          </w:p>
          <w:p w14:paraId="3E10F10F" w14:textId="77777777" w:rsidR="00DE673B" w:rsidRPr="009D621F" w:rsidRDefault="00DE673B" w:rsidP="002A07B0">
            <w:pPr>
              <w:pStyle w:val="Style1"/>
              <w:spacing w:line="276" w:lineRule="auto"/>
            </w:pPr>
          </w:p>
          <w:p w14:paraId="2AFC9103" w14:textId="77777777" w:rsidR="00DE673B" w:rsidRPr="009D621F" w:rsidRDefault="00DE673B" w:rsidP="002A07B0">
            <w:pPr>
              <w:pStyle w:val="Style1"/>
              <w:spacing w:line="276" w:lineRule="auto"/>
            </w:pPr>
            <w:r w:rsidRPr="009D621F">
              <w:t>0.5±4.1</w:t>
            </w:r>
          </w:p>
          <w:p w14:paraId="3653DB49" w14:textId="77777777" w:rsidR="00DE673B" w:rsidRPr="009D621F" w:rsidRDefault="00DE673B" w:rsidP="002A07B0">
            <w:pPr>
              <w:pStyle w:val="Style1"/>
              <w:spacing w:line="276" w:lineRule="auto"/>
            </w:pPr>
          </w:p>
          <w:p w14:paraId="4A104607" w14:textId="77777777" w:rsidR="00DE673B" w:rsidRPr="009D621F" w:rsidRDefault="00DE673B" w:rsidP="002A07B0">
            <w:pPr>
              <w:pStyle w:val="Style1"/>
              <w:spacing w:line="276" w:lineRule="auto"/>
            </w:pPr>
          </w:p>
          <w:p w14:paraId="6D5B5175" w14:textId="77777777" w:rsidR="00DE673B" w:rsidRPr="009D621F" w:rsidRDefault="00DE673B" w:rsidP="002A07B0">
            <w:pPr>
              <w:pStyle w:val="Style1"/>
              <w:spacing w:line="276" w:lineRule="auto"/>
            </w:pPr>
            <w:r w:rsidRPr="009D621F">
              <w:t>0.5±4.6</w:t>
            </w:r>
          </w:p>
        </w:tc>
        <w:tc>
          <w:tcPr>
            <w:tcW w:w="596" w:type="dxa"/>
          </w:tcPr>
          <w:p w14:paraId="6350EA51" w14:textId="77777777" w:rsidR="00DE673B" w:rsidRPr="009D621F" w:rsidRDefault="00DE673B" w:rsidP="002A07B0">
            <w:pPr>
              <w:pStyle w:val="Style1"/>
              <w:spacing w:line="276" w:lineRule="auto"/>
            </w:pPr>
          </w:p>
          <w:p w14:paraId="323A0629" w14:textId="77777777" w:rsidR="00DE673B" w:rsidRPr="009D621F" w:rsidRDefault="00DE673B" w:rsidP="002A07B0">
            <w:pPr>
              <w:pStyle w:val="Style1"/>
              <w:spacing w:line="276" w:lineRule="auto"/>
            </w:pPr>
          </w:p>
          <w:p w14:paraId="770B1979" w14:textId="77777777" w:rsidR="00DE673B" w:rsidRPr="009D621F" w:rsidRDefault="00DE673B" w:rsidP="002A07B0">
            <w:pPr>
              <w:pStyle w:val="Style1"/>
              <w:spacing w:line="276" w:lineRule="auto"/>
            </w:pPr>
            <w:r w:rsidRPr="009D621F">
              <w:t>0.84</w:t>
            </w:r>
          </w:p>
          <w:p w14:paraId="7FDD3B34" w14:textId="77777777" w:rsidR="00DE673B" w:rsidRPr="009D621F" w:rsidRDefault="00DE673B" w:rsidP="002A07B0">
            <w:pPr>
              <w:pStyle w:val="Style1"/>
              <w:spacing w:line="276" w:lineRule="auto"/>
            </w:pPr>
          </w:p>
          <w:p w14:paraId="65352AA8" w14:textId="77777777" w:rsidR="00DE673B" w:rsidRPr="009D621F" w:rsidRDefault="00DE673B" w:rsidP="002A07B0">
            <w:pPr>
              <w:pStyle w:val="Style1"/>
              <w:spacing w:line="276" w:lineRule="auto"/>
            </w:pPr>
          </w:p>
          <w:p w14:paraId="43B2571B" w14:textId="77777777" w:rsidR="00DE673B" w:rsidRPr="009D621F" w:rsidRDefault="00DE673B" w:rsidP="002A07B0">
            <w:pPr>
              <w:pStyle w:val="Style1"/>
              <w:spacing w:line="276" w:lineRule="auto"/>
            </w:pPr>
            <w:r w:rsidRPr="009D621F">
              <w:t>0.73</w:t>
            </w:r>
          </w:p>
        </w:tc>
        <w:tc>
          <w:tcPr>
            <w:tcW w:w="1028" w:type="dxa"/>
          </w:tcPr>
          <w:p w14:paraId="2BC48C1D" w14:textId="77777777" w:rsidR="00DE673B" w:rsidRPr="009D621F" w:rsidRDefault="00DE673B" w:rsidP="002A07B0">
            <w:pPr>
              <w:pStyle w:val="Style1"/>
              <w:spacing w:line="276" w:lineRule="auto"/>
            </w:pPr>
          </w:p>
          <w:p w14:paraId="2E3FFE31" w14:textId="77777777" w:rsidR="00DE673B" w:rsidRPr="009D621F" w:rsidRDefault="00DE673B" w:rsidP="002A07B0">
            <w:pPr>
              <w:pStyle w:val="Style1"/>
              <w:spacing w:line="276" w:lineRule="auto"/>
            </w:pPr>
          </w:p>
          <w:p w14:paraId="6807667B" w14:textId="77777777" w:rsidR="00DE673B" w:rsidRPr="009D621F" w:rsidRDefault="00DE673B" w:rsidP="002A07B0">
            <w:pPr>
              <w:pStyle w:val="Style1"/>
              <w:spacing w:line="276" w:lineRule="auto"/>
            </w:pPr>
            <w:r w:rsidRPr="009D621F">
              <w:t>0.63–0.93</w:t>
            </w:r>
          </w:p>
          <w:p w14:paraId="7EF35DDD" w14:textId="77777777" w:rsidR="00DE673B" w:rsidRPr="009D621F" w:rsidRDefault="00DE673B" w:rsidP="002A07B0">
            <w:pPr>
              <w:pStyle w:val="Style1"/>
              <w:spacing w:line="276" w:lineRule="auto"/>
            </w:pPr>
          </w:p>
          <w:p w14:paraId="5964D7AD" w14:textId="77777777" w:rsidR="00DE673B" w:rsidRPr="009D621F" w:rsidRDefault="00DE673B" w:rsidP="002A07B0">
            <w:pPr>
              <w:pStyle w:val="Style1"/>
              <w:spacing w:line="276" w:lineRule="auto"/>
            </w:pPr>
          </w:p>
          <w:p w14:paraId="0CB2F360" w14:textId="77777777" w:rsidR="00DE673B" w:rsidRPr="009D621F" w:rsidRDefault="00DE673B" w:rsidP="002A07B0">
            <w:pPr>
              <w:pStyle w:val="Style1"/>
              <w:spacing w:line="276" w:lineRule="auto"/>
            </w:pPr>
            <w:r w:rsidRPr="009D621F">
              <w:t>0.43–0.88</w:t>
            </w:r>
          </w:p>
        </w:tc>
        <w:tc>
          <w:tcPr>
            <w:tcW w:w="625" w:type="dxa"/>
          </w:tcPr>
          <w:p w14:paraId="482F5017" w14:textId="77777777" w:rsidR="00DE673B" w:rsidRPr="009D621F" w:rsidRDefault="00DE673B" w:rsidP="002A07B0">
            <w:pPr>
              <w:pStyle w:val="Style1"/>
              <w:spacing w:line="276" w:lineRule="auto"/>
            </w:pPr>
          </w:p>
          <w:p w14:paraId="5A204E42" w14:textId="77777777" w:rsidR="00DE673B" w:rsidRPr="009D621F" w:rsidRDefault="00DE673B" w:rsidP="002A07B0">
            <w:pPr>
              <w:pStyle w:val="Style1"/>
              <w:spacing w:line="276" w:lineRule="auto"/>
            </w:pPr>
          </w:p>
          <w:p w14:paraId="246713E4" w14:textId="77777777" w:rsidR="00DE673B" w:rsidRPr="009D621F" w:rsidRDefault="00DE673B" w:rsidP="002A07B0">
            <w:pPr>
              <w:pStyle w:val="Style1"/>
              <w:spacing w:line="276" w:lineRule="auto"/>
            </w:pPr>
            <w:r w:rsidRPr="009D621F">
              <w:t>1.64</w:t>
            </w:r>
          </w:p>
          <w:p w14:paraId="2172EA78" w14:textId="77777777" w:rsidR="00DE673B" w:rsidRPr="009D621F" w:rsidRDefault="00DE673B" w:rsidP="002A07B0">
            <w:pPr>
              <w:pStyle w:val="Style1"/>
              <w:spacing w:line="276" w:lineRule="auto"/>
            </w:pPr>
          </w:p>
          <w:p w14:paraId="5099D2DD" w14:textId="77777777" w:rsidR="00DE673B" w:rsidRPr="009D621F" w:rsidRDefault="00DE673B" w:rsidP="002A07B0">
            <w:pPr>
              <w:pStyle w:val="Style1"/>
              <w:spacing w:line="276" w:lineRule="auto"/>
            </w:pPr>
          </w:p>
          <w:p w14:paraId="383B36E3" w14:textId="77777777" w:rsidR="00DE673B" w:rsidRPr="009D621F" w:rsidRDefault="00DE673B" w:rsidP="002A07B0">
            <w:pPr>
              <w:pStyle w:val="Style1"/>
              <w:spacing w:line="276" w:lineRule="auto"/>
            </w:pPr>
            <w:r w:rsidRPr="009D621F">
              <w:t>2.39</w:t>
            </w:r>
          </w:p>
        </w:tc>
      </w:tr>
    </w:tbl>
    <w:p w14:paraId="14CB0C67" w14:textId="77777777" w:rsidR="000E6993" w:rsidRPr="009D621F" w:rsidRDefault="000E6993" w:rsidP="00C97D04">
      <w:pPr>
        <w:pStyle w:val="Style1"/>
      </w:pPr>
      <w:r w:rsidRPr="009D621F">
        <w:t xml:space="preserve">     </w:t>
      </w:r>
      <w:r w:rsidR="00DE673B" w:rsidRPr="009D621F">
        <w:t xml:space="preserve">SD: standard deviation; SEM: standard error of measurement; MDC: minimum detectable change; T1: first test by assessor 1; T2: re-test by assessor 2; </w:t>
      </w:r>
    </w:p>
    <w:p w14:paraId="4CA787CF" w14:textId="77777777" w:rsidR="00DE673B" w:rsidRPr="009D621F" w:rsidRDefault="000E6993" w:rsidP="00C97D04">
      <w:pPr>
        <w:pStyle w:val="Style1"/>
      </w:pPr>
      <w:r w:rsidRPr="009D621F">
        <w:t xml:space="preserve">     </w:t>
      </w:r>
      <w:r w:rsidR="00DE673B" w:rsidRPr="009D621F">
        <w:t xml:space="preserve">Cl: confidence interval </w:t>
      </w:r>
    </w:p>
    <w:p w14:paraId="5211F979" w14:textId="77777777" w:rsidR="00DE673B" w:rsidRPr="009D621F" w:rsidRDefault="00DE673B" w:rsidP="00DE673B">
      <w:pPr>
        <w:pStyle w:val="Heading1"/>
        <w:rPr>
          <w:rFonts w:asciiTheme="minorHAnsi" w:hAnsiTheme="minorHAnsi" w:cstheme="minorHAnsi"/>
          <w:b w:val="0"/>
          <w:sz w:val="22"/>
          <w:szCs w:val="22"/>
          <w:lang w:val="en-US"/>
        </w:rPr>
        <w:sectPr w:rsidR="00DE673B" w:rsidRPr="009D621F" w:rsidSect="000E6993">
          <w:type w:val="continuous"/>
          <w:pgSz w:w="16838" w:h="11906" w:orient="landscape"/>
          <w:pgMar w:top="1440" w:right="1080" w:bottom="1440" w:left="1080" w:header="708" w:footer="708" w:gutter="0"/>
          <w:cols w:space="708"/>
          <w:docGrid w:linePitch="360"/>
        </w:sectPr>
      </w:pPr>
    </w:p>
    <w:p w14:paraId="169C78AB" w14:textId="77777777" w:rsidR="00DE673B" w:rsidRPr="009D621F" w:rsidRDefault="00DE673B" w:rsidP="0066111D">
      <w:pPr>
        <w:pStyle w:val="Heading2"/>
        <w:numPr>
          <w:ilvl w:val="0"/>
          <w:numId w:val="0"/>
        </w:numPr>
        <w:spacing w:before="0" w:after="0"/>
        <w:ind w:left="851" w:hanging="851"/>
        <w:rPr>
          <w:rFonts w:asciiTheme="minorHAnsi" w:hAnsiTheme="minorHAnsi" w:cstheme="minorHAnsi"/>
          <w:sz w:val="24"/>
          <w:szCs w:val="22"/>
          <w:lang w:val="en-US"/>
        </w:rPr>
      </w:pPr>
      <w:r w:rsidRPr="009D621F">
        <w:rPr>
          <w:rFonts w:asciiTheme="minorHAnsi" w:hAnsiTheme="minorHAnsi" w:cstheme="minorHAnsi"/>
          <w:sz w:val="24"/>
          <w:szCs w:val="22"/>
          <w:lang w:val="en-US"/>
        </w:rPr>
        <w:lastRenderedPageBreak/>
        <w:t xml:space="preserve"> </w:t>
      </w:r>
      <w:bookmarkStart w:id="56" w:name="_Toc57036399"/>
      <w:bookmarkStart w:id="57" w:name="_Toc59538582"/>
      <w:r w:rsidRPr="009D621F">
        <w:rPr>
          <w:rFonts w:asciiTheme="minorHAnsi" w:hAnsiTheme="minorHAnsi" w:cstheme="minorHAnsi"/>
          <w:sz w:val="24"/>
          <w:szCs w:val="22"/>
          <w:lang w:val="en-US"/>
        </w:rPr>
        <w:t>Discussion</w:t>
      </w:r>
      <w:bookmarkEnd w:id="56"/>
      <w:bookmarkEnd w:id="57"/>
    </w:p>
    <w:p w14:paraId="213C9614" w14:textId="4B57D5DC" w:rsidR="00D47F93" w:rsidRPr="009D621F" w:rsidRDefault="00710432" w:rsidP="00C97D04">
      <w:pPr>
        <w:pStyle w:val="Style1"/>
        <w:rPr>
          <w:lang w:val="en-US"/>
        </w:rPr>
      </w:pPr>
      <w:r w:rsidRPr="009D621F">
        <w:t xml:space="preserve">The aim of this study was to </w:t>
      </w:r>
      <w:r w:rsidR="007961C3" w:rsidRPr="009D621F">
        <w:t>establish</w:t>
      </w:r>
      <w:r w:rsidR="00EA5C8A" w:rsidRPr="009D621F">
        <w:t xml:space="preserve"> the </w:t>
      </w:r>
      <w:r w:rsidR="00EA5C8A" w:rsidRPr="009D621F">
        <w:rPr>
          <w:shd w:val="clear" w:color="auto" w:fill="FFFFFF"/>
        </w:rPr>
        <w:t xml:space="preserve">validity and reliability of using the Valedo system </w:t>
      </w:r>
      <w:r w:rsidR="007961C3" w:rsidRPr="009D621F">
        <w:rPr>
          <w:shd w:val="clear" w:color="auto" w:fill="FFFFFF"/>
        </w:rPr>
        <w:t>in</w:t>
      </w:r>
      <w:r w:rsidR="00EA5C8A" w:rsidRPr="009D621F">
        <w:rPr>
          <w:shd w:val="clear" w:color="auto" w:fill="FFFFFF"/>
        </w:rPr>
        <w:t xml:space="preserve"> measur</w:t>
      </w:r>
      <w:r w:rsidR="007961C3" w:rsidRPr="009D621F">
        <w:rPr>
          <w:shd w:val="clear" w:color="auto" w:fill="FFFFFF"/>
        </w:rPr>
        <w:t xml:space="preserve">ing the quality of movement </w:t>
      </w:r>
      <w:r w:rsidR="00EA5C8A" w:rsidRPr="009D621F">
        <w:rPr>
          <w:shd w:val="clear" w:color="auto" w:fill="FFFFFF"/>
        </w:rPr>
        <w:t xml:space="preserve">during performance of </w:t>
      </w:r>
      <w:r w:rsidR="007961C3" w:rsidRPr="009D621F">
        <w:rPr>
          <w:shd w:val="clear" w:color="auto" w:fill="FFFFFF"/>
        </w:rPr>
        <w:t xml:space="preserve">SWMFT. </w:t>
      </w:r>
      <w:r w:rsidR="00DE673B" w:rsidRPr="009D621F">
        <w:rPr>
          <w:lang w:val="en-US"/>
        </w:rPr>
        <w:t xml:space="preserve">The </w:t>
      </w:r>
      <w:r w:rsidR="00925A13" w:rsidRPr="009D621F">
        <w:rPr>
          <w:lang w:val="en-US"/>
        </w:rPr>
        <w:t xml:space="preserve">results </w:t>
      </w:r>
      <w:r w:rsidR="007961C3" w:rsidRPr="009D621F">
        <w:rPr>
          <w:lang w:val="en-US"/>
        </w:rPr>
        <w:t xml:space="preserve">of this study showed that the Valedo system is </w:t>
      </w:r>
      <w:r w:rsidR="00E719DE" w:rsidRPr="009D621F">
        <w:rPr>
          <w:lang w:val="en-US"/>
        </w:rPr>
        <w:t xml:space="preserve">a </w:t>
      </w:r>
      <w:r w:rsidR="007961C3" w:rsidRPr="009D621F">
        <w:rPr>
          <w:lang w:val="en-US"/>
        </w:rPr>
        <w:t xml:space="preserve">valid </w:t>
      </w:r>
      <w:r w:rsidR="00805136" w:rsidRPr="009D621F">
        <w:rPr>
          <w:lang w:val="en-US"/>
        </w:rPr>
        <w:t xml:space="preserve">and reliable </w:t>
      </w:r>
      <w:r w:rsidR="00F9678D" w:rsidRPr="009D621F">
        <w:rPr>
          <w:lang w:val="en-US"/>
        </w:rPr>
        <w:t>tool</w:t>
      </w:r>
      <w:r w:rsidR="00805136" w:rsidRPr="009D621F">
        <w:rPr>
          <w:lang w:val="en-US"/>
        </w:rPr>
        <w:t xml:space="preserve"> to </w:t>
      </w:r>
      <w:r w:rsidR="00F9678D" w:rsidRPr="009D621F">
        <w:rPr>
          <w:lang w:val="en-US"/>
        </w:rPr>
        <w:t xml:space="preserve">measure trunk </w:t>
      </w:r>
      <w:r w:rsidR="00DE673B" w:rsidRPr="009D621F">
        <w:rPr>
          <w:lang w:val="en-US"/>
        </w:rPr>
        <w:t xml:space="preserve">ROM parameters during </w:t>
      </w:r>
      <w:r w:rsidR="00E719DE" w:rsidRPr="009D621F">
        <w:rPr>
          <w:lang w:val="en-US"/>
        </w:rPr>
        <w:t xml:space="preserve">the </w:t>
      </w:r>
      <w:r w:rsidR="00DE673B" w:rsidRPr="009D621F">
        <w:rPr>
          <w:lang w:val="en-US"/>
        </w:rPr>
        <w:t xml:space="preserve">SWMFT performance </w:t>
      </w:r>
      <w:r w:rsidR="00BC2FC1" w:rsidRPr="009D621F">
        <w:rPr>
          <w:lang w:val="en-US"/>
        </w:rPr>
        <w:t>in chronic stroke and age-matched healthy participants.</w:t>
      </w:r>
    </w:p>
    <w:p w14:paraId="75052790" w14:textId="77777777" w:rsidR="00DE673B" w:rsidRPr="009D621F" w:rsidRDefault="00DE673B" w:rsidP="00C97D04">
      <w:pPr>
        <w:pStyle w:val="Style1"/>
        <w:rPr>
          <w:lang w:val="en-US"/>
        </w:rPr>
      </w:pPr>
      <w:r w:rsidRPr="009D621F">
        <w:rPr>
          <w:lang w:val="en-US"/>
        </w:rPr>
        <w:t xml:space="preserve"> </w:t>
      </w:r>
    </w:p>
    <w:p w14:paraId="61CBB4E0" w14:textId="22A88664" w:rsidR="00DE673B" w:rsidRPr="009D621F" w:rsidRDefault="0066111D" w:rsidP="0066111D">
      <w:pPr>
        <w:pStyle w:val="Heading3"/>
        <w:numPr>
          <w:ilvl w:val="0"/>
          <w:numId w:val="0"/>
        </w:numPr>
        <w:spacing w:before="0" w:after="0"/>
        <w:ind w:left="1021" w:hanging="1021"/>
        <w:rPr>
          <w:rFonts w:asciiTheme="minorHAnsi" w:hAnsiTheme="minorHAnsi" w:cstheme="minorHAnsi"/>
          <w:lang w:val="en-US"/>
        </w:rPr>
      </w:pPr>
      <w:bookmarkStart w:id="58" w:name="_Toc57036400"/>
      <w:bookmarkStart w:id="59" w:name="_Toc59538583"/>
      <w:r w:rsidRPr="009D621F">
        <w:rPr>
          <w:rFonts w:asciiTheme="minorHAnsi" w:hAnsiTheme="minorHAnsi" w:cstheme="minorHAnsi"/>
          <w:lang w:val="en-US"/>
        </w:rPr>
        <w:t xml:space="preserve">1) </w:t>
      </w:r>
      <w:r w:rsidR="00DE673B" w:rsidRPr="009D621F">
        <w:rPr>
          <w:rFonts w:asciiTheme="minorHAnsi" w:hAnsiTheme="minorHAnsi" w:cstheme="minorHAnsi"/>
          <w:lang w:val="en-US"/>
        </w:rPr>
        <w:t>Validity</w:t>
      </w:r>
      <w:bookmarkEnd w:id="58"/>
      <w:bookmarkEnd w:id="59"/>
      <w:r w:rsidR="00DE673B" w:rsidRPr="009D621F">
        <w:rPr>
          <w:rFonts w:asciiTheme="minorHAnsi" w:hAnsiTheme="minorHAnsi" w:cstheme="minorHAnsi"/>
          <w:lang w:val="en-US"/>
        </w:rPr>
        <w:t xml:space="preserve"> </w:t>
      </w:r>
    </w:p>
    <w:p w14:paraId="5EE6CF10" w14:textId="6A328481" w:rsidR="00DE673B" w:rsidRPr="009D621F" w:rsidRDefault="00DE673B" w:rsidP="00C97D04">
      <w:pPr>
        <w:pStyle w:val="Style1"/>
        <w:rPr>
          <w:lang w:val="en-US"/>
        </w:rPr>
      </w:pPr>
      <w:r w:rsidRPr="009D621F">
        <w:t xml:space="preserve">The validity of the </w:t>
      </w:r>
      <w:r w:rsidRPr="009D621F">
        <w:rPr>
          <w:lang w:val="en-US"/>
        </w:rPr>
        <w:t>Valedo</w:t>
      </w:r>
      <w:r w:rsidRPr="009D621F">
        <w:t>®</w:t>
      </w:r>
      <w:r w:rsidRPr="009D621F">
        <w:rPr>
          <w:lang w:val="en-US"/>
        </w:rPr>
        <w:t xml:space="preserve"> system in measuring trunk ROM during</w:t>
      </w:r>
      <w:r w:rsidR="00E719DE" w:rsidRPr="009D621F">
        <w:rPr>
          <w:lang w:val="en-US"/>
        </w:rPr>
        <w:t xml:space="preserve"> the</w:t>
      </w:r>
      <w:r w:rsidRPr="009D621F">
        <w:rPr>
          <w:lang w:val="en-US"/>
        </w:rPr>
        <w:t xml:space="preserve"> SWMFT </w:t>
      </w:r>
      <w:r w:rsidRPr="009D621F">
        <w:t xml:space="preserve">was measured by its ability to </w:t>
      </w:r>
      <w:r w:rsidRPr="009D621F">
        <w:rPr>
          <w:lang w:val="en-US"/>
        </w:rPr>
        <w:t>distinguish between impaired (stroke) and unimpaired (healthy) groups and between the affected hand and the unaffected hand within the stroke group.</w:t>
      </w:r>
    </w:p>
    <w:p w14:paraId="57A282E9" w14:textId="77777777" w:rsidR="00DE673B" w:rsidRPr="009D621F" w:rsidRDefault="00DE673B" w:rsidP="00C97D04">
      <w:pPr>
        <w:pStyle w:val="Style1"/>
        <w:rPr>
          <w:lang w:val="en-US"/>
        </w:rPr>
      </w:pPr>
    </w:p>
    <w:p w14:paraId="5C3D45D6" w14:textId="5D669436" w:rsidR="003A7703" w:rsidRPr="009D621F" w:rsidRDefault="003A7703" w:rsidP="00C97D04">
      <w:pPr>
        <w:pStyle w:val="Style1"/>
        <w:rPr>
          <w:lang w:val="en-US"/>
        </w:rPr>
      </w:pPr>
      <w:r w:rsidRPr="009D621F">
        <w:t>As expected, the stroke participants employed more trunk movements than the healthy controls in all tasks. Furthermore, the stroke group showed a higher trunk ROM when perform</w:t>
      </w:r>
      <w:r w:rsidR="00E719DE" w:rsidRPr="009D621F">
        <w:t>ing</w:t>
      </w:r>
      <w:r w:rsidRPr="009D621F">
        <w:t xml:space="preserve"> the SWMFT tasks with the </w:t>
      </w:r>
      <w:r w:rsidRPr="009D621F">
        <w:rPr>
          <w:lang w:val="en-US"/>
        </w:rPr>
        <w:t xml:space="preserve">affected hand compared to the unaffected hand. This may be explained by the UL deficit </w:t>
      </w:r>
      <w:r w:rsidRPr="009D621F">
        <w:t xml:space="preserve">(i.e. greater UL severity, more trunk compensatory movement used </w:t>
      </w:r>
      <w:r w:rsidRPr="009D621F">
        <w:fldChar w:fldCharType="begin">
          <w:fldData xml:space="preserve">PEVuZE5vdGU+PENpdGU+PEF1dGhvcj5MZXZpbjwvQXV0aG9yPjxZZWFyPjIwMTY8L1llYXI+PFJl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</w:fldData>
        </w:fldChar>
      </w:r>
      <w:r w:rsidRPr="009D621F">
        <w:instrText xml:space="preserve"> ADDIN EN.CITE </w:instrText>
      </w:r>
      <w:r w:rsidRPr="009D621F">
        <w:fldChar w:fldCharType="begin">
          <w:fldData xml:space="preserve">PEVuZE5vdGU+PENpdGU+PEF1dGhvcj5MZXZpbjwvQXV0aG9yPjxZZWFyPjIwMTY8L1llYXI+PFJl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</w:fldData>
        </w:fldChar>
      </w:r>
      <w:r w:rsidRPr="009D621F">
        <w:instrText xml:space="preserve"> ADDIN EN.CITE.DATA </w:instrText>
      </w:r>
      <w:r w:rsidRPr="009D621F">
        <w:fldChar w:fldCharType="end"/>
      </w:r>
      <w:r w:rsidRPr="009D621F">
        <w:fldChar w:fldCharType="separate"/>
      </w:r>
      <w:r w:rsidRPr="009D621F">
        <w:rPr>
          <w:noProof/>
        </w:rPr>
        <w:t>(Levin et al., 2016)</w:t>
      </w:r>
      <w:r w:rsidRPr="009D621F">
        <w:fldChar w:fldCharType="end"/>
      </w:r>
      <w:r w:rsidRPr="009D621F">
        <w:t>.</w:t>
      </w:r>
      <w:r w:rsidRPr="009D621F">
        <w:rPr>
          <w:lang w:val="en-US"/>
        </w:rPr>
        <w:t xml:space="preserve"> </w:t>
      </w:r>
    </w:p>
    <w:p w14:paraId="488AEFFD" w14:textId="77777777" w:rsidR="003A7703" w:rsidRPr="009D621F" w:rsidRDefault="003A7703" w:rsidP="00C97D04">
      <w:pPr>
        <w:pStyle w:val="Style1"/>
        <w:rPr>
          <w:lang w:val="en-US"/>
        </w:rPr>
      </w:pPr>
    </w:p>
    <w:p w14:paraId="1525A956" w14:textId="09DAB91E" w:rsidR="003A7703" w:rsidRPr="009D621F" w:rsidRDefault="003A7703" w:rsidP="00C97D04">
      <w:pPr>
        <w:pStyle w:val="Style1"/>
      </w:pPr>
      <w:r w:rsidRPr="009D621F">
        <w:rPr>
          <w:lang w:val="en-US"/>
        </w:rPr>
        <w:t>In terms of between-group differences,</w:t>
      </w:r>
      <w:r w:rsidRPr="009D621F">
        <w:rPr>
          <w:rFonts w:ascii="Calibri" w:eastAsia="Times New Roman" w:hAnsi="Calibri" w:cs="Times New Roman"/>
          <w:lang w:eastAsia="zh-CN" w:bidi="ar-SA"/>
        </w:rPr>
        <w:t xml:space="preserve"> </w:t>
      </w:r>
      <w:r w:rsidR="00646AA5" w:rsidRPr="009D621F">
        <w:t>t</w:t>
      </w:r>
      <w:r w:rsidRPr="009D621F">
        <w:t xml:space="preserve">he results showed a statistically significant difference </w:t>
      </w:r>
      <w:r w:rsidRPr="009D621F">
        <w:rPr>
          <w:lang w:val="en-US"/>
        </w:rPr>
        <w:t>(</w:t>
      </w:r>
      <w:r w:rsidRPr="009D621F">
        <w:rPr>
          <w:i/>
          <w:iCs/>
        </w:rPr>
        <w:t>p</w:t>
      </w:r>
      <w:r w:rsidRPr="009D621F">
        <w:t>≤0.01) between</w:t>
      </w:r>
      <w:r w:rsidRPr="009D621F">
        <w:rPr>
          <w:lang w:val="en-US"/>
        </w:rPr>
        <w:t xml:space="preserve"> healthy and stroke participants for all parameters except four</w:t>
      </w:r>
      <w:r w:rsidRPr="009D621F">
        <w:t xml:space="preserve"> (trunk axial rotation in task 2: hand to box;</w:t>
      </w:r>
      <w:r w:rsidRPr="009D621F">
        <w:rPr>
          <w:noProof/>
        </w:rPr>
        <w:t xml:space="preserve"> </w:t>
      </w:r>
      <w:r w:rsidRPr="009D621F">
        <w:t xml:space="preserve">trunk flexion and lumber lateral flexion toward non-dominant/affected side in task 5: fold towel; and trunk flexion in task 8: extend elbow). Likewise, </w:t>
      </w:r>
      <w:r w:rsidRPr="009D621F">
        <w:rPr>
          <w:lang w:val="en-US"/>
        </w:rPr>
        <w:t xml:space="preserve">the same findings </w:t>
      </w:r>
      <w:r w:rsidR="00E719DE" w:rsidRPr="009D621F">
        <w:rPr>
          <w:lang w:val="en-US"/>
        </w:rPr>
        <w:t>were seen within the stroke group</w:t>
      </w:r>
      <w:r w:rsidRPr="009D621F">
        <w:rPr>
          <w:lang w:val="en-US"/>
        </w:rPr>
        <w:t xml:space="preserve"> when comparing the</w:t>
      </w:r>
      <w:r w:rsidR="00EF6079" w:rsidRPr="009D621F">
        <w:rPr>
          <w:lang w:val="en-US"/>
        </w:rPr>
        <w:t xml:space="preserve"> performance of SWMFT in</w:t>
      </w:r>
      <w:r w:rsidRPr="009D621F">
        <w:rPr>
          <w:lang w:val="en-US"/>
        </w:rPr>
        <w:t xml:space="preserve"> </w:t>
      </w:r>
      <w:r w:rsidR="00E719DE" w:rsidRPr="009D621F">
        <w:rPr>
          <w:lang w:val="en-US"/>
        </w:rPr>
        <w:t xml:space="preserve">the </w:t>
      </w:r>
      <w:r w:rsidRPr="009D621F">
        <w:rPr>
          <w:lang w:val="en-US"/>
        </w:rPr>
        <w:t xml:space="preserve">affected hand </w:t>
      </w:r>
      <w:r w:rsidR="00EF6079" w:rsidRPr="009D621F">
        <w:rPr>
          <w:lang w:val="en-US"/>
        </w:rPr>
        <w:t xml:space="preserve">to </w:t>
      </w:r>
      <w:r w:rsidRPr="009D621F">
        <w:rPr>
          <w:lang w:val="en-US"/>
        </w:rPr>
        <w:t>the unaffected hand</w:t>
      </w:r>
      <w:r w:rsidR="00E719DE" w:rsidRPr="009D621F">
        <w:rPr>
          <w:lang w:val="en-US"/>
        </w:rPr>
        <w:t>.</w:t>
      </w:r>
      <w:r w:rsidRPr="009D621F">
        <w:rPr>
          <w:lang w:val="en-US"/>
        </w:rPr>
        <w:t>. These findings indicat</w:t>
      </w:r>
      <w:r w:rsidR="00E719DE" w:rsidRPr="009D621F">
        <w:rPr>
          <w:lang w:val="en-US"/>
        </w:rPr>
        <w:t>e</w:t>
      </w:r>
      <w:r w:rsidRPr="009D621F">
        <w:rPr>
          <w:lang w:val="en-US"/>
        </w:rPr>
        <w:t xml:space="preserve"> </w:t>
      </w:r>
      <w:r w:rsidRPr="009D621F">
        <w:t xml:space="preserve"> the Valedo</w:t>
      </w:r>
      <w:r w:rsidRPr="009D621F">
        <w:rPr>
          <w:noProof/>
        </w:rPr>
        <w:t>®</w:t>
      </w:r>
      <w:r w:rsidRPr="009D621F">
        <w:t xml:space="preserve"> system</w:t>
      </w:r>
      <w:r w:rsidR="00E719DE" w:rsidRPr="009D621F">
        <w:t>’s high ability</w:t>
      </w:r>
      <w:r w:rsidRPr="009D621F">
        <w:t xml:space="preserve"> to </w:t>
      </w:r>
      <w:r w:rsidRPr="009D621F">
        <w:rPr>
          <w:lang w:val="en-US"/>
        </w:rPr>
        <w:t>distinguish between stroke and healthy as well as affected and unaffected hand performance</w:t>
      </w:r>
      <w:r w:rsidR="008A47F8" w:rsidRPr="009D621F">
        <w:rPr>
          <w:lang w:val="en-US"/>
        </w:rPr>
        <w:t xml:space="preserve"> through measuring trunk movement</w:t>
      </w:r>
      <w:r w:rsidRPr="009D621F">
        <w:rPr>
          <w:lang w:val="en-US"/>
        </w:rPr>
        <w:t xml:space="preserve">. </w:t>
      </w:r>
    </w:p>
    <w:p w14:paraId="7A7CC900" w14:textId="77777777" w:rsidR="003A7703" w:rsidRPr="009D621F" w:rsidRDefault="003A7703" w:rsidP="00C97D04">
      <w:pPr>
        <w:pStyle w:val="Style1"/>
      </w:pPr>
    </w:p>
    <w:p w14:paraId="7E23744E" w14:textId="1B39263E" w:rsidR="00DE673B" w:rsidRPr="009D621F" w:rsidRDefault="00DE673B" w:rsidP="00C97D04">
      <w:pPr>
        <w:pStyle w:val="Style1"/>
      </w:pPr>
      <w:r w:rsidRPr="009D621F">
        <w:t xml:space="preserve">For task 2 (hand to box), the results of this study contradicted those of a previous study </w:t>
      </w:r>
      <w:r w:rsidRPr="009D621F">
        <w:fldChar w:fldCharType="begin"/>
      </w:r>
      <w:r w:rsidR="0082064D" w:rsidRPr="009D621F">
        <w:instrText xml:space="preserve"> ADDIN EN.CITE &lt;EndNote&gt;&lt;Cite&gt;&lt;Author&gt;Massie&lt;/Author&gt;&lt;Year&gt;2012&lt;/Year&gt;&lt;RecNum&gt;799&lt;/RecNum&gt;&lt;DisplayText&gt;(Massie et al., 2012)&lt;/DisplayText&gt;&lt;record&gt;&lt;rec-number&gt;799&lt;/rec-number&gt;&lt;foreign-keys&gt;&lt;key app="EN" db-id="a2zsvd05qrz0rkez096v5207vedezszzrxvp" timestamp="0"&gt;799&lt;/key&gt;&lt;/foreign-keys&gt;&lt;ref-type name="Journal Article"&gt;17&lt;/ref-type&gt;&lt;contributors&gt;&lt;authors&gt;&lt;author&gt;Massie, C. L.&lt;/author&gt;&lt;author&gt;Malcolm, M. P.&lt;/author&gt;&lt;author&gt;Greene, D. P.&lt;/author&gt;&lt;author&gt;Browning, R. C.&lt;/author&gt;&lt;/authors&gt;&lt;/contributors&gt;&lt;auth-address&gt;Health and Exercise Science Department, Colorado State University, Fort Collins, CO 80523, USA. crystal.massie1@gmail.com&lt;/auth-address&gt;&lt;titles&gt;&lt;title&gt;Kinematic motion analysis and muscle activation patterns of continuous reaching in survivors of stroke&lt;/title&gt;&lt;secondary-title&gt;J Mot Behav&lt;/secondary-title&gt;&lt;/titles&gt;&lt;pages&gt;213-22&lt;/pages&gt;&lt;volume&gt;44&lt;/volume&gt;&lt;number&gt;3&lt;/number&gt;&lt;edition&gt;2012/06/01&lt;/edition&gt;&lt;keywords&gt;&lt;keyword&gt;Aged&lt;/keyword&gt;&lt;keyword&gt;Aged, 80 and over&lt;/keyword&gt;&lt;keyword&gt;Arm/physiopathology&lt;/keyword&gt;&lt;keyword&gt;Biomechanical Phenomena/physiology&lt;/keyword&gt;&lt;keyword&gt;Elbow/physiopathology&lt;/keyword&gt;&lt;keyword&gt;Electromyography/methods/statistics &amp;amp; numerical data&lt;/keyword&gt;&lt;keyword&gt;Female&lt;/keyword&gt;&lt;keyword&gt;Functional Laterality/physiology&lt;/keyword&gt;&lt;keyword&gt;Humans&lt;/keyword&gt;&lt;keyword&gt;Male&lt;/keyword&gt;&lt;keyword&gt;Middle Aged&lt;/keyword&gt;&lt;keyword&gt;Movement/*physiology&lt;/keyword&gt;&lt;keyword&gt;Muscle, Skeletal/*physiopathology&lt;/keyword&gt;&lt;keyword&gt;Psychomotor Performance/*physiology&lt;/keyword&gt;&lt;keyword&gt;Shoulder/physiopathology&lt;/keyword&gt;&lt;keyword&gt;Stroke/*physiopathology&lt;/keyword&gt;&lt;keyword&gt;Torso/physiopathology&lt;/keyword&gt;&lt;/keywords&gt;&lt;dates&gt;&lt;year&gt;2012&lt;/year&gt;&lt;/dates&gt;&lt;isbn&gt;1940-1027 (Electronic)&amp;#xD;0022-2895 (Linking)&lt;/isbn&gt;&lt;accession-num&gt;22647246&lt;/accession-num&gt;&lt;urls&gt;&lt;related-urls&gt;&lt;url&gt;https://www.ncbi.nlm.nih.gov/pubmed/22647246&lt;/url&gt;&lt;/related-urls&gt;&lt;/urls&gt;&lt;electronic-resource-num&gt;10.1080/00222895.2012.681321&lt;/electronic-resource-num&gt;&lt;/record&gt;&lt;/Cite&gt;&lt;/EndNote&gt;</w:instrText>
      </w:r>
      <w:r w:rsidRPr="009D621F">
        <w:fldChar w:fldCharType="separate"/>
      </w:r>
      <w:r w:rsidRPr="009D621F">
        <w:rPr>
          <w:noProof/>
        </w:rPr>
        <w:t>(Massie et al., 2012)</w:t>
      </w:r>
      <w:r w:rsidRPr="009D621F">
        <w:fldChar w:fldCharType="end"/>
      </w:r>
      <w:r w:rsidRPr="009D621F">
        <w:t xml:space="preserve"> that examined the contribution of trunk movement during reach between two targets 35 cm apart in a parasagittal plane at a height of 71 cm. That study found a significant difference (</w:t>
      </w:r>
      <w:r w:rsidRPr="009D621F">
        <w:rPr>
          <w:iCs/>
        </w:rPr>
        <w:t>p</w:t>
      </w:r>
      <w:r w:rsidRPr="009D621F">
        <w:rPr>
          <w:i/>
        </w:rPr>
        <w:t xml:space="preserve"> </w:t>
      </w:r>
      <w:r w:rsidRPr="009D621F">
        <w:t xml:space="preserve">&lt;0.05) in trunk axial rotation between reaching with the affected side compared to reaching with the unaffected side. The disagreement between results could be due to the difference in the distance and the height of reaching. In this study, the box height was 11 cm and the box was located at the 20 cm line, which was lower and nearer to the participants, thus requiring less ROM to accomplish the task </w:t>
      </w:r>
      <w:r w:rsidRPr="009D621F">
        <w:fldChar w:fldCharType="begin">
          <w:fldData xml:space="preserve">PEVuZE5vdGU+PENpdGU+PEF1dGhvcj5NYTwvQXV0aG9yPjxZZWFyPjIwMTc8L1llYXI+PFJlY051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</w:fldData>
        </w:fldChar>
      </w:r>
      <w:r w:rsidR="0082064D" w:rsidRPr="009D621F">
        <w:instrText xml:space="preserve"> ADDIN EN.CITE </w:instrText>
      </w:r>
      <w:r w:rsidR="0082064D" w:rsidRPr="009D621F">
        <w:fldChar w:fldCharType="begin">
          <w:fldData xml:space="preserve">PEVuZE5vdGU+PENpdGU+PEF1dGhvcj5NYTwvQXV0aG9yPjxZZWFyPjIwMTc8L1llYXI+PFJlY051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</w:fldData>
        </w:fldChar>
      </w:r>
      <w:r w:rsidR="0082064D" w:rsidRPr="009D621F">
        <w:instrText xml:space="preserve"> ADDIN EN.CITE.DATA </w:instrText>
      </w:r>
      <w:r w:rsidR="0082064D" w:rsidRPr="009D621F">
        <w:fldChar w:fldCharType="end"/>
      </w:r>
      <w:r w:rsidRPr="009D621F">
        <w:fldChar w:fldCharType="separate"/>
      </w:r>
      <w:r w:rsidRPr="009D621F">
        <w:rPr>
          <w:noProof/>
        </w:rPr>
        <w:t>(Ma et al., 2017)</w:t>
      </w:r>
      <w:r w:rsidRPr="009D621F">
        <w:fldChar w:fldCharType="end"/>
      </w:r>
      <w:r w:rsidRPr="009D621F">
        <w:t xml:space="preserve">. </w:t>
      </w:r>
    </w:p>
    <w:p w14:paraId="3131CC26" w14:textId="77777777" w:rsidR="00DE673B" w:rsidRPr="009D621F" w:rsidRDefault="00DE673B" w:rsidP="00C97D04">
      <w:pPr>
        <w:pStyle w:val="Style1"/>
      </w:pPr>
    </w:p>
    <w:p w14:paraId="5E71925D" w14:textId="1A60C953" w:rsidR="00DE673B" w:rsidRPr="009D621F" w:rsidRDefault="00DE673B" w:rsidP="00C97D04">
      <w:pPr>
        <w:pStyle w:val="Style1"/>
      </w:pPr>
      <w:r w:rsidRPr="009D621F">
        <w:t xml:space="preserve">For task 5 (fold towel), the non-significant difference shown in both comparisons between groups in the trunk flexion and lumber lateral flexion toward non-dominant/affected side parameters could be explained </w:t>
      </w:r>
      <w:r w:rsidRPr="009D621F">
        <w:lastRenderedPageBreak/>
        <w:t>by different factors</w:t>
      </w:r>
      <w:r w:rsidR="00E719DE" w:rsidRPr="009D621F">
        <w:t>. These include</w:t>
      </w:r>
      <w:r w:rsidRPr="009D621F">
        <w:t xml:space="preserve">: 1) the </w:t>
      </w:r>
      <w:r w:rsidR="00E719DE" w:rsidRPr="009D621F">
        <w:t>towel measurements</w:t>
      </w:r>
      <w:r w:rsidRPr="009D621F">
        <w:t xml:space="preserve"> (</w:t>
      </w:r>
      <w:r w:rsidR="00652A99" w:rsidRPr="009D621F">
        <w:t>W</w:t>
      </w:r>
      <w:r w:rsidRPr="009D621F">
        <w:rPr>
          <w:shd w:val="clear" w:color="auto" w:fill="FFFFFF"/>
        </w:rPr>
        <w:t xml:space="preserve">50 x </w:t>
      </w:r>
      <w:r w:rsidR="00652A99" w:rsidRPr="009D621F">
        <w:rPr>
          <w:shd w:val="clear" w:color="auto" w:fill="FFFFFF"/>
        </w:rPr>
        <w:t>L</w:t>
      </w:r>
      <w:r w:rsidRPr="009D621F">
        <w:rPr>
          <w:shd w:val="clear" w:color="auto" w:fill="FFFFFF"/>
        </w:rPr>
        <w:t>65 cm)</w:t>
      </w:r>
      <w:r w:rsidRPr="009D621F">
        <w:t xml:space="preserve"> </w:t>
      </w:r>
      <w:r w:rsidR="00652A99" w:rsidRPr="009D621F">
        <w:t xml:space="preserve">mean </w:t>
      </w:r>
      <w:r w:rsidRPr="009D621F">
        <w:t xml:space="preserve">the edge of the towel </w:t>
      </w:r>
      <w:r w:rsidR="00652A99" w:rsidRPr="009D621F">
        <w:t xml:space="preserve">is </w:t>
      </w:r>
      <w:r w:rsidRPr="009D621F">
        <w:t xml:space="preserve">placed on </w:t>
      </w:r>
      <w:r w:rsidR="00652A99" w:rsidRPr="009D621F">
        <w:t xml:space="preserve">the </w:t>
      </w:r>
      <w:r w:rsidRPr="009D621F">
        <w:t>table at 50 cm (</w:t>
      </w:r>
      <w:r w:rsidR="00652A99" w:rsidRPr="009D621F">
        <w:t xml:space="preserve">generally </w:t>
      </w:r>
      <w:r w:rsidRPr="009D621F">
        <w:t xml:space="preserve">beyond arm length), requiring forward high trunk flexion and lateral flexion movements for both groups to reach it; and 2) the functional level of the UL in the stroke group was low (FAS </w:t>
      </w:r>
      <w:r w:rsidRPr="009D621F">
        <w:rPr>
          <w:shd w:val="clear" w:color="auto" w:fill="FFFFFF"/>
        </w:rPr>
        <w:t>≤</w:t>
      </w:r>
      <w:r w:rsidRPr="009D621F">
        <w:t>2), and 35% (n=7) of the stroke participants used both hands (affected and unaffected) to accomplish the task, which could lead to an increase in the trunk ROM during task performance; these bilateral movement</w:t>
      </w:r>
      <w:r w:rsidR="00652A99" w:rsidRPr="009D621F">
        <w:t>s</w:t>
      </w:r>
      <w:r w:rsidRPr="009D621F">
        <w:t xml:space="preserve"> might affect the overall results. This explanation was confirmed by a previous study that measured the amount of trunk flexion and lateral flexion during unilateral and bilateral reaching tasks in chronic stroke patients (Messier et al. 2006). The results of that study showed greater trunk flexion and trunk lateral flexion </w:t>
      </w:r>
      <w:r w:rsidR="00652A99" w:rsidRPr="009D621F">
        <w:t xml:space="preserve">were </w:t>
      </w:r>
      <w:r w:rsidRPr="009D621F">
        <w:t xml:space="preserve">exerted during bilateral involvement of the UL compared to unilateral movement in the stroke group. </w:t>
      </w:r>
    </w:p>
    <w:p w14:paraId="4608DB57" w14:textId="77777777" w:rsidR="00DE673B" w:rsidRPr="009D621F" w:rsidRDefault="00DE673B" w:rsidP="00C97D04">
      <w:pPr>
        <w:pStyle w:val="Style1"/>
      </w:pPr>
    </w:p>
    <w:p w14:paraId="5CD3857A" w14:textId="10622FFF" w:rsidR="00DE673B" w:rsidRPr="009D621F" w:rsidRDefault="00DE673B" w:rsidP="00C97D04">
      <w:pPr>
        <w:pStyle w:val="Style1"/>
      </w:pPr>
      <w:r w:rsidRPr="009D621F">
        <w:t xml:space="preserve">For task 8, the non-significant difference in trunk flexion, either when comparing healthy participants to stroke participants or affected hands to unaffected hands, might be due to the nature and direction of the task. In this task, the participants sit at the side of a table (side of chair attached to the side of table) with the arm resting on the table (parallel to front edge of </w:t>
      </w:r>
      <w:r w:rsidR="00652A99" w:rsidRPr="009D621F">
        <w:t xml:space="preserve">the </w:t>
      </w:r>
      <w:r w:rsidRPr="009D621F">
        <w:t xml:space="preserve">table with </w:t>
      </w:r>
      <w:r w:rsidR="00652A99" w:rsidRPr="009D621F">
        <w:t xml:space="preserve">the </w:t>
      </w:r>
      <w:r w:rsidRPr="009D621F">
        <w:t xml:space="preserve">elbow at the 14 cm line) and are asked to extend the elbow until the thumb crosses the 40 cm line. Thus, the direction of the movement is toward the side being tested, and the weight needs to be pushed toward the lateral/backward direction while the trunk is supported by the back of the chair. As a result, it </w:t>
      </w:r>
      <w:r w:rsidR="00894907" w:rsidRPr="009D621F">
        <w:t>would be</w:t>
      </w:r>
      <w:r w:rsidRPr="009D621F">
        <w:t xml:space="preserve"> unexpected to perform forward trunk flexion to accomplish task 8.</w:t>
      </w:r>
    </w:p>
    <w:p w14:paraId="39B4703D" w14:textId="77777777" w:rsidR="00DE673B" w:rsidRPr="009D621F" w:rsidRDefault="00DE673B" w:rsidP="00C97D04">
      <w:pPr>
        <w:pStyle w:val="Style1"/>
      </w:pPr>
    </w:p>
    <w:p w14:paraId="5A42A29C" w14:textId="79D47D11" w:rsidR="00DE673B" w:rsidRPr="009D621F" w:rsidRDefault="00DE673B" w:rsidP="00C97D04">
      <w:pPr>
        <w:pStyle w:val="Style1"/>
      </w:pPr>
      <w:r w:rsidRPr="009D621F">
        <w:t xml:space="preserve"> In addition to the previous three tasks discussed, the trunk flexion in task 3 (lift can: participant</w:t>
      </w:r>
      <w:r w:rsidR="00894907" w:rsidRPr="009D621F">
        <w:t xml:space="preserve"> is</w:t>
      </w:r>
      <w:r w:rsidRPr="009D621F">
        <w:t xml:space="preserve"> required to move the tested hand from the lap and grasp the can placed just beyond the 20 cm line and then move it toward the mouth) showed a non-significant (p=0.8) difference between the affected hand compared to the unaffected hand within the stroke group. This finding is expected in the stroke group, as it has been reported in previous literature that trunk muscle strength is impaired bilaterally for both trunk flexors and extensors, which might affect the performance of participants in this task </w:t>
      </w:r>
      <w:r w:rsidRPr="009D621F">
        <w:fldChar w:fldCharType="begin">
          <w:fldData xml:space="preserve">PEVuZE5vdGU+PENpdGU+PEF1dGhvcj5KdW5nPC9BdXRob3I+PFllYXI+MjAyMDwvWWVhcj48UmVj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</w:fldData>
        </w:fldChar>
      </w:r>
      <w:r w:rsidR="0082064D" w:rsidRPr="009D621F">
        <w:instrText xml:space="preserve"> ADDIN EN.CITE </w:instrText>
      </w:r>
      <w:r w:rsidR="0082064D" w:rsidRPr="009D621F">
        <w:fldChar w:fldCharType="begin">
          <w:fldData xml:space="preserve">PEVuZE5vdGU+PENpdGU+PEF1dGhvcj5KdW5nPC9BdXRob3I+PFllYXI+MjAyMDwvWWVhcj48UmVj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</w:fldData>
        </w:fldChar>
      </w:r>
      <w:r w:rsidR="0082064D" w:rsidRPr="009D621F">
        <w:instrText xml:space="preserve"> ADDIN EN.CITE.DATA </w:instrText>
      </w:r>
      <w:r w:rsidR="0082064D" w:rsidRPr="009D621F">
        <w:fldChar w:fldCharType="end"/>
      </w:r>
      <w:r w:rsidRPr="009D621F">
        <w:fldChar w:fldCharType="separate"/>
      </w:r>
      <w:r w:rsidRPr="009D621F">
        <w:rPr>
          <w:noProof/>
        </w:rPr>
        <w:t>(Jung et al., 2020, Tanaka et al., 1998)</w:t>
      </w:r>
      <w:r w:rsidRPr="009D621F">
        <w:fldChar w:fldCharType="end"/>
      </w:r>
      <w:r w:rsidRPr="009D621F">
        <w:t>. Furthermore, 45% (n=9) of the stroke participants used both hands to accomplish that task due to the low functional level of the</w:t>
      </w:r>
      <w:r w:rsidR="00894907" w:rsidRPr="009D621F">
        <w:t>ir</w:t>
      </w:r>
      <w:r w:rsidRPr="009D621F">
        <w:t xml:space="preserve"> UL (FAS </w:t>
      </w:r>
      <w:r w:rsidRPr="009D621F">
        <w:rPr>
          <w:shd w:val="clear" w:color="auto" w:fill="FFFFFF"/>
        </w:rPr>
        <w:t>≤</w:t>
      </w:r>
      <w:r w:rsidRPr="009D621F">
        <w:t xml:space="preserve">2), which </w:t>
      </w:r>
      <w:r w:rsidR="00894907" w:rsidRPr="009D621F">
        <w:t xml:space="preserve">might have </w:t>
      </w:r>
      <w:r w:rsidRPr="009D621F">
        <w:t>affect</w:t>
      </w:r>
      <w:r w:rsidR="00894907" w:rsidRPr="009D621F">
        <w:t>ed</w:t>
      </w:r>
      <w:r w:rsidRPr="009D621F">
        <w:t xml:space="preserve"> the overall results for that task. This explanation is supported by Alt Murphy (2011), who found that stroke patients with a moderately affected arm used considerably larger forward trunk displacements (p</w:t>
      </w:r>
      <w:r w:rsidRPr="009D621F">
        <w:rPr>
          <w:i/>
          <w:iCs/>
        </w:rPr>
        <w:t xml:space="preserve"> </w:t>
      </w:r>
      <w:r w:rsidRPr="009D621F">
        <w:t xml:space="preserve">&lt;0.05) during the reaching and drinking task performed from the sitting position compared with stroke patients who had a mildly affected arm. </w:t>
      </w:r>
    </w:p>
    <w:p w14:paraId="49651B54" w14:textId="77777777" w:rsidR="000E6993" w:rsidRPr="009D621F" w:rsidRDefault="000E6993" w:rsidP="00C97D04">
      <w:pPr>
        <w:pStyle w:val="Style1"/>
      </w:pPr>
    </w:p>
    <w:p w14:paraId="46D64B7E" w14:textId="6D55072E" w:rsidR="00DE673B" w:rsidRPr="009D621F" w:rsidRDefault="0066111D" w:rsidP="0066111D">
      <w:pPr>
        <w:pStyle w:val="Heading3"/>
        <w:numPr>
          <w:ilvl w:val="0"/>
          <w:numId w:val="0"/>
        </w:numPr>
        <w:spacing w:before="0" w:after="0"/>
        <w:ind w:left="1021" w:hanging="1021"/>
        <w:rPr>
          <w:rFonts w:asciiTheme="minorHAnsi" w:hAnsiTheme="minorHAnsi" w:cstheme="minorHAnsi"/>
          <w:lang w:val="en-US"/>
        </w:rPr>
      </w:pPr>
      <w:bookmarkStart w:id="60" w:name="_Toc57036401"/>
      <w:bookmarkStart w:id="61" w:name="_Toc59538584"/>
      <w:r w:rsidRPr="009D621F">
        <w:rPr>
          <w:rFonts w:asciiTheme="minorHAnsi" w:hAnsiTheme="minorHAnsi" w:cstheme="minorHAnsi"/>
          <w:lang w:val="en-US"/>
        </w:rPr>
        <w:lastRenderedPageBreak/>
        <w:t xml:space="preserve">2) </w:t>
      </w:r>
      <w:r w:rsidR="00DE673B" w:rsidRPr="009D621F">
        <w:rPr>
          <w:rFonts w:asciiTheme="minorHAnsi" w:hAnsiTheme="minorHAnsi" w:cstheme="minorHAnsi"/>
          <w:lang w:val="en-US"/>
        </w:rPr>
        <w:t>Reliability</w:t>
      </w:r>
      <w:bookmarkEnd w:id="60"/>
      <w:bookmarkEnd w:id="61"/>
      <w:r w:rsidR="00DE673B" w:rsidRPr="009D621F">
        <w:rPr>
          <w:rFonts w:asciiTheme="minorHAnsi" w:hAnsiTheme="minorHAnsi" w:cstheme="minorHAnsi"/>
          <w:lang w:val="en-US"/>
        </w:rPr>
        <w:t xml:space="preserve"> </w:t>
      </w:r>
    </w:p>
    <w:p w14:paraId="261B02C8" w14:textId="16CE64C0" w:rsidR="00DE673B" w:rsidRPr="009D621F" w:rsidRDefault="00DE673B" w:rsidP="00C97D04">
      <w:pPr>
        <w:pStyle w:val="Style1"/>
      </w:pPr>
      <w:r w:rsidRPr="009D621F">
        <w:rPr>
          <w:lang w:val="en-US"/>
        </w:rPr>
        <w:t xml:space="preserve">In the current study, the inter-rater and intra-rater reliability </w:t>
      </w:r>
      <w:r w:rsidRPr="009D621F">
        <w:t xml:space="preserve">showed good to excellent reliability in both groups, as follows: intra-rater reliability (between 2 days) in healthy participants (0.64–0.87) and stroke participants (0.71–0.92); and inter-rater reliability (between two raters) in healthy participants (0.64–0.81) and stroke participants (0.63–0.95). All types of reliability were better for the stroke group than for the healthy group. </w:t>
      </w:r>
      <w:r w:rsidR="00894907" w:rsidRPr="009D621F">
        <w:t>A</w:t>
      </w:r>
      <w:r w:rsidRPr="009D621F">
        <w:t xml:space="preserve"> possible explanation for this finding is that the variation in trunk ROM between subjects was limited in the healthy group compared to the stroke group, which led to a restricted spread of scores. Moreover, the participants in the healthy group had the highest FAS score (FAS average=5) for the UL, while the participants in the stroke group varied in their UL ability (average FAS=</w:t>
      </w:r>
      <w:r w:rsidRPr="009D621F">
        <w:rPr>
          <w:rFonts w:eastAsia="Calibri"/>
        </w:rPr>
        <w:t xml:space="preserve">3.1, and the FAS in each task varied </w:t>
      </w:r>
      <w:r w:rsidRPr="009D621F">
        <w:t xml:space="preserve">from 0–5), which makes the stroke group non-homogenous and leads to an increase in the reliability level. This explanation has been confirmed by Portney and Watkins, who state ‘the variability among subjects’ scores must be large to demonstrate reliability. A lack of variability can occur when samples are homogeneous, when raters are all very lenient or strict in their scoring, or when the rating system falls within a restricted range’ (2013; p. 607). </w:t>
      </w:r>
    </w:p>
    <w:p w14:paraId="75467C9C" w14:textId="77777777" w:rsidR="00DE673B" w:rsidRPr="009D621F" w:rsidRDefault="00DE673B" w:rsidP="00C97D04">
      <w:pPr>
        <w:pStyle w:val="Style1"/>
      </w:pPr>
    </w:p>
    <w:p w14:paraId="2C27513A" w14:textId="07A7FED7" w:rsidR="00DE673B" w:rsidRPr="009D621F" w:rsidRDefault="007E4C57" w:rsidP="00C97D04">
      <w:pPr>
        <w:pStyle w:val="Style1"/>
      </w:pPr>
      <w:r w:rsidRPr="009D621F">
        <w:t>Another</w:t>
      </w:r>
      <w:r w:rsidR="00DE673B" w:rsidRPr="009D621F">
        <w:t xml:space="preserve"> possible explanation for the higher reliability in the stroke group is the instructions used in this study to perform the required tasks. </w:t>
      </w:r>
      <w:r w:rsidR="00652A99" w:rsidRPr="009D621F">
        <w:t xml:space="preserve">The </w:t>
      </w:r>
      <w:r w:rsidR="00DE673B" w:rsidRPr="009D621F">
        <w:t xml:space="preserve">SWMFT instructions were used, which focus on doing each task as quickly as possible without encouraging non-use of the trunk, because we wanted to explore how healthy and stroke participants move their trunk during UL activities. However, some (n=2–5) of the healthy participants moved their trunk </w:t>
      </w:r>
      <w:r w:rsidR="00652A99" w:rsidRPr="009D621F">
        <w:t>further than the</w:t>
      </w:r>
      <w:r w:rsidR="00DE673B" w:rsidRPr="009D621F">
        <w:t xml:space="preserve"> other healthy participants in trunk flexion in tasks 5 and 8, which could </w:t>
      </w:r>
      <w:r w:rsidRPr="009D621F">
        <w:t xml:space="preserve">have </w:t>
      </w:r>
      <w:r w:rsidR="00DE673B" w:rsidRPr="009D621F">
        <w:t>affect</w:t>
      </w:r>
      <w:r w:rsidRPr="009D621F">
        <w:t>ed</w:t>
      </w:r>
      <w:r w:rsidR="00DE673B" w:rsidRPr="009D621F">
        <w:t xml:space="preserve"> the reliability level. Another possible reason for the good reliability in task 7 in both groups is that the standardisation of the starting position in that task is quite challenging because the starting position require</w:t>
      </w:r>
      <w:r w:rsidRPr="009D621F">
        <w:t>s</w:t>
      </w:r>
      <w:r w:rsidR="00DE673B" w:rsidRPr="009D621F">
        <w:t xml:space="preserve"> the tested arm to be extended and the palm of the hand to be in contact with the weight (placed beyond the 40 cm line); sometimes, it is not possible to fully extend the arm for stroke participants</w:t>
      </w:r>
      <w:r w:rsidR="00A1596F" w:rsidRPr="009D621F">
        <w:t xml:space="preserve"> (n= </w:t>
      </w:r>
      <w:r w:rsidR="00CB16F4" w:rsidRPr="009D621F">
        <w:t>6)</w:t>
      </w:r>
      <w:r w:rsidR="00DE673B" w:rsidRPr="009D621F">
        <w:t xml:space="preserve"> who have spasticity. In addition, healthy participants who have </w:t>
      </w:r>
      <w:r w:rsidRPr="009D621F">
        <w:t xml:space="preserve">a </w:t>
      </w:r>
      <w:r w:rsidR="00DE673B" w:rsidRPr="009D621F">
        <w:t>short arm length are in full contact with the table</w:t>
      </w:r>
      <w:r w:rsidR="00CB16F4" w:rsidRPr="009D621F">
        <w:t xml:space="preserve"> (n=4)</w:t>
      </w:r>
      <w:r w:rsidR="00DE673B" w:rsidRPr="009D621F">
        <w:t xml:space="preserve">, which could </w:t>
      </w:r>
      <w:r w:rsidRPr="009D621F">
        <w:t xml:space="preserve">have </w:t>
      </w:r>
      <w:r w:rsidR="00DE673B" w:rsidRPr="009D621F">
        <w:t>affect</w:t>
      </w:r>
      <w:r w:rsidRPr="009D621F">
        <w:t>ed</w:t>
      </w:r>
      <w:r w:rsidR="00DE673B" w:rsidRPr="009D621F">
        <w:t xml:space="preserve"> their performance. </w:t>
      </w:r>
    </w:p>
    <w:p w14:paraId="7B63EEEA" w14:textId="2F1C65D0" w:rsidR="00DE673B" w:rsidRPr="009D621F" w:rsidRDefault="00DE673B" w:rsidP="00C97D04">
      <w:pPr>
        <w:pStyle w:val="Style1"/>
      </w:pPr>
      <w:r w:rsidRPr="009D621F">
        <w:t xml:space="preserve">The last factor that could affect the reliability is the variability in sensor placement between each assessment and between the two raters, as it has been found to be a factor that affected inter-rater reliability in a study assessing the reliability of inertial measurement systems when measuring seated spinal postures </w:t>
      </w:r>
      <w:r w:rsidRPr="009D621F">
        <w:fldChar w:fldCharType="begin"/>
      </w:r>
      <w:r w:rsidRPr="009D621F">
        <w:instrText>ADDIN EN.CITE.DATA</w:instrText>
      </w:r>
      <w:r w:rsidRPr="009D621F">
        <w:fldChar w:fldCharType="separate"/>
      </w:r>
      <w:r w:rsidRPr="009D621F">
        <w:t>(Schless et al. 2015)</w:t>
      </w:r>
      <w:r w:rsidRPr="009D621F">
        <w:fldChar w:fldCharType="end"/>
      </w:r>
      <w:r w:rsidRPr="009D621F">
        <w:t>.</w:t>
      </w:r>
      <w:r w:rsidR="00534514" w:rsidRPr="009D621F">
        <w:t xml:space="preserve"> </w:t>
      </w:r>
      <w:r w:rsidR="00CB16F4" w:rsidRPr="009D621F">
        <w:t xml:space="preserve">This factor </w:t>
      </w:r>
      <w:r w:rsidR="00534514" w:rsidRPr="009D621F">
        <w:t>was</w:t>
      </w:r>
      <w:r w:rsidR="00CB16F4" w:rsidRPr="009D621F">
        <w:t xml:space="preserve"> mitigated by using bony landmarks to </w:t>
      </w:r>
      <w:r w:rsidR="00713EDB" w:rsidRPr="009D621F">
        <w:t>identify S1 and L1 levels as mentioned in the measurement protocol to ensure the same placement of the sensors by assessors.</w:t>
      </w:r>
    </w:p>
    <w:p w14:paraId="43D186D6" w14:textId="3CB11755" w:rsidR="0066111D" w:rsidRPr="009D621F" w:rsidRDefault="0066111D" w:rsidP="00C97D04">
      <w:pPr>
        <w:pStyle w:val="Style1"/>
      </w:pPr>
    </w:p>
    <w:p w14:paraId="708821DD" w14:textId="1A3209B2" w:rsidR="00B356EE" w:rsidRDefault="00035FEB" w:rsidP="00C97D04">
      <w:pPr>
        <w:pStyle w:val="Style1"/>
        <w:rPr>
          <w:shd w:val="clear" w:color="auto" w:fill="FFFFFF"/>
        </w:rPr>
      </w:pPr>
      <w:r w:rsidRPr="009D621F">
        <w:t>In sum</w:t>
      </w:r>
      <w:r w:rsidR="00534514" w:rsidRPr="009D621F">
        <w:t>mary</w:t>
      </w:r>
      <w:r w:rsidRPr="009D621F">
        <w:t xml:space="preserve">, </w:t>
      </w:r>
      <w:r w:rsidR="00534514" w:rsidRPr="009D621F">
        <w:t xml:space="preserve">the </w:t>
      </w:r>
      <w:r w:rsidRPr="009D621F">
        <w:rPr>
          <w:lang w:val="en-US"/>
        </w:rPr>
        <w:t>Valedo</w:t>
      </w:r>
      <w:r w:rsidRPr="009D621F">
        <w:rPr>
          <w:noProof/>
        </w:rPr>
        <w:t>®</w:t>
      </w:r>
      <w:r w:rsidRPr="009D621F">
        <w:rPr>
          <w:lang w:val="en-US"/>
        </w:rPr>
        <w:t xml:space="preserve"> system </w:t>
      </w:r>
      <w:r w:rsidR="00534514" w:rsidRPr="009D621F">
        <w:rPr>
          <w:lang w:val="en-US"/>
        </w:rPr>
        <w:t xml:space="preserve">can be </w:t>
      </w:r>
      <w:r w:rsidRPr="009D621F">
        <w:rPr>
          <w:lang w:val="en-US"/>
        </w:rPr>
        <w:t xml:space="preserve">considered as </w:t>
      </w:r>
      <w:r w:rsidR="00534514" w:rsidRPr="009D621F">
        <w:rPr>
          <w:lang w:val="en-US"/>
        </w:rPr>
        <w:t xml:space="preserve">providing </w:t>
      </w:r>
      <w:r w:rsidRPr="009D621F">
        <w:rPr>
          <w:lang w:val="en-US"/>
        </w:rPr>
        <w:t>a valid an</w:t>
      </w:r>
      <w:r w:rsidR="00534514" w:rsidRPr="009D621F">
        <w:rPr>
          <w:lang w:val="en-US"/>
        </w:rPr>
        <w:t>d</w:t>
      </w:r>
      <w:r w:rsidRPr="009D621F">
        <w:rPr>
          <w:lang w:val="en-US"/>
        </w:rPr>
        <w:t xml:space="preserve"> reliable measure of trunk </w:t>
      </w:r>
      <w:r w:rsidR="00B356EE" w:rsidRPr="009D621F">
        <w:rPr>
          <w:lang w:val="en-US"/>
        </w:rPr>
        <w:t>movement</w:t>
      </w:r>
      <w:r w:rsidRPr="009D621F">
        <w:rPr>
          <w:lang w:val="en-US"/>
        </w:rPr>
        <w:t xml:space="preserve"> during </w:t>
      </w:r>
      <w:r w:rsidR="00534514" w:rsidRPr="009D621F">
        <w:rPr>
          <w:lang w:val="en-US"/>
        </w:rPr>
        <w:t xml:space="preserve">the </w:t>
      </w:r>
      <w:r w:rsidRPr="009D621F">
        <w:rPr>
          <w:lang w:val="en-US"/>
        </w:rPr>
        <w:t>SWMFT performance</w:t>
      </w:r>
      <w:r w:rsidR="00B356EE" w:rsidRPr="009D621F">
        <w:rPr>
          <w:lang w:val="en-US"/>
        </w:rPr>
        <w:t xml:space="preserve"> and </w:t>
      </w:r>
      <w:r w:rsidR="00534514" w:rsidRPr="009D621F">
        <w:rPr>
          <w:lang w:val="en-US"/>
        </w:rPr>
        <w:t xml:space="preserve">is </w:t>
      </w:r>
      <w:r w:rsidR="00B356EE" w:rsidRPr="009D621F">
        <w:rPr>
          <w:lang w:val="en-US"/>
        </w:rPr>
        <w:t xml:space="preserve">able to detect small changes in trunk ROM that </w:t>
      </w:r>
      <w:r w:rsidR="00B356EE" w:rsidRPr="009D621F">
        <w:t xml:space="preserve">may not </w:t>
      </w:r>
      <w:r w:rsidR="00B356EE" w:rsidRPr="009D621F">
        <w:lastRenderedPageBreak/>
        <w:t>be observed clinically.</w:t>
      </w:r>
      <w:r w:rsidR="00B356EE" w:rsidRPr="009D621F">
        <w:rPr>
          <w:shd w:val="clear" w:color="auto" w:fill="FFFFFF"/>
        </w:rPr>
        <w:t xml:space="preserve"> T</w:t>
      </w:r>
      <w:r w:rsidR="0003213E" w:rsidRPr="009D621F">
        <w:rPr>
          <w:shd w:val="clear" w:color="auto" w:fill="FFFFFF"/>
        </w:rPr>
        <w:t>hese findings</w:t>
      </w:r>
      <w:r w:rsidR="00534514" w:rsidRPr="009D621F">
        <w:rPr>
          <w:shd w:val="clear" w:color="auto" w:fill="FFFFFF"/>
        </w:rPr>
        <w:t xml:space="preserve"> </w:t>
      </w:r>
      <w:r w:rsidR="0052163E" w:rsidRPr="009D621F">
        <w:rPr>
          <w:shd w:val="clear" w:color="auto" w:fill="FFFFFF"/>
        </w:rPr>
        <w:t xml:space="preserve">suggest that clinician and researchers could consider using the Valedo® system as a valid and reliable tool to detect trunk compensatory movements during UL tasks, which could be useful when designing rehabilitation </w:t>
      </w:r>
      <w:r w:rsidR="0070209A" w:rsidRPr="009D621F">
        <w:rPr>
          <w:shd w:val="clear" w:color="auto" w:fill="FFFFFF"/>
        </w:rPr>
        <w:t>programme</w:t>
      </w:r>
      <w:r w:rsidR="00534514" w:rsidRPr="009D621F">
        <w:rPr>
          <w:shd w:val="clear" w:color="auto" w:fill="FFFFFF"/>
        </w:rPr>
        <w:t>s</w:t>
      </w:r>
      <w:r w:rsidR="0070209A" w:rsidRPr="009D621F">
        <w:rPr>
          <w:shd w:val="clear" w:color="auto" w:fill="FFFFFF"/>
        </w:rPr>
        <w:t xml:space="preserve"> </w:t>
      </w:r>
      <w:r w:rsidR="0052163E" w:rsidRPr="009D621F">
        <w:rPr>
          <w:shd w:val="clear" w:color="auto" w:fill="FFFFFF"/>
        </w:rPr>
        <w:t>for people with chronic stroke.</w:t>
      </w:r>
    </w:p>
    <w:p w14:paraId="0CAAAF55" w14:textId="77777777" w:rsidR="004433A4" w:rsidRPr="009D621F" w:rsidRDefault="004433A4" w:rsidP="00C97D04">
      <w:pPr>
        <w:pStyle w:val="Style1"/>
        <w:rPr>
          <w:lang w:val="en-US"/>
        </w:rPr>
      </w:pPr>
    </w:p>
    <w:p w14:paraId="582E9516" w14:textId="77777777" w:rsidR="00DE673B" w:rsidRPr="009D621F" w:rsidRDefault="00DE673B" w:rsidP="0066111D">
      <w:pPr>
        <w:pStyle w:val="Heading2"/>
        <w:numPr>
          <w:ilvl w:val="0"/>
          <w:numId w:val="0"/>
        </w:numPr>
        <w:spacing w:before="0" w:after="0"/>
        <w:ind w:left="851" w:hanging="851"/>
        <w:rPr>
          <w:rFonts w:asciiTheme="minorHAnsi" w:hAnsiTheme="minorHAnsi" w:cstheme="minorHAnsi"/>
          <w:sz w:val="24"/>
          <w:szCs w:val="22"/>
          <w:lang w:val="en-US"/>
        </w:rPr>
      </w:pPr>
      <w:bookmarkStart w:id="62" w:name="_Toc57036402"/>
      <w:bookmarkStart w:id="63" w:name="_Toc59538585"/>
      <w:bookmarkStart w:id="64" w:name="_Hlk58160406"/>
      <w:r w:rsidRPr="009D621F">
        <w:rPr>
          <w:rFonts w:asciiTheme="minorHAnsi" w:hAnsiTheme="minorHAnsi" w:cstheme="minorHAnsi"/>
          <w:sz w:val="24"/>
          <w:szCs w:val="22"/>
          <w:lang w:val="en-US"/>
        </w:rPr>
        <w:t>Limitations of the Study</w:t>
      </w:r>
      <w:bookmarkEnd w:id="62"/>
      <w:bookmarkEnd w:id="63"/>
      <w:r w:rsidRPr="009D621F">
        <w:rPr>
          <w:rFonts w:asciiTheme="minorHAnsi" w:hAnsiTheme="minorHAnsi" w:cstheme="minorHAnsi"/>
          <w:sz w:val="24"/>
          <w:szCs w:val="22"/>
          <w:lang w:val="en-US"/>
        </w:rPr>
        <w:t xml:space="preserve"> </w:t>
      </w:r>
    </w:p>
    <w:p w14:paraId="0E1A4290" w14:textId="0DAF0954" w:rsidR="00DE673B" w:rsidRPr="009D621F" w:rsidRDefault="00DE673B" w:rsidP="00C97D04">
      <w:pPr>
        <w:pStyle w:val="Style1"/>
        <w:rPr>
          <w:lang w:val="en-US"/>
        </w:rPr>
      </w:pPr>
      <w:r w:rsidRPr="009D621F">
        <w:t xml:space="preserve">This study has several limitations. </w:t>
      </w:r>
      <w:r w:rsidRPr="009D621F">
        <w:rPr>
          <w:lang w:val="en-US"/>
        </w:rPr>
        <w:t xml:space="preserve">The inclusion criteria for the UL ability of stroke participants </w:t>
      </w:r>
      <w:r w:rsidR="00F02992" w:rsidRPr="009D621F">
        <w:rPr>
          <w:lang w:val="en-US"/>
        </w:rPr>
        <w:t xml:space="preserve">resulted in the inclusion of a </w:t>
      </w:r>
      <w:r w:rsidRPr="009D621F">
        <w:rPr>
          <w:lang w:val="en-US"/>
        </w:rPr>
        <w:t xml:space="preserve">wide variation of UL </w:t>
      </w:r>
      <w:r w:rsidR="00F02992" w:rsidRPr="009D621F">
        <w:rPr>
          <w:lang w:val="en-US"/>
        </w:rPr>
        <w:t xml:space="preserve">abilities </w:t>
      </w:r>
      <w:r w:rsidRPr="009D621F">
        <w:rPr>
          <w:lang w:val="en-US"/>
        </w:rPr>
        <w:t xml:space="preserve">(FAS 0-5), which could </w:t>
      </w:r>
      <w:r w:rsidR="00F02992" w:rsidRPr="009D621F">
        <w:rPr>
          <w:lang w:val="en-US"/>
        </w:rPr>
        <w:t xml:space="preserve">have </w:t>
      </w:r>
      <w:r w:rsidRPr="009D621F">
        <w:rPr>
          <w:lang w:val="en-US"/>
        </w:rPr>
        <w:t>affect</w:t>
      </w:r>
      <w:r w:rsidR="00F02992" w:rsidRPr="009D621F">
        <w:rPr>
          <w:lang w:val="en-US"/>
        </w:rPr>
        <w:t>ed</w:t>
      </w:r>
      <w:r w:rsidRPr="009D621F">
        <w:rPr>
          <w:lang w:val="en-US"/>
        </w:rPr>
        <w:t xml:space="preserve"> the generalizability of the results. </w:t>
      </w:r>
      <w:r w:rsidR="00F02992" w:rsidRPr="009D621F">
        <w:rPr>
          <w:lang w:val="en-US"/>
        </w:rPr>
        <w:t>H</w:t>
      </w:r>
      <w:r w:rsidRPr="009D621F">
        <w:rPr>
          <w:lang w:val="en-US"/>
        </w:rPr>
        <w:t xml:space="preserve">uman error in palpation when replacing the sensors on the trunk might </w:t>
      </w:r>
      <w:r w:rsidR="00F02992" w:rsidRPr="009D621F">
        <w:rPr>
          <w:lang w:val="en-US"/>
        </w:rPr>
        <w:t xml:space="preserve">also </w:t>
      </w:r>
      <w:r w:rsidRPr="009D621F">
        <w:rPr>
          <w:lang w:val="en-US"/>
        </w:rPr>
        <w:t xml:space="preserve">have affected the reliability in both groups. </w:t>
      </w:r>
    </w:p>
    <w:p w14:paraId="2078526D" w14:textId="77777777" w:rsidR="00DE673B" w:rsidRPr="009D621F" w:rsidRDefault="00DE673B" w:rsidP="00C97D04">
      <w:pPr>
        <w:pStyle w:val="Style1"/>
        <w:rPr>
          <w:lang w:val="en-US"/>
        </w:rPr>
      </w:pPr>
    </w:p>
    <w:p w14:paraId="42FED758" w14:textId="77777777" w:rsidR="00DE673B" w:rsidRPr="009D621F" w:rsidRDefault="00DE673B" w:rsidP="00C97D04">
      <w:pPr>
        <w:pStyle w:val="Style1"/>
        <w:rPr>
          <w:lang w:val="en-US"/>
        </w:rPr>
      </w:pPr>
      <w:r w:rsidRPr="009D621F">
        <w:rPr>
          <w:lang w:val="en-US"/>
        </w:rPr>
        <w:t xml:space="preserve">The sample size was enough to examine reliability (n=20 stroke) but too small to allow definitive conclusions to be drawn about differences in parameters between stroke </w:t>
      </w:r>
      <w:r w:rsidRPr="009D621F">
        <w:t>participants</w:t>
      </w:r>
      <w:r w:rsidRPr="009D621F">
        <w:rPr>
          <w:lang w:val="en-US"/>
        </w:rPr>
        <w:t xml:space="preserve"> (stroke participants who scored 0, 1, 2, 3, 4 and 5 in the clinical SWMFT) and to do subgroup analysis for each FAS. </w:t>
      </w:r>
    </w:p>
    <w:p w14:paraId="45982A34" w14:textId="77777777" w:rsidR="0066111D" w:rsidRPr="009D621F" w:rsidRDefault="0066111D" w:rsidP="00C97D04">
      <w:pPr>
        <w:pStyle w:val="Style1"/>
        <w:rPr>
          <w:lang w:val="en-US"/>
        </w:rPr>
      </w:pPr>
    </w:p>
    <w:p w14:paraId="7997E18E" w14:textId="77777777" w:rsidR="00DE673B" w:rsidRPr="009D621F" w:rsidRDefault="00DE673B" w:rsidP="0066111D">
      <w:pPr>
        <w:pStyle w:val="Heading2"/>
        <w:numPr>
          <w:ilvl w:val="0"/>
          <w:numId w:val="0"/>
        </w:numPr>
        <w:spacing w:before="0" w:after="0"/>
        <w:ind w:left="851" w:hanging="851"/>
        <w:rPr>
          <w:rFonts w:asciiTheme="minorHAnsi" w:hAnsiTheme="minorHAnsi" w:cstheme="minorHAnsi"/>
          <w:sz w:val="24"/>
          <w:szCs w:val="22"/>
          <w:lang w:val="en-US"/>
        </w:rPr>
      </w:pPr>
      <w:bookmarkStart w:id="65" w:name="_Toc57036403"/>
      <w:bookmarkStart w:id="66" w:name="_Toc59538586"/>
      <w:r w:rsidRPr="009D621F">
        <w:rPr>
          <w:rFonts w:asciiTheme="minorHAnsi" w:hAnsiTheme="minorHAnsi" w:cstheme="minorHAnsi"/>
          <w:sz w:val="24"/>
          <w:szCs w:val="22"/>
          <w:lang w:val="en-US"/>
        </w:rPr>
        <w:t>Conclusion and Clinical Implications</w:t>
      </w:r>
      <w:bookmarkEnd w:id="65"/>
      <w:bookmarkEnd w:id="66"/>
      <w:r w:rsidRPr="009D621F">
        <w:rPr>
          <w:rFonts w:asciiTheme="minorHAnsi" w:hAnsiTheme="minorHAnsi" w:cstheme="minorHAnsi"/>
          <w:sz w:val="24"/>
          <w:szCs w:val="22"/>
          <w:lang w:val="en-US"/>
        </w:rPr>
        <w:t xml:space="preserve"> </w:t>
      </w:r>
    </w:p>
    <w:p w14:paraId="52B50E87" w14:textId="44BE10BE" w:rsidR="00DE673B" w:rsidRPr="009D621F" w:rsidRDefault="00DE673B" w:rsidP="00C97D04">
      <w:pPr>
        <w:pStyle w:val="Style1"/>
        <w:rPr>
          <w:lang w:val="en-US"/>
        </w:rPr>
      </w:pPr>
      <w:r w:rsidRPr="009D621F">
        <w:rPr>
          <w:shd w:val="clear" w:color="auto" w:fill="FFFFFF"/>
        </w:rPr>
        <w:t>Good to excellent inter-rater and intra-rater reliability was found for the trunk ROM parameter measured during SWMFT, suggesting an acceptable level of reliability for the Valedo</w:t>
      </w:r>
      <w:r w:rsidRPr="009D621F">
        <w:rPr>
          <w:noProof/>
        </w:rPr>
        <w:t>®</w:t>
      </w:r>
      <w:r w:rsidRPr="009D621F">
        <w:rPr>
          <w:shd w:val="clear" w:color="auto" w:fill="FFFFFF"/>
        </w:rPr>
        <w:t xml:space="preserve"> system to be used to measure trunk ROM in healthy and stroke participants. </w:t>
      </w:r>
      <w:r w:rsidRPr="009D621F">
        <w:rPr>
          <w:lang w:val="en-US"/>
        </w:rPr>
        <w:t>The Valedo</w:t>
      </w:r>
      <w:r w:rsidRPr="009D621F">
        <w:rPr>
          <w:noProof/>
        </w:rPr>
        <w:t>®</w:t>
      </w:r>
      <w:r w:rsidRPr="009D621F">
        <w:rPr>
          <w:lang w:val="en-US"/>
        </w:rPr>
        <w:t xml:space="preserve"> system gives more information about trunk performance during SWMFT</w:t>
      </w:r>
      <w:r w:rsidRPr="009D621F">
        <w:rPr>
          <w:bCs/>
        </w:rPr>
        <w:t xml:space="preserve">, with </w:t>
      </w:r>
      <w:r w:rsidRPr="009D621F">
        <w:rPr>
          <w:lang w:val="en-US"/>
        </w:rPr>
        <w:t xml:space="preserve">the ability to detect small changes in trunk ROM that </w:t>
      </w:r>
      <w:r w:rsidRPr="009D621F">
        <w:t>may not be observed clinically.</w:t>
      </w:r>
      <w:r w:rsidRPr="009D621F">
        <w:rPr>
          <w:shd w:val="clear" w:color="auto" w:fill="FFFFFF"/>
        </w:rPr>
        <w:t xml:space="preserve"> These findings indicate that the Valedo</w:t>
      </w:r>
      <w:r w:rsidRPr="009D621F">
        <w:rPr>
          <w:noProof/>
        </w:rPr>
        <w:t>®</w:t>
      </w:r>
      <w:r w:rsidRPr="009D621F">
        <w:rPr>
          <w:shd w:val="clear" w:color="auto" w:fill="FFFFFF"/>
        </w:rPr>
        <w:t xml:space="preserve"> system has important potential for the objective assessment of trunk ROM during UL activity </w:t>
      </w:r>
      <w:r w:rsidRPr="009D621F">
        <w:t>in clinical practice to address trunk control issues. Another potential use of the Valedo</w:t>
      </w:r>
      <w:r w:rsidRPr="009D621F">
        <w:rPr>
          <w:noProof/>
        </w:rPr>
        <w:t>®</w:t>
      </w:r>
      <w:r w:rsidRPr="009D621F">
        <w:t xml:space="preserve"> system is in future research to better understand compensatory trunk movements during UL activities. </w:t>
      </w:r>
      <w:r w:rsidRPr="009D621F">
        <w:rPr>
          <w:lang w:val="en-US"/>
        </w:rPr>
        <w:t>The potential research and clinical applications of the Valedo</w:t>
      </w:r>
      <w:r w:rsidRPr="009D621F">
        <w:rPr>
          <w:noProof/>
        </w:rPr>
        <w:t>®</w:t>
      </w:r>
      <w:r w:rsidRPr="009D621F">
        <w:rPr>
          <w:lang w:val="en-US"/>
        </w:rPr>
        <w:t xml:space="preserve"> system </w:t>
      </w:r>
      <w:r w:rsidR="00534514" w:rsidRPr="009D621F">
        <w:rPr>
          <w:lang w:val="en-US"/>
        </w:rPr>
        <w:t xml:space="preserve">extend to </w:t>
      </w:r>
      <w:r w:rsidRPr="009D621F">
        <w:rPr>
          <w:lang w:val="en-US"/>
        </w:rPr>
        <w:t xml:space="preserve"> the wider neurological community. Further studies with </w:t>
      </w:r>
      <w:r w:rsidR="00F02992" w:rsidRPr="009D621F">
        <w:rPr>
          <w:lang w:val="en-US"/>
        </w:rPr>
        <w:t xml:space="preserve">a </w:t>
      </w:r>
      <w:r w:rsidRPr="009D621F">
        <w:rPr>
          <w:lang w:val="en-US"/>
        </w:rPr>
        <w:t>larger sample size</w:t>
      </w:r>
      <w:r w:rsidR="00E23C45" w:rsidRPr="009D621F">
        <w:rPr>
          <w:lang w:val="en-US"/>
        </w:rPr>
        <w:t>, different level of UL impairment and different stroke stages</w:t>
      </w:r>
      <w:r w:rsidRPr="009D621F">
        <w:rPr>
          <w:lang w:val="en-US"/>
        </w:rPr>
        <w:t xml:space="preserve"> are warranted to establish reference data for trunk ROM parameters using </w:t>
      </w:r>
      <w:r w:rsidR="00E23C45" w:rsidRPr="009D621F">
        <w:rPr>
          <w:lang w:val="en-US"/>
        </w:rPr>
        <w:t>different FAS</w:t>
      </w:r>
      <w:r w:rsidRPr="009D621F">
        <w:rPr>
          <w:lang w:val="en-US"/>
        </w:rPr>
        <w:t xml:space="preserve"> in the stroke population. </w:t>
      </w:r>
    </w:p>
    <w:p w14:paraId="6EF91721" w14:textId="77777777" w:rsidR="00273E48" w:rsidRPr="009D621F" w:rsidRDefault="00273E48" w:rsidP="00C97D04">
      <w:pPr>
        <w:pStyle w:val="Style1"/>
      </w:pPr>
    </w:p>
    <w:bookmarkEnd w:id="64"/>
    <w:p w14:paraId="64F947CB" w14:textId="77777777" w:rsidR="00DE673B" w:rsidRPr="009D621F" w:rsidRDefault="00DE673B" w:rsidP="00C97D04">
      <w:pPr>
        <w:pStyle w:val="Style1"/>
        <w:rPr>
          <w:lang w:val="en-US"/>
        </w:rPr>
      </w:pPr>
    </w:p>
    <w:p w14:paraId="583C62A9" w14:textId="77777777" w:rsidR="00A94F6F" w:rsidRPr="006B5D07" w:rsidRDefault="00A94F6F" w:rsidP="00A94F6F">
      <w:pPr>
        <w:pStyle w:val="Style1"/>
        <w:rPr>
          <w:lang w:val="en-US"/>
        </w:rPr>
      </w:pPr>
      <w:r w:rsidRPr="006B5D07">
        <w:rPr>
          <w:b/>
          <w:bCs/>
          <w:lang w:val="en-US"/>
        </w:rPr>
        <w:t>Funding:</w:t>
      </w:r>
      <w:r w:rsidRPr="006B5D07">
        <w:rPr>
          <w:lang w:val="en-US"/>
        </w:rPr>
        <w:t xml:space="preserve"> This research received no specific grant from any funding agency in the public, commercial or not-for-profit sectors.</w:t>
      </w:r>
    </w:p>
    <w:p w14:paraId="1FA1CDFB" w14:textId="77777777" w:rsidR="00A94F6F" w:rsidRPr="006B5D07" w:rsidRDefault="00A94F6F" w:rsidP="00A94F6F">
      <w:pPr>
        <w:pStyle w:val="Style1"/>
      </w:pPr>
    </w:p>
    <w:p w14:paraId="1D67CED5" w14:textId="77777777" w:rsidR="00A94F6F" w:rsidRDefault="00A94F6F" w:rsidP="00A94F6F">
      <w:pPr>
        <w:pStyle w:val="Style1"/>
      </w:pPr>
      <w:r w:rsidRPr="006B5D07">
        <w:rPr>
          <w:b/>
          <w:bCs/>
          <w:lang w:val="en-US"/>
        </w:rPr>
        <w:t>Acknowledgments:</w:t>
      </w:r>
      <w:r w:rsidRPr="006B5D07">
        <w:rPr>
          <w:lang w:val="en-US"/>
        </w:rPr>
        <w:t xml:space="preserve"> The authors would like to acknowledge Prince Sattam Bin Abdulaziz University</w:t>
      </w:r>
      <w:r w:rsidRPr="006B5D07">
        <w:rPr>
          <w:rFonts w:ascii="Calibri" w:hAnsi="Calibri" w:cs="Times New Roman"/>
          <w:lang w:val="en-US" w:bidi="ar-SA"/>
        </w:rPr>
        <w:t xml:space="preserve"> </w:t>
      </w:r>
      <w:r w:rsidRPr="006B5D07">
        <w:rPr>
          <w:lang w:val="en-US"/>
        </w:rPr>
        <w:t>for their support throughout this project.</w:t>
      </w:r>
    </w:p>
    <w:p w14:paraId="7DF37375" w14:textId="77777777" w:rsidR="000E6993" w:rsidRPr="009D621F" w:rsidRDefault="000E6993" w:rsidP="00C97D04">
      <w:pPr>
        <w:pStyle w:val="Style1"/>
        <w:rPr>
          <w:lang w:val="en-US"/>
        </w:rPr>
      </w:pPr>
      <w:bookmarkStart w:id="67" w:name="_GoBack"/>
      <w:bookmarkEnd w:id="67"/>
    </w:p>
    <w:p w14:paraId="27963F27" w14:textId="77777777" w:rsidR="00775FE6" w:rsidRPr="009D621F" w:rsidRDefault="0066111D">
      <w:pPr>
        <w:rPr>
          <w:b/>
          <w:bCs/>
        </w:rPr>
      </w:pPr>
      <w:r w:rsidRPr="009D621F">
        <w:rPr>
          <w:b/>
          <w:bCs/>
        </w:rPr>
        <w:lastRenderedPageBreak/>
        <w:t xml:space="preserve">References: </w:t>
      </w:r>
    </w:p>
    <w:p w14:paraId="69C00DEA" w14:textId="77777777" w:rsidR="00A9209C" w:rsidRPr="009D621F" w:rsidRDefault="00775FE6" w:rsidP="00B01E97">
      <w:pPr>
        <w:pStyle w:val="EndNoteBibliography"/>
        <w:spacing w:line="360" w:lineRule="auto"/>
        <w:ind w:left="720" w:hanging="720"/>
      </w:pPr>
      <w:r w:rsidRPr="009D621F">
        <w:fldChar w:fldCharType="begin"/>
      </w:r>
      <w:r w:rsidRPr="009D621F">
        <w:instrText xml:space="preserve"> ADDIN EN.REFLIST </w:instrText>
      </w:r>
      <w:r w:rsidRPr="009D621F">
        <w:fldChar w:fldCharType="separate"/>
      </w:r>
      <w:r w:rsidR="00A9209C" w:rsidRPr="009D621F">
        <w:t xml:space="preserve">ALT MURPHY, M. &amp; HÄGER, C. K. 2015. Kinematic analysis of the upper extremity after stroke – how far have we reached and what have we grasped? </w:t>
      </w:r>
      <w:r w:rsidR="00A9209C" w:rsidRPr="009D621F">
        <w:rPr>
          <w:i/>
        </w:rPr>
        <w:t>Physical Therapy Reviews,</w:t>
      </w:r>
      <w:r w:rsidR="00A9209C" w:rsidRPr="009D621F">
        <w:t xml:space="preserve"> 20</w:t>
      </w:r>
      <w:r w:rsidR="00A9209C" w:rsidRPr="009D621F">
        <w:rPr>
          <w:b/>
        </w:rPr>
        <w:t>,</w:t>
      </w:r>
      <w:r w:rsidR="00A9209C" w:rsidRPr="009D621F">
        <w:t xml:space="preserve"> 137-155.</w:t>
      </w:r>
    </w:p>
    <w:p w14:paraId="3FDFCECD" w14:textId="7E6764CE" w:rsidR="00A9209C" w:rsidRPr="009D621F" w:rsidRDefault="00A9209C" w:rsidP="00B01E97">
      <w:pPr>
        <w:pStyle w:val="EndNoteBibliography"/>
        <w:spacing w:line="360" w:lineRule="auto"/>
        <w:ind w:left="720" w:hanging="720"/>
      </w:pPr>
      <w:r w:rsidRPr="009D621F">
        <w:t xml:space="preserve">ALT MURPHY, M., RESTEGHINI, C., FEYS, P. &amp; LAMERS, I. 2015. An overview of systematic reviews on upper extremity outcome measures after stroke. </w:t>
      </w:r>
      <w:r w:rsidRPr="009D621F">
        <w:rPr>
          <w:i/>
        </w:rPr>
        <w:t>BMC Neurol,</w:t>
      </w:r>
      <w:r w:rsidRPr="009D621F">
        <w:t xml:space="preserve"> 15</w:t>
      </w:r>
      <w:r w:rsidRPr="009D621F">
        <w:rPr>
          <w:b/>
        </w:rPr>
        <w:t>,</w:t>
      </w:r>
      <w:r w:rsidRPr="009D621F">
        <w:t xml:space="preserve"> 29.</w:t>
      </w:r>
    </w:p>
    <w:p w14:paraId="40906C61" w14:textId="77777777" w:rsidR="00A9209C" w:rsidRPr="009D621F" w:rsidRDefault="00A9209C" w:rsidP="00B01E97">
      <w:pPr>
        <w:pStyle w:val="EndNoteBibliography"/>
        <w:spacing w:line="360" w:lineRule="auto"/>
        <w:ind w:left="720" w:hanging="720"/>
      </w:pPr>
      <w:r w:rsidRPr="009D621F">
        <w:t xml:space="preserve">ALT MURPHY, M., WILLEN, C. &amp; SUNNERHAGEN, K. S. 2011. Kinematic variables quantifying upper-extremity performance after stroke during reaching and drinking from a glass. </w:t>
      </w:r>
      <w:r w:rsidRPr="009D621F">
        <w:rPr>
          <w:i/>
        </w:rPr>
        <w:t>Neurorehabil Neural Repair,</w:t>
      </w:r>
      <w:r w:rsidRPr="009D621F">
        <w:t xml:space="preserve"> 25</w:t>
      </w:r>
      <w:r w:rsidRPr="009D621F">
        <w:rPr>
          <w:b/>
        </w:rPr>
        <w:t>,</w:t>
      </w:r>
      <w:r w:rsidRPr="009D621F">
        <w:t xml:space="preserve"> 71-80.</w:t>
      </w:r>
    </w:p>
    <w:p w14:paraId="6A346FAB" w14:textId="77777777" w:rsidR="00A9209C" w:rsidRPr="009D621F" w:rsidRDefault="00A9209C" w:rsidP="00B01E97">
      <w:pPr>
        <w:pStyle w:val="EndNoteBibliography"/>
        <w:spacing w:line="360" w:lineRule="auto"/>
        <w:ind w:left="720" w:hanging="720"/>
      </w:pPr>
      <w:r w:rsidRPr="009D621F">
        <w:t xml:space="preserve">BAE, J. H., KANG, S. H., SEO, K. M., KIM, D. K., SHIN, H. I. &amp; SHIN, H. E. 2015. Relationship Between Grip and Pinch Strength and Activities of Daily Living in Stroke Patients. </w:t>
      </w:r>
      <w:r w:rsidRPr="009D621F">
        <w:rPr>
          <w:i/>
        </w:rPr>
        <w:t>Ann Rehabil Med,</w:t>
      </w:r>
      <w:r w:rsidRPr="009D621F">
        <w:t xml:space="preserve"> 39</w:t>
      </w:r>
      <w:r w:rsidRPr="009D621F">
        <w:rPr>
          <w:b/>
        </w:rPr>
        <w:t>,</w:t>
      </w:r>
      <w:r w:rsidRPr="009D621F">
        <w:t xml:space="preserve"> 752-62.</w:t>
      </w:r>
    </w:p>
    <w:p w14:paraId="186C9A61" w14:textId="77777777" w:rsidR="00A9209C" w:rsidRPr="009D621F" w:rsidRDefault="00A9209C" w:rsidP="00B01E97">
      <w:pPr>
        <w:pStyle w:val="EndNoteBibliography"/>
        <w:spacing w:line="360" w:lineRule="auto"/>
        <w:ind w:left="720" w:hanging="720"/>
      </w:pPr>
      <w:r w:rsidRPr="009D621F">
        <w:t xml:space="preserve">BAUER, C. M., RAST, F. M., ERNST, M. J., KOOL, J., OETIKER, S., RISSANEN, S. M., SUNI, J. H. &amp; KANKAANPAA, M. 2015. Concurrent validity and reliability of a novel wireless inertial measurement system to assess trunk movement. </w:t>
      </w:r>
      <w:r w:rsidRPr="009D621F">
        <w:rPr>
          <w:i/>
        </w:rPr>
        <w:t>J Electromyogr Kinesiol,</w:t>
      </w:r>
      <w:r w:rsidRPr="009D621F">
        <w:t xml:space="preserve"> 25</w:t>
      </w:r>
      <w:r w:rsidRPr="009D621F">
        <w:rPr>
          <w:b/>
        </w:rPr>
        <w:t>,</w:t>
      </w:r>
      <w:r w:rsidRPr="009D621F">
        <w:t xml:space="preserve"> 782-90.</w:t>
      </w:r>
    </w:p>
    <w:p w14:paraId="42BA93D2" w14:textId="77777777" w:rsidR="00A9209C" w:rsidRPr="009D621F" w:rsidRDefault="00A9209C" w:rsidP="00B01E97">
      <w:pPr>
        <w:pStyle w:val="EndNoteBibliography"/>
        <w:spacing w:line="360" w:lineRule="auto"/>
        <w:ind w:left="720" w:hanging="720"/>
      </w:pPr>
      <w:r w:rsidRPr="009D621F">
        <w:t xml:space="preserve">BOGARD, K., WOLF, S., ZHANG, Q., THOMPSON, P., MORRIS, D. &amp; NICHOLS-LARSEN, D. 2009. Can the Wolf Motor Function Test be streamlined? </w:t>
      </w:r>
      <w:r w:rsidRPr="009D621F">
        <w:rPr>
          <w:i/>
        </w:rPr>
        <w:t>Neurorehabil Neural Repair,</w:t>
      </w:r>
      <w:r w:rsidRPr="009D621F">
        <w:t xml:space="preserve"> 23</w:t>
      </w:r>
      <w:r w:rsidRPr="009D621F">
        <w:rPr>
          <w:b/>
        </w:rPr>
        <w:t>,</w:t>
      </w:r>
      <w:r w:rsidRPr="009D621F">
        <w:t xml:space="preserve"> 422-8.</w:t>
      </w:r>
    </w:p>
    <w:p w14:paraId="54136559" w14:textId="77777777" w:rsidR="00A9209C" w:rsidRPr="009D621F" w:rsidRDefault="00A9209C" w:rsidP="00B01E97">
      <w:pPr>
        <w:pStyle w:val="EndNoteBibliography"/>
        <w:spacing w:line="360" w:lineRule="auto"/>
        <w:ind w:left="720" w:hanging="720"/>
      </w:pPr>
      <w:r w:rsidRPr="009D621F">
        <w:t xml:space="preserve">CHEN, H. F., WU, C. Y., LIN, K. C., CHEN, H. C., CHEN, C. P. &amp; CHEN, C. K. 2012. Rasch validation of the streamlined Wolf Motor Function Test in people with chronic stroke and subacute stroke. </w:t>
      </w:r>
      <w:r w:rsidRPr="009D621F">
        <w:rPr>
          <w:i/>
        </w:rPr>
        <w:t>Phys Ther,</w:t>
      </w:r>
      <w:r w:rsidRPr="009D621F">
        <w:t xml:space="preserve"> 92</w:t>
      </w:r>
      <w:r w:rsidRPr="009D621F">
        <w:rPr>
          <w:b/>
        </w:rPr>
        <w:t>,</w:t>
      </w:r>
      <w:r w:rsidRPr="009D621F">
        <w:t xml:space="preserve"> 1017-26.</w:t>
      </w:r>
    </w:p>
    <w:p w14:paraId="0895EEBC" w14:textId="77777777" w:rsidR="00A9209C" w:rsidRPr="009D621F" w:rsidRDefault="00A9209C" w:rsidP="00B01E97">
      <w:pPr>
        <w:pStyle w:val="EndNoteBibliography"/>
        <w:spacing w:line="360" w:lineRule="auto"/>
        <w:ind w:left="720" w:hanging="720"/>
      </w:pPr>
      <w:r w:rsidRPr="009D621F">
        <w:t xml:space="preserve">CIRSTEA, M. C. &amp; LEVIN, M. F. 2000. Compensatory strategies for reaching in stroke. </w:t>
      </w:r>
      <w:r w:rsidRPr="009D621F">
        <w:rPr>
          <w:i/>
        </w:rPr>
        <w:t>Brain,</w:t>
      </w:r>
      <w:r w:rsidRPr="009D621F">
        <w:t xml:space="preserve"> 123 ( Pt 5)</w:t>
      </w:r>
      <w:r w:rsidRPr="009D621F">
        <w:rPr>
          <w:b/>
        </w:rPr>
        <w:t>,</w:t>
      </w:r>
      <w:r w:rsidRPr="009D621F">
        <w:t xml:space="preserve"> 940-53.</w:t>
      </w:r>
    </w:p>
    <w:p w14:paraId="09F37AF6" w14:textId="77777777" w:rsidR="00A9209C" w:rsidRPr="009D621F" w:rsidRDefault="00A9209C" w:rsidP="00B01E97">
      <w:pPr>
        <w:pStyle w:val="EndNoteBibliography"/>
        <w:spacing w:line="360" w:lineRule="auto"/>
        <w:ind w:left="720" w:hanging="720"/>
      </w:pPr>
      <w:r w:rsidRPr="009D621F">
        <w:t xml:space="preserve">CLERY, A., BHALLA, A., RUDD, A. G., WOLFE, C. D. A. &amp; WANG, Y. 2020. Trends in prevalence of acute stroke impairments: A population-based cohort study using the South London Stroke Register. </w:t>
      </w:r>
      <w:r w:rsidRPr="009D621F">
        <w:rPr>
          <w:i/>
        </w:rPr>
        <w:t>PLoS Med,</w:t>
      </w:r>
      <w:r w:rsidRPr="009D621F">
        <w:t xml:space="preserve"> 17</w:t>
      </w:r>
      <w:r w:rsidRPr="009D621F">
        <w:rPr>
          <w:b/>
        </w:rPr>
        <w:t>,</w:t>
      </w:r>
      <w:r w:rsidRPr="009D621F">
        <w:t xml:space="preserve"> e1003366.</w:t>
      </w:r>
    </w:p>
    <w:p w14:paraId="65FE80FD" w14:textId="77777777" w:rsidR="00A9209C" w:rsidRPr="009D621F" w:rsidRDefault="00A9209C" w:rsidP="00B01E97">
      <w:pPr>
        <w:pStyle w:val="EndNoteBibliography"/>
        <w:spacing w:line="360" w:lineRule="auto"/>
        <w:ind w:left="720" w:hanging="720"/>
      </w:pPr>
      <w:r w:rsidRPr="009D621F">
        <w:t xml:space="preserve">DEMERS, M. &amp; LEVIN, M. F. 2017. Do Activity Level Outcome Measures Commonly Used in Neurological Practice Assess Upper-Limb Movement Quality? </w:t>
      </w:r>
      <w:r w:rsidRPr="009D621F">
        <w:rPr>
          <w:i/>
        </w:rPr>
        <w:t>Neurorehabil Neural Repair,</w:t>
      </w:r>
      <w:r w:rsidRPr="009D621F">
        <w:t xml:space="preserve"> 31</w:t>
      </w:r>
      <w:r w:rsidRPr="009D621F">
        <w:rPr>
          <w:b/>
        </w:rPr>
        <w:t>,</w:t>
      </w:r>
      <w:r w:rsidRPr="009D621F">
        <w:t xml:space="preserve"> 623-637.</w:t>
      </w:r>
    </w:p>
    <w:p w14:paraId="2AF4501B" w14:textId="77777777" w:rsidR="00A9209C" w:rsidRPr="009D621F" w:rsidRDefault="00A9209C" w:rsidP="00B01E97">
      <w:pPr>
        <w:pStyle w:val="EndNoteBibliography"/>
        <w:spacing w:line="360" w:lineRule="auto"/>
        <w:ind w:left="720" w:hanging="720"/>
      </w:pPr>
      <w:r w:rsidRPr="009D621F">
        <w:t xml:space="preserve">DUNCAN, P. W., PROPST, M. &amp; NELSON, S. G. 1983. Reliability of the Fugl-Meyer assessment of sensorimotor recovery following cerebrovascular accident. </w:t>
      </w:r>
      <w:r w:rsidRPr="009D621F">
        <w:rPr>
          <w:i/>
        </w:rPr>
        <w:t>Phys Ther,</w:t>
      </w:r>
      <w:r w:rsidRPr="009D621F">
        <w:t xml:space="preserve"> 63</w:t>
      </w:r>
      <w:r w:rsidRPr="009D621F">
        <w:rPr>
          <w:b/>
        </w:rPr>
        <w:t>,</w:t>
      </w:r>
      <w:r w:rsidRPr="009D621F">
        <w:t xml:space="preserve"> 1606-10.</w:t>
      </w:r>
    </w:p>
    <w:p w14:paraId="3AD656BA" w14:textId="77777777" w:rsidR="00A9209C" w:rsidRPr="009D621F" w:rsidRDefault="00A9209C" w:rsidP="00B01E97">
      <w:pPr>
        <w:pStyle w:val="EndNoteBibliography"/>
        <w:spacing w:line="360" w:lineRule="auto"/>
        <w:ind w:left="720" w:hanging="720"/>
      </w:pPr>
      <w:r w:rsidRPr="009D621F">
        <w:t xml:space="preserve">FLEISS, J. L. 2011. </w:t>
      </w:r>
      <w:r w:rsidRPr="009D621F">
        <w:rPr>
          <w:i/>
        </w:rPr>
        <w:t>Design and Analysis of Clinical Experiments</w:t>
      </w:r>
      <w:r w:rsidRPr="009D621F">
        <w:t>, Wiley.</w:t>
      </w:r>
    </w:p>
    <w:p w14:paraId="1EC081D6" w14:textId="77777777" w:rsidR="00A9209C" w:rsidRPr="009D621F" w:rsidRDefault="00A9209C" w:rsidP="00B01E97">
      <w:pPr>
        <w:pStyle w:val="EndNoteBibliography"/>
        <w:spacing w:line="360" w:lineRule="auto"/>
        <w:ind w:left="720" w:hanging="720"/>
      </w:pPr>
      <w:r w:rsidRPr="009D621F">
        <w:t xml:space="preserve">JANG, S. H. 2013. Motor function-related maladaptive plasticity in stroke: a review. </w:t>
      </w:r>
      <w:r w:rsidRPr="009D621F">
        <w:rPr>
          <w:i/>
        </w:rPr>
        <w:t>NeuroRehabilitation,</w:t>
      </w:r>
      <w:r w:rsidRPr="009D621F">
        <w:t xml:space="preserve"> 32</w:t>
      </w:r>
      <w:r w:rsidRPr="009D621F">
        <w:rPr>
          <w:b/>
        </w:rPr>
        <w:t>,</w:t>
      </w:r>
      <w:r w:rsidRPr="009D621F">
        <w:t xml:space="preserve"> 311-6.</w:t>
      </w:r>
    </w:p>
    <w:p w14:paraId="70F73A28" w14:textId="77777777" w:rsidR="00A9209C" w:rsidRPr="009D621F" w:rsidRDefault="00A9209C" w:rsidP="00B01E97">
      <w:pPr>
        <w:pStyle w:val="EndNoteBibliography"/>
        <w:spacing w:line="360" w:lineRule="auto"/>
        <w:ind w:left="720" w:hanging="720"/>
      </w:pPr>
      <w:r w:rsidRPr="009D621F">
        <w:t xml:space="preserve">JUNG, K. M., JOO, M. C., JUNG, Y. J. &amp; JANG, W. N. 2020. The effects of the three-dimensional active trunk training exercise on trunk control ability, trunk muscle strength, and balance ability in sub-acute stroke patients: A randomized controlled pilot study. </w:t>
      </w:r>
      <w:r w:rsidRPr="009D621F">
        <w:rPr>
          <w:i/>
        </w:rPr>
        <w:t>Technol Health Care</w:t>
      </w:r>
      <w:r w:rsidRPr="009D621F">
        <w:t>.</w:t>
      </w:r>
    </w:p>
    <w:p w14:paraId="5EEC4E69" w14:textId="77777777" w:rsidR="00A9209C" w:rsidRPr="009D621F" w:rsidRDefault="00A9209C" w:rsidP="00B01E97">
      <w:pPr>
        <w:pStyle w:val="EndNoteBibliography"/>
        <w:spacing w:line="360" w:lineRule="auto"/>
        <w:ind w:left="720" w:hanging="720"/>
      </w:pPr>
      <w:r w:rsidRPr="009D621F">
        <w:t xml:space="preserve">KWAKKEL, G., LANNIN, N. A., BORSCHMANN, K., ENGLISH, C., ALI, M., CHURILOV, L., SAPOSNIK, G., WINSTEIN, C., VAN WEGEN, E. E., WOLF, S. L., KRAKAUER, J. W. &amp; BERNHARDT, J. 2017. Standardized </w:t>
      </w:r>
      <w:r w:rsidRPr="009D621F">
        <w:lastRenderedPageBreak/>
        <w:t xml:space="preserve">measurement of sensorimotor recovery in stroke trials: Consensus-based core recommendations from the Stroke Recovery and Rehabilitation Roundtable. </w:t>
      </w:r>
      <w:r w:rsidRPr="009D621F">
        <w:rPr>
          <w:i/>
        </w:rPr>
        <w:t>Int J Stroke,</w:t>
      </w:r>
      <w:r w:rsidRPr="009D621F">
        <w:t xml:space="preserve"> 12</w:t>
      </w:r>
      <w:r w:rsidRPr="009D621F">
        <w:rPr>
          <w:b/>
        </w:rPr>
        <w:t>,</w:t>
      </w:r>
      <w:r w:rsidRPr="009D621F">
        <w:t xml:space="preserve"> 451-461.</w:t>
      </w:r>
    </w:p>
    <w:p w14:paraId="4BF14F07" w14:textId="77777777" w:rsidR="00A9209C" w:rsidRPr="009D621F" w:rsidRDefault="00A9209C" w:rsidP="00B01E97">
      <w:pPr>
        <w:pStyle w:val="EndNoteBibliography"/>
        <w:spacing w:line="360" w:lineRule="auto"/>
        <w:ind w:left="720" w:hanging="720"/>
      </w:pPr>
      <w:r w:rsidRPr="009D621F">
        <w:t xml:space="preserve">LEVIN, M. F., LIEBERMANN, D. G., PARMET, Y. &amp; BERMAN, S. 2016. Compensatory Versus Noncompensatory Shoulder Movements Used for Reaching in Stroke. </w:t>
      </w:r>
      <w:r w:rsidRPr="009D621F">
        <w:rPr>
          <w:i/>
        </w:rPr>
        <w:t>Neurorehabil Neural Repair,</w:t>
      </w:r>
      <w:r w:rsidRPr="009D621F">
        <w:t xml:space="preserve"> 30</w:t>
      </w:r>
      <w:r w:rsidRPr="009D621F">
        <w:rPr>
          <w:b/>
        </w:rPr>
        <w:t>,</w:t>
      </w:r>
      <w:r w:rsidRPr="009D621F">
        <w:t xml:space="preserve"> 635-46.</w:t>
      </w:r>
    </w:p>
    <w:p w14:paraId="4A1C022E" w14:textId="77777777" w:rsidR="00A9209C" w:rsidRPr="009D621F" w:rsidRDefault="00A9209C" w:rsidP="00B01E97">
      <w:pPr>
        <w:pStyle w:val="EndNoteBibliography"/>
        <w:spacing w:line="360" w:lineRule="auto"/>
        <w:ind w:left="720" w:hanging="720"/>
      </w:pPr>
      <w:r w:rsidRPr="009D621F">
        <w:t xml:space="preserve">MA, H. I., LIN, K. C., HSIEH, F. H., CHEN, C. L., TANG, S. F. &amp; WU, C. Y. 2017. Kinematic Manifestation of Arm-Trunk Performance during Symmetric Bilateral Reaching After Stroke: Within vs. Beyond Arm's Length. </w:t>
      </w:r>
      <w:r w:rsidRPr="009D621F">
        <w:rPr>
          <w:i/>
        </w:rPr>
        <w:t>Am J Phys Med Rehabil,</w:t>
      </w:r>
      <w:r w:rsidRPr="009D621F">
        <w:t xml:space="preserve"> 96</w:t>
      </w:r>
      <w:r w:rsidRPr="009D621F">
        <w:rPr>
          <w:b/>
        </w:rPr>
        <w:t>,</w:t>
      </w:r>
      <w:r w:rsidRPr="009D621F">
        <w:t xml:space="preserve"> 146-151.</w:t>
      </w:r>
    </w:p>
    <w:p w14:paraId="3DAB6BDB" w14:textId="77777777" w:rsidR="00A9209C" w:rsidRPr="009D621F" w:rsidRDefault="00A9209C" w:rsidP="00B01E97">
      <w:pPr>
        <w:pStyle w:val="EndNoteBibliography"/>
        <w:spacing w:line="360" w:lineRule="auto"/>
        <w:ind w:left="720" w:hanging="720"/>
      </w:pPr>
      <w:r w:rsidRPr="009D621F">
        <w:t xml:space="preserve">MASSIE, C. L., MALCOLM, M. P., GREENE, D. P. &amp; BROWNING, R. C. 2012. Kinematic motion analysis and muscle activation patterns of continuous reaching in survivors of stroke. </w:t>
      </w:r>
      <w:r w:rsidRPr="009D621F">
        <w:rPr>
          <w:i/>
        </w:rPr>
        <w:t>J Mot Behav,</w:t>
      </w:r>
      <w:r w:rsidRPr="009D621F">
        <w:t xml:space="preserve"> 44</w:t>
      </w:r>
      <w:r w:rsidRPr="009D621F">
        <w:rPr>
          <w:b/>
        </w:rPr>
        <w:t>,</w:t>
      </w:r>
      <w:r w:rsidRPr="009D621F">
        <w:t xml:space="preserve"> 213-22.</w:t>
      </w:r>
    </w:p>
    <w:p w14:paraId="3D6D5D5F" w14:textId="77777777" w:rsidR="00A9209C" w:rsidRPr="009D621F" w:rsidRDefault="00A9209C" w:rsidP="00B01E97">
      <w:pPr>
        <w:pStyle w:val="EndNoteBibliography"/>
        <w:spacing w:line="360" w:lineRule="auto"/>
        <w:ind w:left="720" w:hanging="720"/>
      </w:pPr>
      <w:r w:rsidRPr="009D621F">
        <w:t xml:space="preserve">MESSIER, S., BOURBONNAIS, D., DESROSIERS, J. &amp; ROY, Y. 2006. Kinematic Analysis of Upper Limbs and Trunk Movement During Bilateral Movement After Stroke. </w:t>
      </w:r>
      <w:r w:rsidRPr="009D621F">
        <w:rPr>
          <w:i/>
        </w:rPr>
        <w:t>Archives of Physical Medicine &amp; Rehabilitation,</w:t>
      </w:r>
      <w:r w:rsidRPr="009D621F">
        <w:t xml:space="preserve"> 87</w:t>
      </w:r>
      <w:r w:rsidRPr="009D621F">
        <w:rPr>
          <w:b/>
        </w:rPr>
        <w:t>,</w:t>
      </w:r>
      <w:r w:rsidRPr="009D621F">
        <w:t xml:space="preserve"> 1463-1470.</w:t>
      </w:r>
    </w:p>
    <w:p w14:paraId="53DBB184" w14:textId="77777777" w:rsidR="00A9209C" w:rsidRPr="009D621F" w:rsidRDefault="00A9209C" w:rsidP="00B01E97">
      <w:pPr>
        <w:pStyle w:val="EndNoteBibliography"/>
        <w:spacing w:line="360" w:lineRule="auto"/>
        <w:ind w:left="720" w:hanging="720"/>
      </w:pPr>
      <w:r w:rsidRPr="009D621F">
        <w:t xml:space="preserve">POLTAWSKI, L., ALLISON, R., BRISCOE, S., FREEMAN, J., KILBRIDE, C., NEAL, D., TURTON, A. J. &amp; DEAN, S. 2016. Assessing the impact of upper limb disability following stroke: a qualitative enquiry using internet-based personal accounts of stroke survivors. </w:t>
      </w:r>
      <w:r w:rsidRPr="009D621F">
        <w:rPr>
          <w:i/>
        </w:rPr>
        <w:t>Disabil Rehabil,</w:t>
      </w:r>
      <w:r w:rsidRPr="009D621F">
        <w:t xml:space="preserve"> 38</w:t>
      </w:r>
      <w:r w:rsidRPr="009D621F">
        <w:rPr>
          <w:b/>
        </w:rPr>
        <w:t>,</w:t>
      </w:r>
      <w:r w:rsidRPr="009D621F">
        <w:t xml:space="preserve"> 945-51.</w:t>
      </w:r>
    </w:p>
    <w:p w14:paraId="528A0524" w14:textId="77777777" w:rsidR="00A9209C" w:rsidRPr="009D621F" w:rsidRDefault="00A9209C" w:rsidP="00B01E97">
      <w:pPr>
        <w:pStyle w:val="EndNoteBibliography"/>
        <w:spacing w:line="360" w:lineRule="auto"/>
        <w:ind w:left="720" w:hanging="720"/>
      </w:pPr>
      <w:r w:rsidRPr="009D621F">
        <w:t xml:space="preserve">TANAKA, S., HACHISUKA, K. &amp; OGATA, H. 1998. Muscle strength of trunk flexion-extension in post-stroke hemiplegic patients. </w:t>
      </w:r>
      <w:r w:rsidRPr="009D621F">
        <w:rPr>
          <w:i/>
        </w:rPr>
        <w:t>Am J Phys Med Rehabil,</w:t>
      </w:r>
      <w:r w:rsidRPr="009D621F">
        <w:t xml:space="preserve"> 77</w:t>
      </w:r>
      <w:r w:rsidRPr="009D621F">
        <w:rPr>
          <w:b/>
        </w:rPr>
        <w:t>,</w:t>
      </w:r>
      <w:r w:rsidRPr="009D621F">
        <w:t xml:space="preserve"> 288-90.</w:t>
      </w:r>
    </w:p>
    <w:p w14:paraId="232131BA" w14:textId="77777777" w:rsidR="00A9209C" w:rsidRPr="009D621F" w:rsidRDefault="00A9209C" w:rsidP="00B01E97">
      <w:pPr>
        <w:pStyle w:val="EndNoteBibliography"/>
        <w:spacing w:line="360" w:lineRule="auto"/>
        <w:ind w:left="720" w:hanging="720"/>
      </w:pPr>
      <w:r w:rsidRPr="009D621F">
        <w:t xml:space="preserve">WOLF, S. L., CATLIN, P. A., ELLIS, M., ARCHER, A. L., MORGAN, B. &amp; PIACENTINO, A. 2001. Assessing Wolf motor function test as outcome measure for research in patients after stroke. </w:t>
      </w:r>
      <w:r w:rsidRPr="009D621F">
        <w:rPr>
          <w:i/>
        </w:rPr>
        <w:t>Stroke,</w:t>
      </w:r>
      <w:r w:rsidRPr="009D621F">
        <w:t xml:space="preserve"> 32</w:t>
      </w:r>
      <w:r w:rsidRPr="009D621F">
        <w:rPr>
          <w:b/>
        </w:rPr>
        <w:t>,</w:t>
      </w:r>
      <w:r w:rsidRPr="009D621F">
        <w:t xml:space="preserve"> 1635-9.</w:t>
      </w:r>
    </w:p>
    <w:p w14:paraId="1BC964E5" w14:textId="77777777" w:rsidR="00A9209C" w:rsidRPr="009D621F" w:rsidRDefault="00A9209C" w:rsidP="00B01E97">
      <w:pPr>
        <w:pStyle w:val="EndNoteBibliography"/>
        <w:spacing w:line="360" w:lineRule="auto"/>
        <w:ind w:left="720" w:hanging="720"/>
      </w:pPr>
      <w:r w:rsidRPr="009D621F">
        <w:t xml:space="preserve">WU, C. Y., FU, T., LIN, K. C., FENG, C. T., HSIEH, K. P., YU, H. W., LIN, C. H., HSIEH, C. J. &amp; OTA, H. 2011. Assessing the streamlined Wolf motor function test as an outcome measure for stroke rehabilitation. </w:t>
      </w:r>
      <w:r w:rsidRPr="009D621F">
        <w:rPr>
          <w:i/>
        </w:rPr>
        <w:t>Neurorehabil Neural Repair,</w:t>
      </w:r>
      <w:r w:rsidRPr="009D621F">
        <w:t xml:space="preserve"> 25</w:t>
      </w:r>
      <w:r w:rsidRPr="009D621F">
        <w:rPr>
          <w:b/>
        </w:rPr>
        <w:t>,</w:t>
      </w:r>
      <w:r w:rsidRPr="009D621F">
        <w:t xml:space="preserve"> 194-9.</w:t>
      </w:r>
    </w:p>
    <w:p w14:paraId="5B19A10D" w14:textId="750902A3" w:rsidR="00DE673B" w:rsidRDefault="00775FE6" w:rsidP="00B01E97">
      <w:r w:rsidRPr="009D621F">
        <w:fldChar w:fldCharType="end"/>
      </w:r>
    </w:p>
    <w:sectPr w:rsidR="00DE673B" w:rsidSect="000E6993">
      <w:type w:val="continuous"/>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8E0C22" w14:textId="77777777" w:rsidR="00672241" w:rsidRDefault="00672241">
      <w:pPr>
        <w:spacing w:line="240" w:lineRule="auto"/>
      </w:pPr>
      <w:r>
        <w:separator/>
      </w:r>
    </w:p>
  </w:endnote>
  <w:endnote w:type="continuationSeparator" w:id="0">
    <w:p w14:paraId="1AD7C2C8" w14:textId="77777777" w:rsidR="00672241" w:rsidRDefault="006722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MinionPro-Regular">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CC20F1" w14:textId="77777777" w:rsidR="00672241" w:rsidRDefault="00672241">
      <w:pPr>
        <w:spacing w:line="240" w:lineRule="auto"/>
      </w:pPr>
      <w:r>
        <w:separator/>
      </w:r>
    </w:p>
  </w:footnote>
  <w:footnote w:type="continuationSeparator" w:id="0">
    <w:p w14:paraId="7DA4D8C2" w14:textId="77777777" w:rsidR="00672241" w:rsidRDefault="0067224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2805936"/>
    <w:lvl w:ilvl="0">
      <w:start w:val="1"/>
      <w:numFmt w:val="decimal"/>
      <w:pStyle w:val="ListNumber5"/>
      <w:lvlText w:val="%1."/>
      <w:lvlJc w:val="left"/>
      <w:pPr>
        <w:tabs>
          <w:tab w:val="num" w:pos="-570"/>
        </w:tabs>
        <w:ind w:left="-570"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2C603A"/>
    <w:multiLevelType w:val="multilevel"/>
    <w:tmpl w:val="AE00D3B6"/>
    <w:styleLink w:val="WWOutlineListStyle"/>
    <w:lvl w:ilvl="0">
      <w:start w:val="1"/>
      <w:numFmt w:val="decimal"/>
      <w:lvlText w:val="Chapter %1"/>
      <w:lvlJc w:val="left"/>
      <w:pPr>
        <w:ind w:left="567" w:hanging="567"/>
      </w:pPr>
      <w:rPr>
        <w:rFonts w:cs="Times New Roman"/>
        <w:b w:val="0"/>
        <w:bCs w:val="0"/>
        <w:i w:val="0"/>
        <w:iCs w:val="0"/>
        <w:caps w:val="0"/>
        <w:smallCaps w:val="0"/>
        <w:strike w:val="0"/>
        <w:dstrike w:val="0"/>
        <w:outline w:val="0"/>
        <w:emboss w:val="0"/>
        <w:imprint w:val="0"/>
        <w:vanish w:val="0"/>
        <w:spacing w:val="0"/>
        <w:kern w:val="0"/>
        <w:position w:val="0"/>
        <w:u w:val="none"/>
        <w:vertAlign w:val="baseline"/>
        <w:em w:val="none"/>
      </w:rPr>
    </w:lvl>
    <w:lvl w:ilvl="1">
      <w:start w:val="1"/>
      <w:numFmt w:val="decimal"/>
      <w:lvlText w:val="%1.%2"/>
      <w:lvlJc w:val="left"/>
      <w:pPr>
        <w:ind w:left="851" w:hanging="851"/>
      </w:pPr>
    </w:lvl>
    <w:lvl w:ilvl="2">
      <w:start w:val="1"/>
      <w:numFmt w:val="decimal"/>
      <w:lvlText w:val="%1.%2.%3"/>
      <w:lvlJc w:val="left"/>
      <w:pPr>
        <w:ind w:left="1305" w:hanging="1021"/>
      </w:pPr>
    </w:lvl>
    <w:lvl w:ilvl="3">
      <w:start w:val="1"/>
      <w:numFmt w:val="decimal"/>
      <w:lvlText w:val="%1.%2.%3.%4"/>
      <w:lvlJc w:val="left"/>
      <w:pPr>
        <w:ind w:left="1134" w:hanging="1134"/>
      </w:pPr>
    </w:lvl>
    <w:lvl w:ilvl="4">
      <w:start w:val="1"/>
      <w:numFmt w:val="decimal"/>
      <w:lvlText w:val="%1.%2.%3.%4.%5"/>
      <w:lvlJc w:val="left"/>
      <w:pPr>
        <w:ind w:left="1247" w:hanging="1247"/>
      </w:pPr>
    </w:lvl>
    <w:lvl w:ilvl="5">
      <w:start w:val="1"/>
      <w:numFmt w:val="decimal"/>
      <w:lvlText w:val="%1.%2.%3.%4.%5.%6"/>
      <w:lvlJc w:val="left"/>
      <w:pPr>
        <w:ind w:left="1361" w:hanging="1361"/>
      </w:pPr>
    </w:lvl>
    <w:lvl w:ilvl="6">
      <w:start w:val="1"/>
      <w:numFmt w:val="decimal"/>
      <w:lvlText w:val="%1.%2.%3.%4.%5.%6.%7"/>
      <w:lvlJc w:val="left"/>
      <w:pPr>
        <w:ind w:left="1474" w:hanging="1474"/>
      </w:pPr>
    </w:lvl>
    <w:lvl w:ilvl="7">
      <w:start w:val="1"/>
      <w:numFmt w:val="decimal"/>
      <w:lvlText w:val="%1.%2.%3.%4.%5.%6.%7.%8"/>
      <w:lvlJc w:val="left"/>
      <w:pPr>
        <w:ind w:left="1588" w:hanging="1588"/>
      </w:pPr>
    </w:lvl>
    <w:lvl w:ilvl="8">
      <w:start w:val="1"/>
      <w:numFmt w:val="decimal"/>
      <w:lvlText w:val="%1.%2.%3.%4.%5.%6.%7.%8.%9"/>
      <w:lvlJc w:val="left"/>
      <w:pPr>
        <w:ind w:left="1701" w:hanging="1701"/>
      </w:pPr>
    </w:lvl>
  </w:abstractNum>
  <w:abstractNum w:abstractNumId="11" w15:restartNumberingAfterBreak="0">
    <w:nsid w:val="0ED3644A"/>
    <w:multiLevelType w:val="hybridMultilevel"/>
    <w:tmpl w:val="59E0532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6375AB"/>
    <w:multiLevelType w:val="hybridMultilevel"/>
    <w:tmpl w:val="D0668F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44330A3"/>
    <w:multiLevelType w:val="hybridMultilevel"/>
    <w:tmpl w:val="B87CF33C"/>
    <w:lvl w:ilvl="0" w:tplc="CDE0C5CE">
      <w:start w:val="1"/>
      <w:numFmt w:val="bullet"/>
      <w:lvlText w:val=""/>
      <w:lvlJc w:val="left"/>
      <w:pPr>
        <w:ind w:left="644"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35431A4B"/>
    <w:multiLevelType w:val="multilevel"/>
    <w:tmpl w:val="EFD0837E"/>
    <w:lvl w:ilvl="0">
      <w:start w:val="1"/>
      <w:numFmt w:val="decimal"/>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11F0023"/>
    <w:multiLevelType w:val="multilevel"/>
    <w:tmpl w:val="428E9DAC"/>
    <w:lvl w:ilvl="0">
      <w:start w:val="1"/>
      <w:numFmt w:val="decimal"/>
      <w:pStyle w:val="Heading1"/>
      <w:lvlText w:val="Chapter %1"/>
      <w:lvlJc w:val="left"/>
      <w:pPr>
        <w:tabs>
          <w:tab w:val="num" w:pos="7939"/>
        </w:tabs>
        <w:ind w:left="6521"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16" w15:restartNumberingAfterBreak="0">
    <w:nsid w:val="445A0375"/>
    <w:multiLevelType w:val="hybridMultilevel"/>
    <w:tmpl w:val="165AFD04"/>
    <w:lvl w:ilvl="0" w:tplc="2A4E7E26">
      <w:start w:val="1"/>
      <w:numFmt w:val="decimal"/>
      <w:pStyle w:val="Appendixmain0"/>
      <w:lvlText w:val="Appendix %1"/>
      <w:lvlJc w:val="left"/>
      <w:pPr>
        <w:ind w:left="2486"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D2F288D"/>
    <w:multiLevelType w:val="multilevel"/>
    <w:tmpl w:val="C1D82BAE"/>
    <w:styleLink w:val="LFO4"/>
    <w:lvl w:ilvl="0">
      <w:start w:val="1"/>
      <w:numFmt w:val="decimal"/>
      <w:lvlText w:val="%1."/>
      <w:lvlJc w:val="left"/>
      <w:pPr>
        <w:ind w:left="360" w:hanging="360"/>
      </w:pPr>
    </w:lvl>
    <w:lvl w:ilvl="1">
      <w:start w:val="1"/>
      <w:numFmt w:val="none"/>
      <w:lvlText w:val=""/>
      <w:lvlJc w:val="left"/>
    </w:lvl>
    <w:lvl w:ilvl="2">
      <w:start w:val="1"/>
      <w:numFmt w:val="none"/>
      <w:lvlText w:val=""/>
      <w:lvlJc w:val="left"/>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18" w15:restartNumberingAfterBreak="0">
    <w:nsid w:val="6C594F70"/>
    <w:multiLevelType w:val="hybridMultilevel"/>
    <w:tmpl w:val="36C8E57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A2831B0"/>
    <w:multiLevelType w:val="hybridMultilevel"/>
    <w:tmpl w:val="C5BC50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C144DF2"/>
    <w:multiLevelType w:val="hybridMultilevel"/>
    <w:tmpl w:val="8CF29DD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14"/>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0"/>
  </w:num>
  <w:num w:numId="14">
    <w:abstractNumId w:val="17"/>
  </w:num>
  <w:num w:numId="15">
    <w:abstractNumId w:val="20"/>
  </w:num>
  <w:num w:numId="16">
    <w:abstractNumId w:val="11"/>
  </w:num>
  <w:num w:numId="17">
    <w:abstractNumId w:val="16"/>
  </w:num>
  <w:num w:numId="18">
    <w:abstractNumId w:val="19"/>
  </w:num>
  <w:num w:numId="19">
    <w:abstractNumId w:val="18"/>
  </w:num>
  <w:num w:numId="20">
    <w:abstractNumId w:val="12"/>
  </w:num>
  <w:num w:numId="21">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zsvd05qrz0rkez096v5207vedezszzrxvp&quot;&gt;my end note library - 5th year &lt;record-ids&gt;&lt;item&gt;394&lt;/item&gt;&lt;item&gt;452&lt;/item&gt;&lt;item&gt;459&lt;/item&gt;&lt;item&gt;582&lt;/item&gt;&lt;item&gt;587&lt;/item&gt;&lt;item&gt;591&lt;/item&gt;&lt;item&gt;592&lt;/item&gt;&lt;item&gt;593&lt;/item&gt;&lt;item&gt;694&lt;/item&gt;&lt;item&gt;698&lt;/item&gt;&lt;item&gt;733&lt;/item&gt;&lt;item&gt;783&lt;/item&gt;&lt;item&gt;794&lt;/item&gt;&lt;item&gt;795&lt;/item&gt;&lt;item&gt;796&lt;/item&gt;&lt;item&gt;797&lt;/item&gt;&lt;item&gt;798&lt;/item&gt;&lt;item&gt;799&lt;/item&gt;&lt;item&gt;800&lt;/item&gt;&lt;item&gt;1763&lt;/item&gt;&lt;item&gt;1824&lt;/item&gt;&lt;item&gt;1913&lt;/item&gt;&lt;item&gt;1914&lt;/item&gt;&lt;/record-ids&gt;&lt;/item&gt;&lt;/Libraries&gt;"/>
  </w:docVars>
  <w:rsids>
    <w:rsidRoot w:val="00DE673B"/>
    <w:rsid w:val="000071BA"/>
    <w:rsid w:val="000237CB"/>
    <w:rsid w:val="00026280"/>
    <w:rsid w:val="00030174"/>
    <w:rsid w:val="0003213E"/>
    <w:rsid w:val="00035FEB"/>
    <w:rsid w:val="000420C8"/>
    <w:rsid w:val="00042E4E"/>
    <w:rsid w:val="00053959"/>
    <w:rsid w:val="000550AE"/>
    <w:rsid w:val="00062620"/>
    <w:rsid w:val="000777DD"/>
    <w:rsid w:val="000A4C6D"/>
    <w:rsid w:val="000D6325"/>
    <w:rsid w:val="000E6993"/>
    <w:rsid w:val="0011017E"/>
    <w:rsid w:val="00150FFA"/>
    <w:rsid w:val="00180BEE"/>
    <w:rsid w:val="001C2835"/>
    <w:rsid w:val="00211BDF"/>
    <w:rsid w:val="00227DA8"/>
    <w:rsid w:val="00232C22"/>
    <w:rsid w:val="00242646"/>
    <w:rsid w:val="002445C2"/>
    <w:rsid w:val="00257877"/>
    <w:rsid w:val="002621E5"/>
    <w:rsid w:val="00273E48"/>
    <w:rsid w:val="002A07B0"/>
    <w:rsid w:val="002A4328"/>
    <w:rsid w:val="002C36ED"/>
    <w:rsid w:val="002C593A"/>
    <w:rsid w:val="002E0A5E"/>
    <w:rsid w:val="002E1E6C"/>
    <w:rsid w:val="00314526"/>
    <w:rsid w:val="00340735"/>
    <w:rsid w:val="0034220D"/>
    <w:rsid w:val="003649C4"/>
    <w:rsid w:val="003938BC"/>
    <w:rsid w:val="003A5390"/>
    <w:rsid w:val="003A7703"/>
    <w:rsid w:val="003C2214"/>
    <w:rsid w:val="003C47F8"/>
    <w:rsid w:val="003D6DBE"/>
    <w:rsid w:val="003D71C2"/>
    <w:rsid w:val="003F186B"/>
    <w:rsid w:val="00405EB1"/>
    <w:rsid w:val="0041531B"/>
    <w:rsid w:val="004321F3"/>
    <w:rsid w:val="004433A4"/>
    <w:rsid w:val="00445E6B"/>
    <w:rsid w:val="00451973"/>
    <w:rsid w:val="00457589"/>
    <w:rsid w:val="00486068"/>
    <w:rsid w:val="004E1C9D"/>
    <w:rsid w:val="004E353D"/>
    <w:rsid w:val="004F1013"/>
    <w:rsid w:val="0052163E"/>
    <w:rsid w:val="00534514"/>
    <w:rsid w:val="005908E1"/>
    <w:rsid w:val="00593708"/>
    <w:rsid w:val="005F6DBE"/>
    <w:rsid w:val="00646AA5"/>
    <w:rsid w:val="00647BBB"/>
    <w:rsid w:val="00652A99"/>
    <w:rsid w:val="0065654B"/>
    <w:rsid w:val="0066111D"/>
    <w:rsid w:val="00672241"/>
    <w:rsid w:val="00692992"/>
    <w:rsid w:val="00696055"/>
    <w:rsid w:val="006D0C3D"/>
    <w:rsid w:val="00701346"/>
    <w:rsid w:val="0070209A"/>
    <w:rsid w:val="00710432"/>
    <w:rsid w:val="00713EDB"/>
    <w:rsid w:val="00720BBE"/>
    <w:rsid w:val="0073495D"/>
    <w:rsid w:val="007667FE"/>
    <w:rsid w:val="00775FE6"/>
    <w:rsid w:val="0078592E"/>
    <w:rsid w:val="00795E72"/>
    <w:rsid w:val="007961C3"/>
    <w:rsid w:val="007B2266"/>
    <w:rsid w:val="007B29FF"/>
    <w:rsid w:val="007E31C2"/>
    <w:rsid w:val="007E425F"/>
    <w:rsid w:val="007E4C57"/>
    <w:rsid w:val="007F3F75"/>
    <w:rsid w:val="00805136"/>
    <w:rsid w:val="0082064D"/>
    <w:rsid w:val="008367CC"/>
    <w:rsid w:val="008705DD"/>
    <w:rsid w:val="00870A76"/>
    <w:rsid w:val="00886B9A"/>
    <w:rsid w:val="00894907"/>
    <w:rsid w:val="008971E1"/>
    <w:rsid w:val="008A47F8"/>
    <w:rsid w:val="008C042E"/>
    <w:rsid w:val="008C1BED"/>
    <w:rsid w:val="00917B45"/>
    <w:rsid w:val="009253DB"/>
    <w:rsid w:val="00925A13"/>
    <w:rsid w:val="00970AFC"/>
    <w:rsid w:val="00990606"/>
    <w:rsid w:val="009D621F"/>
    <w:rsid w:val="009E10EE"/>
    <w:rsid w:val="009F3325"/>
    <w:rsid w:val="00A1596F"/>
    <w:rsid w:val="00A218C7"/>
    <w:rsid w:val="00A31F64"/>
    <w:rsid w:val="00A44FF1"/>
    <w:rsid w:val="00A9209C"/>
    <w:rsid w:val="00A94F6F"/>
    <w:rsid w:val="00AC7144"/>
    <w:rsid w:val="00B01E97"/>
    <w:rsid w:val="00B06A39"/>
    <w:rsid w:val="00B20575"/>
    <w:rsid w:val="00B27B97"/>
    <w:rsid w:val="00B31938"/>
    <w:rsid w:val="00B356EE"/>
    <w:rsid w:val="00B3718B"/>
    <w:rsid w:val="00B80EE6"/>
    <w:rsid w:val="00B87154"/>
    <w:rsid w:val="00B93278"/>
    <w:rsid w:val="00BA58B9"/>
    <w:rsid w:val="00BC2FC1"/>
    <w:rsid w:val="00BD2B9E"/>
    <w:rsid w:val="00BE249A"/>
    <w:rsid w:val="00BE2F3A"/>
    <w:rsid w:val="00BF22B9"/>
    <w:rsid w:val="00C01431"/>
    <w:rsid w:val="00C35798"/>
    <w:rsid w:val="00C736B7"/>
    <w:rsid w:val="00C751A7"/>
    <w:rsid w:val="00C805B6"/>
    <w:rsid w:val="00C9771A"/>
    <w:rsid w:val="00C97D04"/>
    <w:rsid w:val="00CA5354"/>
    <w:rsid w:val="00CB16F4"/>
    <w:rsid w:val="00D019AF"/>
    <w:rsid w:val="00D47F93"/>
    <w:rsid w:val="00D6684B"/>
    <w:rsid w:val="00DA3696"/>
    <w:rsid w:val="00DE673B"/>
    <w:rsid w:val="00E04FE0"/>
    <w:rsid w:val="00E237AF"/>
    <w:rsid w:val="00E23C45"/>
    <w:rsid w:val="00E44242"/>
    <w:rsid w:val="00E527CE"/>
    <w:rsid w:val="00E719DE"/>
    <w:rsid w:val="00E8492E"/>
    <w:rsid w:val="00E94DAC"/>
    <w:rsid w:val="00E95419"/>
    <w:rsid w:val="00EA5C8A"/>
    <w:rsid w:val="00EC0062"/>
    <w:rsid w:val="00EF6079"/>
    <w:rsid w:val="00F02992"/>
    <w:rsid w:val="00F104EB"/>
    <w:rsid w:val="00F36DB5"/>
    <w:rsid w:val="00F37AD9"/>
    <w:rsid w:val="00F61C6B"/>
    <w:rsid w:val="00F80565"/>
    <w:rsid w:val="00F9678D"/>
    <w:rsid w:val="00FC6C03"/>
    <w:rsid w:val="00FF312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D3510"/>
  <w15:chartTrackingRefBased/>
  <w15:docId w15:val="{826361EE-98F3-41A5-BFE3-00086F690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qFormat="1"/>
    <w:lsdException w:name="index 6" w:semiHidden="1" w:unhideWhenUsed="1" w:qFormat="1"/>
    <w:lsdException w:name="index 7" w:semiHidden="1" w:unhideWhenUsed="1" w:qFormat="1"/>
    <w:lsdException w:name="index 8" w:semiHidden="1" w:unhideWhenUsed="1" w:qFormat="1"/>
    <w:lsdException w:name="index 9" w:semiHidden="1" w:unhideWhenUsed="1" w:qFormat="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qFormat="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qFormat="1"/>
    <w:lsdException w:name="caption" w:semiHidden="1" w:unhideWhenUsed="1" w:qFormat="1"/>
    <w:lsdException w:name="table of figures" w:semiHidden="1" w:unhideWhenUsed="1" w:qFormat="1"/>
    <w:lsdException w:name="envelope address" w:semiHidden="1" w:unhideWhenUsed="1" w:qFormat="1"/>
    <w:lsdException w:name="envelope return" w:semiHidden="1" w:unhideWhenUsed="1" w:qFormat="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qFormat="1"/>
    <w:lsdException w:name="macro" w:semiHidden="1" w:unhideWhenUsed="1" w:qFormat="1"/>
    <w:lsdException w:name="toa heading" w:semiHidden="1" w:unhideWhenUsed="1" w:qFormat="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qFormat="1"/>
    <w:lsdException w:name="List 4" w:semiHidden="1" w:unhideWhenUsed="1" w:qFormat="1"/>
    <w:lsdException w:name="List 5" w:semiHidden="1" w:unhideWhenUsed="1" w:qFormat="1"/>
    <w:lsdException w:name="List Bullet 2" w:semiHidden="1" w:unhideWhenUsed="1" w:qFormat="1"/>
    <w:lsdException w:name="List Bullet 3" w:semiHidden="1" w:unhideWhenUsed="1" w:qFormat="1"/>
    <w:lsdException w:name="List Bullet 4" w:semiHidden="1" w:unhideWhenUsed="1" w:qFormat="1"/>
    <w:lsdException w:name="List Bullet 5" w:semiHidden="1" w:unhideWhenUsed="1" w:qFormat="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qFormat="1"/>
    <w:lsdException w:name="Title" w:uiPriority="10" w:qFormat="1"/>
    <w:lsdException w:name="Closing" w:semiHidden="1" w:unhideWhenUsed="1" w:qFormat="1"/>
    <w:lsdException w:name="Signature" w:semiHidden="1" w:unhideWhenUsed="1" w:qFormat="1"/>
    <w:lsdException w:name="Default Paragraph Font" w:semiHidden="1" w:uiPriority="1" w:unhideWhenUsed="1"/>
    <w:lsdException w:name="Body Text" w:semiHidden="1" w:uiPriority="1" w:unhideWhenUsed="1" w:qFormat="1"/>
    <w:lsdException w:name="Body Text Indent" w:semiHidden="1" w:unhideWhenUsed="1" w:qFormat="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qFormat="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qFormat="1"/>
    <w:lsdException w:name="Note Heading" w:semiHidden="1" w:unhideWhenUsed="1" w:qFormat="1"/>
    <w:lsdException w:name="Body Text 2" w:semiHidden="1" w:unhideWhenUsed="1" w:qFormat="1"/>
    <w:lsdException w:name="Body Text 3" w:semiHidden="1" w:unhideWhenUsed="1" w:qFormat="1"/>
    <w:lsdException w:name="Body Text Indent 2" w:semiHidden="1" w:unhideWhenUsed="1" w:qFormat="1"/>
    <w:lsdException w:name="Body Text Indent 3" w:semiHidden="1" w:unhideWhenUsed="1" w:qFormat="1"/>
    <w:lsdException w:name="Block Text" w:semiHidden="1"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qFormat="1"/>
    <w:lsdException w:name="E-mail Signature" w:semiHidden="1" w:unhideWhenUsed="1" w:qFormat="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673B"/>
    <w:pPr>
      <w:spacing w:after="0" w:line="360" w:lineRule="auto"/>
      <w:jc w:val="both"/>
    </w:pPr>
    <w:rPr>
      <w:rFonts w:ascii="Calibri" w:eastAsia="Times New Roman" w:hAnsi="Calibri" w:cs="Times New Roman"/>
      <w:lang w:eastAsia="zh-CN"/>
    </w:rPr>
  </w:style>
  <w:style w:type="paragraph" w:styleId="Heading1">
    <w:name w:val="heading 1"/>
    <w:basedOn w:val="Normal"/>
    <w:next w:val="Normal"/>
    <w:link w:val="Heading1Char"/>
    <w:uiPriority w:val="9"/>
    <w:qFormat/>
    <w:rsid w:val="00DE673B"/>
    <w:pPr>
      <w:keepNext/>
      <w:keepLines/>
      <w:numPr>
        <w:numId w:val="1"/>
      </w:numPr>
      <w:tabs>
        <w:tab w:val="clear" w:pos="7939"/>
        <w:tab w:val="num" w:pos="1985"/>
      </w:tabs>
      <w:spacing w:after="240"/>
      <w:ind w:left="567"/>
      <w:outlineLvl w:val="0"/>
    </w:pPr>
    <w:rPr>
      <w:rFonts w:cs="Arial"/>
      <w:b/>
      <w:bCs/>
      <w:kern w:val="32"/>
      <w:sz w:val="36"/>
      <w:szCs w:val="32"/>
      <w:lang w:eastAsia="en-US"/>
    </w:rPr>
  </w:style>
  <w:style w:type="paragraph" w:styleId="Heading2">
    <w:name w:val="heading 2"/>
    <w:basedOn w:val="Heading1"/>
    <w:next w:val="Normal"/>
    <w:link w:val="Heading2Char"/>
    <w:uiPriority w:val="9"/>
    <w:qFormat/>
    <w:rsid w:val="00DE673B"/>
    <w:pPr>
      <w:numPr>
        <w:ilvl w:val="1"/>
      </w:numPr>
      <w:spacing w:before="360"/>
      <w:outlineLvl w:val="1"/>
    </w:pPr>
    <w:rPr>
      <w:bCs w:val="0"/>
      <w:sz w:val="28"/>
      <w:szCs w:val="24"/>
      <w:lang w:eastAsia="en-GB"/>
    </w:rPr>
  </w:style>
  <w:style w:type="paragraph" w:styleId="Heading3">
    <w:name w:val="heading 3"/>
    <w:basedOn w:val="Heading1"/>
    <w:next w:val="Normal"/>
    <w:link w:val="Heading3Char"/>
    <w:uiPriority w:val="9"/>
    <w:qFormat/>
    <w:rsid w:val="00DE673B"/>
    <w:pPr>
      <w:numPr>
        <w:ilvl w:val="2"/>
      </w:numPr>
      <w:spacing w:before="360"/>
      <w:outlineLvl w:val="2"/>
    </w:pPr>
    <w:rPr>
      <w:bCs w:val="0"/>
      <w:sz w:val="22"/>
      <w:szCs w:val="26"/>
    </w:rPr>
  </w:style>
  <w:style w:type="paragraph" w:styleId="Heading4">
    <w:name w:val="heading 4"/>
    <w:basedOn w:val="Heading1"/>
    <w:next w:val="Normal"/>
    <w:link w:val="Heading4Char"/>
    <w:qFormat/>
    <w:rsid w:val="00DE673B"/>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DE673B"/>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DE673B"/>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uiPriority w:val="99"/>
    <w:qFormat/>
    <w:rsid w:val="00DE673B"/>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uiPriority w:val="99"/>
    <w:qFormat/>
    <w:rsid w:val="00DE673B"/>
    <w:pPr>
      <w:numPr>
        <w:ilvl w:val="7"/>
      </w:numPr>
      <w:outlineLvl w:val="7"/>
    </w:pPr>
    <w:rPr>
      <w:rFonts w:eastAsiaTheme="majorEastAsia" w:cstheme="majorBidi"/>
      <w:b w:val="0"/>
      <w:sz w:val="22"/>
    </w:rPr>
  </w:style>
  <w:style w:type="paragraph" w:styleId="Heading9">
    <w:name w:val="heading 9"/>
    <w:basedOn w:val="Heading1"/>
    <w:next w:val="Normal"/>
    <w:link w:val="Heading9Char"/>
    <w:uiPriority w:val="99"/>
    <w:qFormat/>
    <w:rsid w:val="00DE673B"/>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E673B"/>
    <w:rPr>
      <w:rFonts w:ascii="Calibri" w:eastAsia="Times New Roman" w:hAnsi="Calibri" w:cs="Arial"/>
      <w:b/>
      <w:bCs/>
      <w:kern w:val="32"/>
      <w:sz w:val="36"/>
      <w:szCs w:val="32"/>
    </w:rPr>
  </w:style>
  <w:style w:type="character" w:customStyle="1" w:styleId="Heading2Char">
    <w:name w:val="Heading 2 Char"/>
    <w:basedOn w:val="DefaultParagraphFont"/>
    <w:link w:val="Heading2"/>
    <w:uiPriority w:val="9"/>
    <w:rsid w:val="00DE673B"/>
    <w:rPr>
      <w:rFonts w:ascii="Calibri" w:eastAsia="Times New Roman" w:hAnsi="Calibri" w:cs="Arial"/>
      <w:b/>
      <w:kern w:val="32"/>
      <w:sz w:val="28"/>
      <w:szCs w:val="24"/>
      <w:lang w:eastAsia="en-GB"/>
    </w:rPr>
  </w:style>
  <w:style w:type="character" w:customStyle="1" w:styleId="Heading3Char">
    <w:name w:val="Heading 3 Char"/>
    <w:basedOn w:val="DefaultParagraphFont"/>
    <w:link w:val="Heading3"/>
    <w:uiPriority w:val="9"/>
    <w:rsid w:val="00DE673B"/>
    <w:rPr>
      <w:rFonts w:ascii="Calibri" w:eastAsia="Times New Roman" w:hAnsi="Calibri" w:cs="Arial"/>
      <w:b/>
      <w:kern w:val="32"/>
      <w:szCs w:val="26"/>
    </w:rPr>
  </w:style>
  <w:style w:type="character" w:customStyle="1" w:styleId="Heading4Char">
    <w:name w:val="Heading 4 Char"/>
    <w:basedOn w:val="DefaultParagraphFont"/>
    <w:link w:val="Heading4"/>
    <w:rsid w:val="00DE673B"/>
    <w:rPr>
      <w:rFonts w:ascii="Calibri" w:eastAsiaTheme="majorEastAsia" w:hAnsi="Calibri" w:cstheme="majorBidi"/>
      <w:b/>
      <w:iCs/>
      <w:kern w:val="32"/>
      <w:szCs w:val="24"/>
    </w:rPr>
  </w:style>
  <w:style w:type="character" w:customStyle="1" w:styleId="Heading5Char">
    <w:name w:val="Heading 5 Char"/>
    <w:basedOn w:val="DefaultParagraphFont"/>
    <w:link w:val="Heading5"/>
    <w:rsid w:val="00DE673B"/>
    <w:rPr>
      <w:rFonts w:ascii="Calibri" w:eastAsiaTheme="majorEastAsia" w:hAnsi="Calibri" w:cstheme="majorBidi"/>
      <w:b/>
      <w:bCs/>
      <w:kern w:val="32"/>
      <w:szCs w:val="24"/>
    </w:rPr>
  </w:style>
  <w:style w:type="character" w:customStyle="1" w:styleId="Heading6Char">
    <w:name w:val="Heading 6 Char"/>
    <w:basedOn w:val="DefaultParagraphFont"/>
    <w:link w:val="Heading6"/>
    <w:rsid w:val="00DE673B"/>
    <w:rPr>
      <w:rFonts w:ascii="Calibri" w:eastAsiaTheme="majorEastAsia" w:hAnsi="Calibri" w:cstheme="majorBidi"/>
      <w:bCs/>
      <w:iCs/>
      <w:kern w:val="32"/>
      <w:szCs w:val="24"/>
    </w:rPr>
  </w:style>
  <w:style w:type="character" w:customStyle="1" w:styleId="Heading7Char">
    <w:name w:val="Heading 7 Char"/>
    <w:basedOn w:val="DefaultParagraphFont"/>
    <w:link w:val="Heading7"/>
    <w:uiPriority w:val="99"/>
    <w:rsid w:val="00DE673B"/>
    <w:rPr>
      <w:rFonts w:ascii="Calibri" w:eastAsiaTheme="majorEastAsia" w:hAnsi="Calibri" w:cstheme="majorBidi"/>
      <w:bCs/>
      <w:iCs/>
      <w:kern w:val="32"/>
      <w:szCs w:val="24"/>
    </w:rPr>
  </w:style>
  <w:style w:type="character" w:customStyle="1" w:styleId="Heading8Char">
    <w:name w:val="Heading 8 Char"/>
    <w:basedOn w:val="DefaultParagraphFont"/>
    <w:link w:val="Heading8"/>
    <w:uiPriority w:val="99"/>
    <w:rsid w:val="00DE673B"/>
    <w:rPr>
      <w:rFonts w:ascii="Calibri" w:eastAsiaTheme="majorEastAsia" w:hAnsi="Calibri" w:cstheme="majorBidi"/>
      <w:bCs/>
      <w:kern w:val="32"/>
      <w:szCs w:val="32"/>
    </w:rPr>
  </w:style>
  <w:style w:type="character" w:customStyle="1" w:styleId="Heading9Char">
    <w:name w:val="Heading 9 Char"/>
    <w:basedOn w:val="DefaultParagraphFont"/>
    <w:link w:val="Heading9"/>
    <w:uiPriority w:val="99"/>
    <w:rsid w:val="00DE673B"/>
    <w:rPr>
      <w:rFonts w:ascii="Calibri" w:eastAsiaTheme="majorEastAsia" w:hAnsi="Calibri" w:cstheme="majorBidi"/>
      <w:bCs/>
      <w:iCs/>
      <w:color w:val="000000" w:themeColor="text1"/>
      <w:kern w:val="32"/>
      <w:szCs w:val="32"/>
    </w:rPr>
  </w:style>
  <w:style w:type="paragraph" w:styleId="BodyText">
    <w:name w:val="Body Text"/>
    <w:basedOn w:val="Normal"/>
    <w:link w:val="BodyTextChar"/>
    <w:uiPriority w:val="1"/>
    <w:qFormat/>
    <w:rsid w:val="00DE673B"/>
    <w:rPr>
      <w:lang w:eastAsia="en-GB"/>
    </w:rPr>
  </w:style>
  <w:style w:type="character" w:customStyle="1" w:styleId="BodyTextChar">
    <w:name w:val="Body Text Char"/>
    <w:basedOn w:val="DefaultParagraphFont"/>
    <w:link w:val="BodyText"/>
    <w:uiPriority w:val="1"/>
    <w:rsid w:val="00DE673B"/>
    <w:rPr>
      <w:rFonts w:ascii="Calibri" w:eastAsia="Times New Roman" w:hAnsi="Calibri" w:cs="Times New Roman"/>
      <w:lang w:eastAsia="en-GB"/>
    </w:rPr>
  </w:style>
  <w:style w:type="paragraph" w:styleId="BodyTextIndent">
    <w:name w:val="Body Text Indent"/>
    <w:basedOn w:val="Normal"/>
    <w:link w:val="BodyTextIndentChar"/>
    <w:uiPriority w:val="99"/>
    <w:semiHidden/>
    <w:qFormat/>
    <w:rsid w:val="00DE673B"/>
    <w:pPr>
      <w:ind w:left="283"/>
    </w:pPr>
  </w:style>
  <w:style w:type="character" w:customStyle="1" w:styleId="BodyTextIndentChar">
    <w:name w:val="Body Text Indent Char"/>
    <w:basedOn w:val="DefaultParagraphFont"/>
    <w:link w:val="BodyTextIndent"/>
    <w:uiPriority w:val="99"/>
    <w:semiHidden/>
    <w:rsid w:val="00DE673B"/>
    <w:rPr>
      <w:rFonts w:ascii="Calibri" w:eastAsia="Times New Roman" w:hAnsi="Calibri" w:cs="Times New Roman"/>
      <w:lang w:eastAsia="zh-CN"/>
    </w:rPr>
  </w:style>
  <w:style w:type="paragraph" w:styleId="BalloonText">
    <w:name w:val="Balloon Text"/>
    <w:basedOn w:val="Normal"/>
    <w:link w:val="BalloonTextChar"/>
    <w:uiPriority w:val="99"/>
    <w:semiHidden/>
    <w:qFormat/>
    <w:rsid w:val="00DE673B"/>
    <w:rPr>
      <w:rFonts w:ascii="Tahoma" w:hAnsi="Tahoma" w:cs="Tahoma"/>
      <w:sz w:val="16"/>
      <w:szCs w:val="16"/>
    </w:rPr>
  </w:style>
  <w:style w:type="character" w:customStyle="1" w:styleId="BalloonTextChar">
    <w:name w:val="Balloon Text Char"/>
    <w:basedOn w:val="DefaultParagraphFont"/>
    <w:link w:val="BalloonText"/>
    <w:uiPriority w:val="99"/>
    <w:semiHidden/>
    <w:rsid w:val="00DE673B"/>
    <w:rPr>
      <w:rFonts w:ascii="Tahoma" w:eastAsia="Times New Roman" w:hAnsi="Tahoma" w:cs="Tahoma"/>
      <w:sz w:val="16"/>
      <w:szCs w:val="16"/>
      <w:lang w:eastAsia="zh-CN"/>
    </w:rPr>
  </w:style>
  <w:style w:type="paragraph" w:styleId="Footer">
    <w:name w:val="footer"/>
    <w:link w:val="FooterChar"/>
    <w:uiPriority w:val="99"/>
    <w:qFormat/>
    <w:rsid w:val="00DE673B"/>
    <w:pPr>
      <w:tabs>
        <w:tab w:val="center" w:pos="4153"/>
        <w:tab w:val="right" w:pos="8306"/>
      </w:tabs>
      <w:spacing w:after="120" w:line="360" w:lineRule="auto"/>
      <w:jc w:val="both"/>
    </w:pPr>
    <w:rPr>
      <w:rFonts w:ascii="Calibri" w:eastAsia="Times New Roman" w:hAnsi="Calibri" w:cs="Times New Roman"/>
      <w:szCs w:val="24"/>
    </w:rPr>
  </w:style>
  <w:style w:type="character" w:customStyle="1" w:styleId="FooterChar">
    <w:name w:val="Footer Char"/>
    <w:basedOn w:val="DefaultParagraphFont"/>
    <w:link w:val="Footer"/>
    <w:uiPriority w:val="99"/>
    <w:rsid w:val="00DE673B"/>
    <w:rPr>
      <w:rFonts w:ascii="Calibri" w:eastAsia="Times New Roman" w:hAnsi="Calibri" w:cs="Times New Roman"/>
      <w:szCs w:val="24"/>
    </w:rPr>
  </w:style>
  <w:style w:type="character" w:styleId="PageNumber">
    <w:name w:val="page number"/>
    <w:basedOn w:val="DefaultParagraphFont"/>
    <w:unhideWhenUsed/>
    <w:rsid w:val="00DE673B"/>
    <w:rPr>
      <w:rFonts w:ascii="Calibri" w:hAnsi="Calibri"/>
      <w:sz w:val="22"/>
      <w:lang w:val="en-GB"/>
    </w:rPr>
  </w:style>
  <w:style w:type="paragraph" w:styleId="DocumentMap">
    <w:name w:val="Document Map"/>
    <w:basedOn w:val="Normal"/>
    <w:link w:val="DocumentMapChar"/>
    <w:uiPriority w:val="99"/>
    <w:semiHidden/>
    <w:qFormat/>
    <w:rsid w:val="00DE673B"/>
    <w:pPr>
      <w:shd w:val="clear" w:color="auto" w:fill="000080"/>
    </w:pPr>
    <w:rPr>
      <w:rFonts w:ascii="Tahoma" w:hAnsi="Tahoma" w:cs="Tahoma"/>
      <w:szCs w:val="20"/>
    </w:rPr>
  </w:style>
  <w:style w:type="character" w:customStyle="1" w:styleId="DocumentMapChar">
    <w:name w:val="Document Map Char"/>
    <w:basedOn w:val="DefaultParagraphFont"/>
    <w:link w:val="DocumentMap"/>
    <w:uiPriority w:val="99"/>
    <w:semiHidden/>
    <w:rsid w:val="00DE673B"/>
    <w:rPr>
      <w:rFonts w:ascii="Tahoma" w:eastAsia="Times New Roman" w:hAnsi="Tahoma" w:cs="Tahoma"/>
      <w:szCs w:val="20"/>
      <w:shd w:val="clear" w:color="auto" w:fill="000080"/>
      <w:lang w:eastAsia="zh-CN"/>
    </w:rPr>
  </w:style>
  <w:style w:type="paragraph" w:styleId="Header">
    <w:name w:val="header"/>
    <w:basedOn w:val="Normal"/>
    <w:link w:val="HeaderChar"/>
    <w:uiPriority w:val="99"/>
    <w:qFormat/>
    <w:rsid w:val="00DE673B"/>
    <w:pPr>
      <w:tabs>
        <w:tab w:val="center" w:pos="4153"/>
        <w:tab w:val="right" w:pos="8306"/>
      </w:tabs>
      <w:spacing w:after="120"/>
    </w:pPr>
    <w:rPr>
      <w:szCs w:val="24"/>
      <w:lang w:eastAsia="en-US"/>
    </w:rPr>
  </w:style>
  <w:style w:type="character" w:customStyle="1" w:styleId="HeaderChar">
    <w:name w:val="Header Char"/>
    <w:basedOn w:val="DefaultParagraphFont"/>
    <w:link w:val="Header"/>
    <w:uiPriority w:val="99"/>
    <w:rsid w:val="00DE673B"/>
    <w:rPr>
      <w:rFonts w:ascii="Calibri" w:eastAsia="Times New Roman" w:hAnsi="Calibri" w:cs="Times New Roman"/>
      <w:szCs w:val="24"/>
    </w:rPr>
  </w:style>
  <w:style w:type="paragraph" w:styleId="Caption">
    <w:name w:val="caption"/>
    <w:basedOn w:val="Normal"/>
    <w:next w:val="Normal"/>
    <w:uiPriority w:val="99"/>
    <w:qFormat/>
    <w:rsid w:val="00DE673B"/>
    <w:pPr>
      <w:tabs>
        <w:tab w:val="left" w:pos="1418"/>
      </w:tabs>
      <w:spacing w:before="120" w:after="120"/>
      <w:ind w:left="1134" w:hanging="1134"/>
      <w:contextualSpacing/>
    </w:pPr>
    <w:rPr>
      <w:szCs w:val="26"/>
      <w:lang w:eastAsia="en-US"/>
    </w:rPr>
  </w:style>
  <w:style w:type="character" w:styleId="Hyperlink">
    <w:name w:val="Hyperlink"/>
    <w:basedOn w:val="DefaultParagraphFont"/>
    <w:uiPriority w:val="99"/>
    <w:unhideWhenUsed/>
    <w:rsid w:val="00DE673B"/>
    <w:rPr>
      <w:color w:val="0563C1" w:themeColor="hyperlink"/>
      <w:u w:val="single"/>
    </w:rPr>
  </w:style>
  <w:style w:type="table" w:styleId="TableGrid">
    <w:name w:val="Table Grid"/>
    <w:basedOn w:val="TableNormal"/>
    <w:uiPriority w:val="39"/>
    <w:rsid w:val="00DE673B"/>
    <w:pPr>
      <w:adjustRightInd w:val="0"/>
      <w:spacing w:before="40" w:after="40" w:line="360" w:lineRule="auto"/>
      <w:jc w:val="both"/>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DE673B"/>
    <w:pPr>
      <w:spacing w:before="40" w:after="40"/>
      <w:ind w:left="6"/>
    </w:pPr>
  </w:style>
  <w:style w:type="table" w:customStyle="1" w:styleId="FigureNoOutline">
    <w:name w:val="Figure No Outline"/>
    <w:basedOn w:val="TableNormal"/>
    <w:rsid w:val="00DE673B"/>
    <w:pPr>
      <w:spacing w:after="0" w:line="360" w:lineRule="auto"/>
      <w:jc w:val="both"/>
    </w:pPr>
    <w:rPr>
      <w:rFonts w:ascii="Calibri" w:eastAsia="Times New Roman" w:hAnsi="Calibri" w:cs="Times New Roman"/>
      <w:lang w:eastAsia="zh-CN"/>
    </w:rPr>
    <w:tblPr>
      <w:tblCellMar>
        <w:left w:w="0" w:type="dxa"/>
        <w:right w:w="0" w:type="dxa"/>
      </w:tblCellMar>
    </w:tblPr>
  </w:style>
  <w:style w:type="table" w:customStyle="1" w:styleId="FigureOutline">
    <w:name w:val="Figure Outline"/>
    <w:basedOn w:val="TableNormal"/>
    <w:rsid w:val="00DE673B"/>
    <w:pPr>
      <w:spacing w:after="0" w:line="360" w:lineRule="auto"/>
      <w:jc w:val="both"/>
    </w:pPr>
    <w:rPr>
      <w:rFonts w:ascii="Calibri" w:eastAsia="Times New Roman" w:hAnsi="Calibri" w:cs="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qFormat/>
    <w:rsid w:val="00DE673B"/>
    <w:pPr>
      <w:tabs>
        <w:tab w:val="left" w:pos="1560"/>
        <w:tab w:val="right" w:leader="dot" w:pos="8505"/>
      </w:tabs>
      <w:ind w:left="1560" w:hanging="1560"/>
    </w:pPr>
    <w:rPr>
      <w:szCs w:val="24"/>
      <w:lang w:eastAsia="en-US"/>
    </w:rPr>
  </w:style>
  <w:style w:type="paragraph" w:customStyle="1" w:styleId="Contents">
    <w:name w:val="Contents"/>
    <w:basedOn w:val="Normal"/>
    <w:next w:val="Normal"/>
    <w:uiPriority w:val="99"/>
    <w:qFormat/>
    <w:rsid w:val="00DE673B"/>
    <w:pPr>
      <w:spacing w:after="240"/>
      <w:outlineLvl w:val="0"/>
    </w:pPr>
    <w:rPr>
      <w:rFonts w:cs="Arial"/>
      <w:b/>
      <w:bCs/>
      <w:kern w:val="32"/>
      <w:sz w:val="36"/>
      <w:szCs w:val="32"/>
      <w:lang w:eastAsia="en-US"/>
    </w:rPr>
  </w:style>
  <w:style w:type="paragraph" w:customStyle="1" w:styleId="Quotation">
    <w:name w:val="Quotation"/>
    <w:basedOn w:val="Normal"/>
    <w:uiPriority w:val="99"/>
    <w:qFormat/>
    <w:rsid w:val="00DE673B"/>
    <w:pPr>
      <w:ind w:left="425" w:right="425"/>
    </w:pPr>
    <w:rPr>
      <w:i/>
      <w:iCs/>
      <w:szCs w:val="24"/>
      <w:lang w:eastAsia="en-US"/>
    </w:rPr>
  </w:style>
  <w:style w:type="paragraph" w:styleId="TOC1">
    <w:name w:val="toc 1"/>
    <w:basedOn w:val="Normal"/>
    <w:next w:val="Normal"/>
    <w:autoRedefine/>
    <w:uiPriority w:val="39"/>
    <w:qFormat/>
    <w:rsid w:val="00DE673B"/>
    <w:pPr>
      <w:tabs>
        <w:tab w:val="left" w:pos="1218"/>
        <w:tab w:val="right" w:leader="dot" w:pos="8789"/>
      </w:tabs>
      <w:spacing w:after="100"/>
      <w:ind w:left="1204" w:hanging="1204"/>
      <w:contextualSpacing/>
    </w:pPr>
    <w:rPr>
      <w:b/>
      <w:sz w:val="24"/>
    </w:rPr>
  </w:style>
  <w:style w:type="paragraph" w:styleId="TOC2">
    <w:name w:val="toc 2"/>
    <w:basedOn w:val="TOC1"/>
    <w:next w:val="Normal"/>
    <w:autoRedefine/>
    <w:uiPriority w:val="39"/>
    <w:qFormat/>
    <w:rsid w:val="00DE673B"/>
    <w:pPr>
      <w:tabs>
        <w:tab w:val="clear" w:pos="1218"/>
        <w:tab w:val="left" w:pos="709"/>
      </w:tabs>
      <w:ind w:left="709" w:hanging="567"/>
    </w:pPr>
    <w:rPr>
      <w:b w:val="0"/>
    </w:rPr>
  </w:style>
  <w:style w:type="paragraph" w:styleId="TOC3">
    <w:name w:val="toc 3"/>
    <w:basedOn w:val="TOC1"/>
    <w:next w:val="Normal"/>
    <w:autoRedefine/>
    <w:uiPriority w:val="39"/>
    <w:qFormat/>
    <w:rsid w:val="00DE673B"/>
    <w:pPr>
      <w:ind w:left="1190" w:hanging="680"/>
    </w:pPr>
    <w:rPr>
      <w:b w:val="0"/>
    </w:rPr>
  </w:style>
  <w:style w:type="paragraph" w:styleId="TOC4">
    <w:name w:val="toc 4"/>
    <w:basedOn w:val="TOC1"/>
    <w:next w:val="Normal"/>
    <w:autoRedefine/>
    <w:uiPriority w:val="39"/>
    <w:qFormat/>
    <w:rsid w:val="00DE673B"/>
    <w:pPr>
      <w:tabs>
        <w:tab w:val="left" w:pos="1843"/>
      </w:tabs>
      <w:ind w:left="1843" w:hanging="851"/>
    </w:pPr>
    <w:rPr>
      <w:b w:val="0"/>
    </w:rPr>
  </w:style>
  <w:style w:type="paragraph" w:styleId="TOCHeading">
    <w:name w:val="TOC Heading"/>
    <w:basedOn w:val="Heading1"/>
    <w:next w:val="Normal"/>
    <w:uiPriority w:val="39"/>
    <w:semiHidden/>
    <w:unhideWhenUsed/>
    <w:qFormat/>
    <w:rsid w:val="00DE673B"/>
    <w:pPr>
      <w:numPr>
        <w:numId w:val="0"/>
      </w:numPr>
      <w:spacing w:before="480" w:after="0" w:line="276" w:lineRule="auto"/>
      <w:outlineLvl w:val="9"/>
    </w:pPr>
    <w:rPr>
      <w:rFonts w:asciiTheme="majorHAnsi" w:eastAsiaTheme="majorEastAsia" w:hAnsiTheme="majorHAnsi" w:cstheme="majorBidi"/>
      <w:color w:val="2E74B5" w:themeColor="accent1" w:themeShade="BF"/>
      <w:kern w:val="0"/>
      <w:sz w:val="28"/>
      <w:szCs w:val="28"/>
      <w:lang w:val="en-US" w:eastAsia="ja-JP"/>
    </w:rPr>
  </w:style>
  <w:style w:type="paragraph" w:customStyle="1" w:styleId="ContentsSubheading">
    <w:name w:val="Contents Subheading"/>
    <w:basedOn w:val="Contents"/>
    <w:next w:val="Normal"/>
    <w:uiPriority w:val="99"/>
    <w:qFormat/>
    <w:rsid w:val="00DE673B"/>
    <w:pPr>
      <w:outlineLvl w:val="1"/>
    </w:pPr>
    <w:rPr>
      <w:sz w:val="28"/>
    </w:rPr>
  </w:style>
  <w:style w:type="paragraph" w:styleId="TOC5">
    <w:name w:val="toc 5"/>
    <w:basedOn w:val="TOC1"/>
    <w:next w:val="Normal"/>
    <w:autoRedefine/>
    <w:uiPriority w:val="39"/>
    <w:qFormat/>
    <w:rsid w:val="00DE673B"/>
    <w:pPr>
      <w:tabs>
        <w:tab w:val="left" w:pos="2127"/>
      </w:tabs>
      <w:ind w:left="2552" w:hanging="1418"/>
    </w:pPr>
    <w:rPr>
      <w:b w:val="0"/>
      <w:sz w:val="22"/>
    </w:rPr>
  </w:style>
  <w:style w:type="paragraph" w:customStyle="1" w:styleId="AppendixMain">
    <w:name w:val="Appendix Main"/>
    <w:basedOn w:val="Contents"/>
    <w:next w:val="Normal"/>
    <w:autoRedefine/>
    <w:uiPriority w:val="99"/>
    <w:qFormat/>
    <w:rsid w:val="00DE673B"/>
    <w:pPr>
      <w:keepNext/>
      <w:numPr>
        <w:numId w:val="2"/>
      </w:numPr>
      <w:tabs>
        <w:tab w:val="left" w:pos="2268"/>
      </w:tabs>
      <w:spacing w:after="0"/>
    </w:pPr>
  </w:style>
  <w:style w:type="paragraph" w:customStyle="1" w:styleId="AppendixSubheading">
    <w:name w:val="Appendix Subheading"/>
    <w:basedOn w:val="AppendixMain"/>
    <w:next w:val="Normal"/>
    <w:uiPriority w:val="99"/>
    <w:qFormat/>
    <w:rsid w:val="00DE673B"/>
    <w:pPr>
      <w:numPr>
        <w:ilvl w:val="1"/>
      </w:numPr>
      <w:outlineLvl w:val="1"/>
    </w:pPr>
    <w:rPr>
      <w:sz w:val="28"/>
    </w:rPr>
  </w:style>
  <w:style w:type="paragraph" w:customStyle="1" w:styleId="AppendixThird">
    <w:name w:val="Appendix Third"/>
    <w:basedOn w:val="AppendixMain"/>
    <w:next w:val="Normal"/>
    <w:uiPriority w:val="99"/>
    <w:qFormat/>
    <w:rsid w:val="00DE673B"/>
    <w:pPr>
      <w:numPr>
        <w:ilvl w:val="2"/>
      </w:numPr>
      <w:ind w:left="1077" w:hanging="1077"/>
      <w:outlineLvl w:val="2"/>
    </w:pPr>
    <w:rPr>
      <w:sz w:val="24"/>
    </w:rPr>
  </w:style>
  <w:style w:type="table" w:styleId="TableList8">
    <w:name w:val="Table List 8"/>
    <w:basedOn w:val="TableNormal"/>
    <w:rsid w:val="00DE673B"/>
    <w:pPr>
      <w:spacing w:after="200" w:line="360" w:lineRule="auto"/>
      <w:jc w:val="both"/>
    </w:pPr>
    <w:rPr>
      <w:rFonts w:ascii="Calibri" w:eastAsia="Times New Roman" w:hAnsi="Calibri" w:cs="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uiPriority w:val="99"/>
    <w:qFormat/>
    <w:rsid w:val="00DE673B"/>
    <w:pPr>
      <w:spacing w:before="0"/>
      <w:ind w:firstLine="0"/>
    </w:pPr>
  </w:style>
  <w:style w:type="paragraph" w:styleId="Bibliography">
    <w:name w:val="Bibliography"/>
    <w:basedOn w:val="Normal"/>
    <w:next w:val="Normal"/>
    <w:uiPriority w:val="37"/>
    <w:semiHidden/>
    <w:unhideWhenUsed/>
    <w:qFormat/>
    <w:rsid w:val="00DE673B"/>
  </w:style>
  <w:style w:type="paragraph" w:styleId="BlockText">
    <w:name w:val="Block Text"/>
    <w:basedOn w:val="Normal"/>
    <w:uiPriority w:val="99"/>
    <w:semiHidden/>
    <w:unhideWhenUsed/>
    <w:qFormat/>
    <w:rsid w:val="00DE673B"/>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BodyText2">
    <w:name w:val="Body Text 2"/>
    <w:basedOn w:val="Normal"/>
    <w:link w:val="BodyText2Char"/>
    <w:uiPriority w:val="99"/>
    <w:semiHidden/>
    <w:unhideWhenUsed/>
    <w:qFormat/>
    <w:rsid w:val="00DE673B"/>
    <w:pPr>
      <w:spacing w:after="120" w:line="480" w:lineRule="auto"/>
    </w:pPr>
  </w:style>
  <w:style w:type="character" w:customStyle="1" w:styleId="BodyText2Char">
    <w:name w:val="Body Text 2 Char"/>
    <w:basedOn w:val="DefaultParagraphFont"/>
    <w:link w:val="BodyText2"/>
    <w:uiPriority w:val="99"/>
    <w:semiHidden/>
    <w:rsid w:val="00DE673B"/>
    <w:rPr>
      <w:rFonts w:ascii="Calibri" w:eastAsia="Times New Roman" w:hAnsi="Calibri" w:cs="Times New Roman"/>
      <w:lang w:eastAsia="zh-CN"/>
    </w:rPr>
  </w:style>
  <w:style w:type="paragraph" w:styleId="BodyText3">
    <w:name w:val="Body Text 3"/>
    <w:basedOn w:val="Normal"/>
    <w:link w:val="BodyText3Char"/>
    <w:uiPriority w:val="99"/>
    <w:semiHidden/>
    <w:unhideWhenUsed/>
    <w:qFormat/>
    <w:rsid w:val="00DE673B"/>
    <w:pPr>
      <w:spacing w:after="120"/>
    </w:pPr>
    <w:rPr>
      <w:sz w:val="16"/>
      <w:szCs w:val="16"/>
    </w:rPr>
  </w:style>
  <w:style w:type="character" w:customStyle="1" w:styleId="BodyText3Char">
    <w:name w:val="Body Text 3 Char"/>
    <w:basedOn w:val="DefaultParagraphFont"/>
    <w:link w:val="BodyText3"/>
    <w:uiPriority w:val="99"/>
    <w:semiHidden/>
    <w:rsid w:val="00DE673B"/>
    <w:rPr>
      <w:rFonts w:ascii="Calibri" w:eastAsia="Times New Roman" w:hAnsi="Calibri" w:cs="Times New Roman"/>
      <w:sz w:val="16"/>
      <w:szCs w:val="16"/>
      <w:lang w:eastAsia="zh-CN"/>
    </w:rPr>
  </w:style>
  <w:style w:type="paragraph" w:styleId="BodyTextFirstIndent2">
    <w:name w:val="Body Text First Indent 2"/>
    <w:basedOn w:val="BodyTextIndent"/>
    <w:link w:val="BodyTextFirstIndent2Char"/>
    <w:uiPriority w:val="99"/>
    <w:semiHidden/>
    <w:unhideWhenUsed/>
    <w:qFormat/>
    <w:rsid w:val="00DE673B"/>
    <w:pPr>
      <w:ind w:left="360" w:firstLine="360"/>
    </w:pPr>
  </w:style>
  <w:style w:type="character" w:customStyle="1" w:styleId="BodyTextFirstIndent2Char">
    <w:name w:val="Body Text First Indent 2 Char"/>
    <w:basedOn w:val="BodyTextIndentChar"/>
    <w:link w:val="BodyTextFirstIndent2"/>
    <w:uiPriority w:val="99"/>
    <w:semiHidden/>
    <w:rsid w:val="00DE673B"/>
    <w:rPr>
      <w:rFonts w:ascii="Calibri" w:eastAsia="Times New Roman" w:hAnsi="Calibri" w:cs="Times New Roman"/>
      <w:lang w:eastAsia="zh-CN"/>
    </w:rPr>
  </w:style>
  <w:style w:type="paragraph" w:styleId="BodyTextIndent2">
    <w:name w:val="Body Text Indent 2"/>
    <w:basedOn w:val="Normal"/>
    <w:link w:val="BodyTextIndent2Char"/>
    <w:uiPriority w:val="99"/>
    <w:semiHidden/>
    <w:unhideWhenUsed/>
    <w:qFormat/>
    <w:rsid w:val="00DE673B"/>
    <w:pPr>
      <w:spacing w:after="120" w:line="480" w:lineRule="auto"/>
      <w:ind w:left="283"/>
    </w:pPr>
  </w:style>
  <w:style w:type="character" w:customStyle="1" w:styleId="BodyTextIndent2Char">
    <w:name w:val="Body Text Indent 2 Char"/>
    <w:basedOn w:val="DefaultParagraphFont"/>
    <w:link w:val="BodyTextIndent2"/>
    <w:uiPriority w:val="99"/>
    <w:semiHidden/>
    <w:rsid w:val="00DE673B"/>
    <w:rPr>
      <w:rFonts w:ascii="Calibri" w:eastAsia="Times New Roman" w:hAnsi="Calibri" w:cs="Times New Roman"/>
      <w:lang w:eastAsia="zh-CN"/>
    </w:rPr>
  </w:style>
  <w:style w:type="paragraph" w:styleId="BodyTextIndent3">
    <w:name w:val="Body Text Indent 3"/>
    <w:basedOn w:val="Normal"/>
    <w:link w:val="BodyTextIndent3Char"/>
    <w:uiPriority w:val="99"/>
    <w:semiHidden/>
    <w:unhideWhenUsed/>
    <w:qFormat/>
    <w:rsid w:val="00DE673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DE673B"/>
    <w:rPr>
      <w:rFonts w:ascii="Calibri" w:eastAsia="Times New Roman" w:hAnsi="Calibri" w:cs="Times New Roman"/>
      <w:sz w:val="16"/>
      <w:szCs w:val="16"/>
      <w:lang w:eastAsia="zh-CN"/>
    </w:rPr>
  </w:style>
  <w:style w:type="paragraph" w:styleId="Closing">
    <w:name w:val="Closing"/>
    <w:basedOn w:val="Normal"/>
    <w:link w:val="ClosingChar"/>
    <w:uiPriority w:val="99"/>
    <w:semiHidden/>
    <w:unhideWhenUsed/>
    <w:qFormat/>
    <w:rsid w:val="00DE673B"/>
    <w:pPr>
      <w:spacing w:line="240" w:lineRule="auto"/>
      <w:ind w:left="4252"/>
    </w:pPr>
  </w:style>
  <w:style w:type="character" w:customStyle="1" w:styleId="ClosingChar">
    <w:name w:val="Closing Char"/>
    <w:basedOn w:val="DefaultParagraphFont"/>
    <w:link w:val="Closing"/>
    <w:uiPriority w:val="99"/>
    <w:semiHidden/>
    <w:rsid w:val="00DE673B"/>
    <w:rPr>
      <w:rFonts w:ascii="Calibri" w:eastAsia="Times New Roman" w:hAnsi="Calibri" w:cs="Times New Roman"/>
      <w:lang w:eastAsia="zh-CN"/>
    </w:rPr>
  </w:style>
  <w:style w:type="paragraph" w:styleId="CommentText">
    <w:name w:val="annotation text"/>
    <w:basedOn w:val="Normal"/>
    <w:link w:val="CommentTextChar"/>
    <w:uiPriority w:val="99"/>
    <w:unhideWhenUsed/>
    <w:qFormat/>
    <w:rsid w:val="00DE673B"/>
    <w:pPr>
      <w:spacing w:line="240" w:lineRule="auto"/>
    </w:pPr>
    <w:rPr>
      <w:sz w:val="20"/>
      <w:szCs w:val="20"/>
    </w:rPr>
  </w:style>
  <w:style w:type="character" w:customStyle="1" w:styleId="CommentTextChar">
    <w:name w:val="Comment Text Char"/>
    <w:basedOn w:val="DefaultParagraphFont"/>
    <w:link w:val="CommentText"/>
    <w:uiPriority w:val="99"/>
    <w:qFormat/>
    <w:rsid w:val="00DE673B"/>
    <w:rPr>
      <w:rFonts w:ascii="Calibri" w:eastAsia="Times New Roman" w:hAnsi="Calibri" w:cs="Times New Roman"/>
      <w:sz w:val="20"/>
      <w:szCs w:val="20"/>
      <w:lang w:eastAsia="zh-CN"/>
    </w:rPr>
  </w:style>
  <w:style w:type="paragraph" w:styleId="CommentSubject">
    <w:name w:val="annotation subject"/>
    <w:basedOn w:val="CommentText"/>
    <w:next w:val="CommentText"/>
    <w:link w:val="CommentSubjectChar"/>
    <w:uiPriority w:val="99"/>
    <w:semiHidden/>
    <w:unhideWhenUsed/>
    <w:qFormat/>
    <w:rsid w:val="00DE673B"/>
    <w:rPr>
      <w:b/>
      <w:bCs/>
    </w:rPr>
  </w:style>
  <w:style w:type="character" w:customStyle="1" w:styleId="CommentSubjectChar">
    <w:name w:val="Comment Subject Char"/>
    <w:basedOn w:val="CommentTextChar"/>
    <w:link w:val="CommentSubject"/>
    <w:uiPriority w:val="99"/>
    <w:semiHidden/>
    <w:rsid w:val="00DE673B"/>
    <w:rPr>
      <w:rFonts w:ascii="Calibri" w:eastAsia="Times New Roman" w:hAnsi="Calibri" w:cs="Times New Roman"/>
      <w:b/>
      <w:bCs/>
      <w:sz w:val="20"/>
      <w:szCs w:val="20"/>
      <w:lang w:eastAsia="zh-CN"/>
    </w:rPr>
  </w:style>
  <w:style w:type="paragraph" w:styleId="Date">
    <w:name w:val="Date"/>
    <w:basedOn w:val="Normal"/>
    <w:next w:val="Normal"/>
    <w:link w:val="DateChar"/>
    <w:uiPriority w:val="99"/>
    <w:qFormat/>
    <w:rsid w:val="00DE673B"/>
  </w:style>
  <w:style w:type="character" w:customStyle="1" w:styleId="DateChar">
    <w:name w:val="Date Char"/>
    <w:basedOn w:val="DefaultParagraphFont"/>
    <w:link w:val="Date"/>
    <w:uiPriority w:val="99"/>
    <w:rsid w:val="00DE673B"/>
    <w:rPr>
      <w:rFonts w:ascii="Calibri" w:eastAsia="Times New Roman" w:hAnsi="Calibri" w:cs="Times New Roman"/>
      <w:lang w:eastAsia="zh-CN"/>
    </w:rPr>
  </w:style>
  <w:style w:type="paragraph" w:styleId="E-mailSignature">
    <w:name w:val="E-mail Signature"/>
    <w:basedOn w:val="Normal"/>
    <w:link w:val="E-mailSignatureChar"/>
    <w:uiPriority w:val="99"/>
    <w:semiHidden/>
    <w:unhideWhenUsed/>
    <w:qFormat/>
    <w:rsid w:val="00DE673B"/>
    <w:pPr>
      <w:spacing w:line="240" w:lineRule="auto"/>
    </w:pPr>
  </w:style>
  <w:style w:type="character" w:customStyle="1" w:styleId="E-mailSignatureChar">
    <w:name w:val="E-mail Signature Char"/>
    <w:basedOn w:val="DefaultParagraphFont"/>
    <w:link w:val="E-mailSignature"/>
    <w:uiPriority w:val="99"/>
    <w:semiHidden/>
    <w:rsid w:val="00DE673B"/>
    <w:rPr>
      <w:rFonts w:ascii="Calibri" w:eastAsia="Times New Roman" w:hAnsi="Calibri" w:cs="Times New Roman"/>
      <w:lang w:eastAsia="zh-CN"/>
    </w:rPr>
  </w:style>
  <w:style w:type="paragraph" w:styleId="EndnoteText">
    <w:name w:val="endnote text"/>
    <w:basedOn w:val="Normal"/>
    <w:link w:val="EndnoteTextChar"/>
    <w:uiPriority w:val="99"/>
    <w:semiHidden/>
    <w:unhideWhenUsed/>
    <w:qFormat/>
    <w:rsid w:val="00DE673B"/>
    <w:pPr>
      <w:spacing w:line="240" w:lineRule="auto"/>
    </w:pPr>
    <w:rPr>
      <w:sz w:val="20"/>
      <w:szCs w:val="20"/>
    </w:rPr>
  </w:style>
  <w:style w:type="character" w:customStyle="1" w:styleId="EndnoteTextChar">
    <w:name w:val="Endnote Text Char"/>
    <w:basedOn w:val="DefaultParagraphFont"/>
    <w:link w:val="EndnoteText"/>
    <w:uiPriority w:val="99"/>
    <w:semiHidden/>
    <w:rsid w:val="00DE673B"/>
    <w:rPr>
      <w:rFonts w:ascii="Calibri" w:eastAsia="Times New Roman" w:hAnsi="Calibri" w:cs="Times New Roman"/>
      <w:sz w:val="20"/>
      <w:szCs w:val="20"/>
      <w:lang w:eastAsia="zh-CN"/>
    </w:rPr>
  </w:style>
  <w:style w:type="paragraph" w:styleId="EnvelopeAddress">
    <w:name w:val="envelope address"/>
    <w:basedOn w:val="Normal"/>
    <w:uiPriority w:val="99"/>
    <w:semiHidden/>
    <w:unhideWhenUsed/>
    <w:qFormat/>
    <w:rsid w:val="00DE673B"/>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qFormat/>
    <w:rsid w:val="00DE673B"/>
    <w:pPr>
      <w:spacing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qFormat/>
    <w:rsid w:val="00DE673B"/>
    <w:pPr>
      <w:spacing w:line="240" w:lineRule="auto"/>
    </w:pPr>
    <w:rPr>
      <w:sz w:val="20"/>
      <w:szCs w:val="20"/>
    </w:rPr>
  </w:style>
  <w:style w:type="character" w:customStyle="1" w:styleId="FootnoteTextChar">
    <w:name w:val="Footnote Text Char"/>
    <w:basedOn w:val="DefaultParagraphFont"/>
    <w:link w:val="FootnoteText"/>
    <w:uiPriority w:val="99"/>
    <w:semiHidden/>
    <w:rsid w:val="00DE673B"/>
    <w:rPr>
      <w:rFonts w:ascii="Calibri" w:eastAsia="Times New Roman" w:hAnsi="Calibri" w:cs="Times New Roman"/>
      <w:sz w:val="20"/>
      <w:szCs w:val="20"/>
      <w:lang w:eastAsia="zh-CN"/>
    </w:rPr>
  </w:style>
  <w:style w:type="paragraph" w:styleId="HTMLAddress">
    <w:name w:val="HTML Address"/>
    <w:basedOn w:val="Normal"/>
    <w:link w:val="HTMLAddressChar"/>
    <w:semiHidden/>
    <w:unhideWhenUsed/>
    <w:rsid w:val="00DE673B"/>
    <w:pPr>
      <w:spacing w:line="240" w:lineRule="auto"/>
    </w:pPr>
    <w:rPr>
      <w:i/>
      <w:iCs/>
    </w:rPr>
  </w:style>
  <w:style w:type="character" w:customStyle="1" w:styleId="HTMLAddressChar">
    <w:name w:val="HTML Address Char"/>
    <w:basedOn w:val="DefaultParagraphFont"/>
    <w:link w:val="HTMLAddress"/>
    <w:semiHidden/>
    <w:rsid w:val="00DE673B"/>
    <w:rPr>
      <w:rFonts w:ascii="Calibri" w:eastAsia="Times New Roman" w:hAnsi="Calibri" w:cs="Times New Roman"/>
      <w:i/>
      <w:iCs/>
      <w:lang w:eastAsia="zh-CN"/>
    </w:rPr>
  </w:style>
  <w:style w:type="paragraph" w:styleId="HTMLPreformatted">
    <w:name w:val="HTML Preformatted"/>
    <w:basedOn w:val="Normal"/>
    <w:link w:val="HTMLPreformattedChar"/>
    <w:uiPriority w:val="99"/>
    <w:semiHidden/>
    <w:unhideWhenUsed/>
    <w:rsid w:val="00DE673B"/>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E673B"/>
    <w:rPr>
      <w:rFonts w:ascii="Consolas" w:eastAsia="Times New Roman" w:hAnsi="Consolas" w:cs="Times New Roman"/>
      <w:sz w:val="20"/>
      <w:szCs w:val="20"/>
      <w:lang w:eastAsia="zh-CN"/>
    </w:rPr>
  </w:style>
  <w:style w:type="paragraph" w:styleId="Index1">
    <w:name w:val="index 1"/>
    <w:basedOn w:val="Normal"/>
    <w:next w:val="Normal"/>
    <w:autoRedefine/>
    <w:uiPriority w:val="99"/>
    <w:semiHidden/>
    <w:unhideWhenUsed/>
    <w:qFormat/>
    <w:rsid w:val="00DE673B"/>
    <w:pPr>
      <w:spacing w:line="240" w:lineRule="auto"/>
      <w:ind w:left="220" w:hanging="220"/>
    </w:pPr>
  </w:style>
  <w:style w:type="paragraph" w:styleId="Index2">
    <w:name w:val="index 2"/>
    <w:basedOn w:val="Normal"/>
    <w:next w:val="Normal"/>
    <w:autoRedefine/>
    <w:uiPriority w:val="99"/>
    <w:semiHidden/>
    <w:unhideWhenUsed/>
    <w:qFormat/>
    <w:rsid w:val="00DE673B"/>
    <w:pPr>
      <w:spacing w:line="240" w:lineRule="auto"/>
      <w:ind w:left="440" w:hanging="220"/>
    </w:pPr>
  </w:style>
  <w:style w:type="paragraph" w:styleId="Index3">
    <w:name w:val="index 3"/>
    <w:basedOn w:val="Normal"/>
    <w:next w:val="Normal"/>
    <w:autoRedefine/>
    <w:uiPriority w:val="99"/>
    <w:semiHidden/>
    <w:unhideWhenUsed/>
    <w:qFormat/>
    <w:rsid w:val="00DE673B"/>
    <w:pPr>
      <w:spacing w:line="240" w:lineRule="auto"/>
      <w:ind w:left="660" w:hanging="220"/>
    </w:pPr>
  </w:style>
  <w:style w:type="paragraph" w:styleId="Index4">
    <w:name w:val="index 4"/>
    <w:basedOn w:val="Normal"/>
    <w:next w:val="Normal"/>
    <w:autoRedefine/>
    <w:uiPriority w:val="99"/>
    <w:semiHidden/>
    <w:unhideWhenUsed/>
    <w:qFormat/>
    <w:rsid w:val="00DE673B"/>
    <w:pPr>
      <w:spacing w:line="240" w:lineRule="auto"/>
      <w:ind w:left="880" w:hanging="220"/>
    </w:pPr>
  </w:style>
  <w:style w:type="paragraph" w:styleId="Index5">
    <w:name w:val="index 5"/>
    <w:basedOn w:val="Normal"/>
    <w:next w:val="Normal"/>
    <w:autoRedefine/>
    <w:uiPriority w:val="99"/>
    <w:semiHidden/>
    <w:unhideWhenUsed/>
    <w:qFormat/>
    <w:rsid w:val="00DE673B"/>
    <w:pPr>
      <w:spacing w:line="240" w:lineRule="auto"/>
      <w:ind w:left="1100" w:hanging="220"/>
    </w:pPr>
  </w:style>
  <w:style w:type="paragraph" w:styleId="Index6">
    <w:name w:val="index 6"/>
    <w:basedOn w:val="Normal"/>
    <w:next w:val="Normal"/>
    <w:autoRedefine/>
    <w:uiPriority w:val="99"/>
    <w:semiHidden/>
    <w:unhideWhenUsed/>
    <w:qFormat/>
    <w:rsid w:val="00DE673B"/>
    <w:pPr>
      <w:spacing w:line="240" w:lineRule="auto"/>
      <w:ind w:left="1320" w:hanging="220"/>
    </w:pPr>
  </w:style>
  <w:style w:type="paragraph" w:styleId="Index7">
    <w:name w:val="index 7"/>
    <w:basedOn w:val="Normal"/>
    <w:next w:val="Normal"/>
    <w:autoRedefine/>
    <w:uiPriority w:val="99"/>
    <w:semiHidden/>
    <w:unhideWhenUsed/>
    <w:qFormat/>
    <w:rsid w:val="00DE673B"/>
    <w:pPr>
      <w:spacing w:line="240" w:lineRule="auto"/>
      <w:ind w:left="1540" w:hanging="220"/>
    </w:pPr>
  </w:style>
  <w:style w:type="paragraph" w:styleId="Index8">
    <w:name w:val="index 8"/>
    <w:basedOn w:val="Normal"/>
    <w:next w:val="Normal"/>
    <w:autoRedefine/>
    <w:uiPriority w:val="99"/>
    <w:semiHidden/>
    <w:unhideWhenUsed/>
    <w:qFormat/>
    <w:rsid w:val="00DE673B"/>
    <w:pPr>
      <w:spacing w:line="240" w:lineRule="auto"/>
      <w:ind w:left="1760" w:hanging="220"/>
    </w:pPr>
  </w:style>
  <w:style w:type="paragraph" w:styleId="Index9">
    <w:name w:val="index 9"/>
    <w:basedOn w:val="Normal"/>
    <w:next w:val="Normal"/>
    <w:autoRedefine/>
    <w:uiPriority w:val="99"/>
    <w:semiHidden/>
    <w:unhideWhenUsed/>
    <w:qFormat/>
    <w:rsid w:val="00DE673B"/>
    <w:pPr>
      <w:spacing w:line="240" w:lineRule="auto"/>
      <w:ind w:left="1980" w:hanging="220"/>
    </w:pPr>
  </w:style>
  <w:style w:type="paragraph" w:styleId="IndexHeading">
    <w:name w:val="index heading"/>
    <w:basedOn w:val="Normal"/>
    <w:next w:val="Index1"/>
    <w:uiPriority w:val="99"/>
    <w:semiHidden/>
    <w:unhideWhenUsed/>
    <w:qFormat/>
    <w:rsid w:val="00DE673B"/>
    <w:rPr>
      <w:rFonts w:asciiTheme="majorHAnsi" w:eastAsiaTheme="majorEastAsia" w:hAnsiTheme="majorHAnsi" w:cstheme="majorBidi"/>
      <w:b/>
      <w:bCs/>
    </w:rPr>
  </w:style>
  <w:style w:type="paragraph" w:styleId="List">
    <w:name w:val="List"/>
    <w:basedOn w:val="Normal"/>
    <w:uiPriority w:val="99"/>
    <w:semiHidden/>
    <w:unhideWhenUsed/>
    <w:qFormat/>
    <w:rsid w:val="00DE673B"/>
    <w:pPr>
      <w:ind w:left="283" w:hanging="283"/>
      <w:contextualSpacing/>
    </w:pPr>
  </w:style>
  <w:style w:type="paragraph" w:styleId="List2">
    <w:name w:val="List 2"/>
    <w:basedOn w:val="Normal"/>
    <w:uiPriority w:val="99"/>
    <w:semiHidden/>
    <w:unhideWhenUsed/>
    <w:qFormat/>
    <w:rsid w:val="00DE673B"/>
    <w:pPr>
      <w:ind w:left="566" w:hanging="283"/>
      <w:contextualSpacing/>
    </w:pPr>
  </w:style>
  <w:style w:type="paragraph" w:styleId="List3">
    <w:name w:val="List 3"/>
    <w:basedOn w:val="Normal"/>
    <w:uiPriority w:val="99"/>
    <w:semiHidden/>
    <w:unhideWhenUsed/>
    <w:qFormat/>
    <w:rsid w:val="00DE673B"/>
    <w:pPr>
      <w:ind w:left="849" w:hanging="283"/>
      <w:contextualSpacing/>
    </w:pPr>
  </w:style>
  <w:style w:type="paragraph" w:styleId="List4">
    <w:name w:val="List 4"/>
    <w:basedOn w:val="Normal"/>
    <w:uiPriority w:val="99"/>
    <w:semiHidden/>
    <w:qFormat/>
    <w:rsid w:val="00DE673B"/>
    <w:pPr>
      <w:ind w:left="1132" w:hanging="283"/>
      <w:contextualSpacing/>
    </w:pPr>
  </w:style>
  <w:style w:type="paragraph" w:styleId="List5">
    <w:name w:val="List 5"/>
    <w:basedOn w:val="Normal"/>
    <w:uiPriority w:val="99"/>
    <w:semiHidden/>
    <w:qFormat/>
    <w:rsid w:val="00DE673B"/>
    <w:pPr>
      <w:ind w:left="1415" w:hanging="283"/>
      <w:contextualSpacing/>
    </w:pPr>
  </w:style>
  <w:style w:type="paragraph" w:styleId="ListBullet">
    <w:name w:val="List Bullet"/>
    <w:basedOn w:val="Normal"/>
    <w:uiPriority w:val="99"/>
    <w:semiHidden/>
    <w:unhideWhenUsed/>
    <w:qFormat/>
    <w:rsid w:val="00DE673B"/>
    <w:pPr>
      <w:numPr>
        <w:numId w:val="3"/>
      </w:numPr>
      <w:contextualSpacing/>
    </w:pPr>
  </w:style>
  <w:style w:type="paragraph" w:styleId="ListBullet2">
    <w:name w:val="List Bullet 2"/>
    <w:basedOn w:val="Normal"/>
    <w:uiPriority w:val="99"/>
    <w:semiHidden/>
    <w:unhideWhenUsed/>
    <w:qFormat/>
    <w:rsid w:val="00DE673B"/>
    <w:pPr>
      <w:numPr>
        <w:numId w:val="4"/>
      </w:numPr>
      <w:contextualSpacing/>
    </w:pPr>
  </w:style>
  <w:style w:type="paragraph" w:styleId="ListBullet3">
    <w:name w:val="List Bullet 3"/>
    <w:basedOn w:val="Normal"/>
    <w:uiPriority w:val="99"/>
    <w:semiHidden/>
    <w:unhideWhenUsed/>
    <w:qFormat/>
    <w:rsid w:val="00DE673B"/>
    <w:pPr>
      <w:numPr>
        <w:numId w:val="5"/>
      </w:numPr>
      <w:contextualSpacing/>
    </w:pPr>
  </w:style>
  <w:style w:type="paragraph" w:styleId="ListBullet4">
    <w:name w:val="List Bullet 4"/>
    <w:basedOn w:val="Normal"/>
    <w:uiPriority w:val="99"/>
    <w:semiHidden/>
    <w:unhideWhenUsed/>
    <w:qFormat/>
    <w:rsid w:val="00DE673B"/>
    <w:pPr>
      <w:numPr>
        <w:numId w:val="6"/>
      </w:numPr>
      <w:contextualSpacing/>
    </w:pPr>
  </w:style>
  <w:style w:type="paragraph" w:styleId="ListBullet5">
    <w:name w:val="List Bullet 5"/>
    <w:basedOn w:val="Normal"/>
    <w:uiPriority w:val="99"/>
    <w:semiHidden/>
    <w:unhideWhenUsed/>
    <w:qFormat/>
    <w:rsid w:val="00DE673B"/>
    <w:pPr>
      <w:numPr>
        <w:numId w:val="7"/>
      </w:numPr>
      <w:contextualSpacing/>
    </w:pPr>
  </w:style>
  <w:style w:type="paragraph" w:styleId="ListContinue">
    <w:name w:val="List Continue"/>
    <w:basedOn w:val="Normal"/>
    <w:uiPriority w:val="99"/>
    <w:semiHidden/>
    <w:unhideWhenUsed/>
    <w:qFormat/>
    <w:rsid w:val="00DE673B"/>
    <w:pPr>
      <w:spacing w:after="120"/>
      <w:ind w:left="283"/>
      <w:contextualSpacing/>
    </w:pPr>
  </w:style>
  <w:style w:type="paragraph" w:styleId="ListContinue2">
    <w:name w:val="List Continue 2"/>
    <w:basedOn w:val="Normal"/>
    <w:uiPriority w:val="99"/>
    <w:semiHidden/>
    <w:unhideWhenUsed/>
    <w:qFormat/>
    <w:rsid w:val="00DE673B"/>
    <w:pPr>
      <w:spacing w:after="120"/>
      <w:ind w:left="566"/>
      <w:contextualSpacing/>
    </w:pPr>
  </w:style>
  <w:style w:type="paragraph" w:styleId="ListContinue3">
    <w:name w:val="List Continue 3"/>
    <w:basedOn w:val="Normal"/>
    <w:uiPriority w:val="99"/>
    <w:semiHidden/>
    <w:unhideWhenUsed/>
    <w:qFormat/>
    <w:rsid w:val="00DE673B"/>
    <w:pPr>
      <w:spacing w:after="120"/>
      <w:ind w:left="849"/>
      <w:contextualSpacing/>
    </w:pPr>
  </w:style>
  <w:style w:type="paragraph" w:styleId="ListContinue4">
    <w:name w:val="List Continue 4"/>
    <w:basedOn w:val="Normal"/>
    <w:uiPriority w:val="99"/>
    <w:semiHidden/>
    <w:unhideWhenUsed/>
    <w:qFormat/>
    <w:rsid w:val="00DE673B"/>
    <w:pPr>
      <w:spacing w:after="120"/>
      <w:ind w:left="1132"/>
      <w:contextualSpacing/>
    </w:pPr>
  </w:style>
  <w:style w:type="paragraph" w:styleId="ListContinue5">
    <w:name w:val="List Continue 5"/>
    <w:basedOn w:val="Normal"/>
    <w:uiPriority w:val="99"/>
    <w:semiHidden/>
    <w:unhideWhenUsed/>
    <w:qFormat/>
    <w:rsid w:val="00DE673B"/>
    <w:pPr>
      <w:spacing w:after="120"/>
      <w:ind w:left="1415"/>
      <w:contextualSpacing/>
    </w:pPr>
  </w:style>
  <w:style w:type="paragraph" w:styleId="ListNumber">
    <w:name w:val="List Number"/>
    <w:basedOn w:val="Normal"/>
    <w:uiPriority w:val="99"/>
    <w:qFormat/>
    <w:rsid w:val="00DE673B"/>
    <w:pPr>
      <w:numPr>
        <w:numId w:val="8"/>
      </w:numPr>
      <w:ind w:left="357" w:hanging="357"/>
      <w:contextualSpacing/>
    </w:pPr>
  </w:style>
  <w:style w:type="paragraph" w:styleId="ListNumber2">
    <w:name w:val="List Number 2"/>
    <w:basedOn w:val="Normal"/>
    <w:uiPriority w:val="99"/>
    <w:semiHidden/>
    <w:unhideWhenUsed/>
    <w:qFormat/>
    <w:rsid w:val="00DE673B"/>
    <w:pPr>
      <w:numPr>
        <w:numId w:val="9"/>
      </w:numPr>
      <w:contextualSpacing/>
    </w:pPr>
  </w:style>
  <w:style w:type="paragraph" w:styleId="ListNumber3">
    <w:name w:val="List Number 3"/>
    <w:basedOn w:val="Normal"/>
    <w:uiPriority w:val="99"/>
    <w:semiHidden/>
    <w:unhideWhenUsed/>
    <w:qFormat/>
    <w:rsid w:val="00DE673B"/>
    <w:pPr>
      <w:numPr>
        <w:numId w:val="10"/>
      </w:numPr>
      <w:contextualSpacing/>
    </w:pPr>
  </w:style>
  <w:style w:type="paragraph" w:styleId="ListNumber4">
    <w:name w:val="List Number 4"/>
    <w:basedOn w:val="Normal"/>
    <w:uiPriority w:val="99"/>
    <w:semiHidden/>
    <w:unhideWhenUsed/>
    <w:qFormat/>
    <w:rsid w:val="00DE673B"/>
    <w:pPr>
      <w:numPr>
        <w:numId w:val="11"/>
      </w:numPr>
      <w:contextualSpacing/>
    </w:pPr>
  </w:style>
  <w:style w:type="paragraph" w:styleId="ListNumber5">
    <w:name w:val="List Number 5"/>
    <w:basedOn w:val="Normal"/>
    <w:uiPriority w:val="99"/>
    <w:semiHidden/>
    <w:unhideWhenUsed/>
    <w:qFormat/>
    <w:rsid w:val="00DE673B"/>
    <w:pPr>
      <w:numPr>
        <w:numId w:val="12"/>
      </w:numPr>
      <w:contextualSpacing/>
    </w:pPr>
  </w:style>
  <w:style w:type="paragraph" w:styleId="MacroText">
    <w:name w:val="macro"/>
    <w:link w:val="MacroTextChar"/>
    <w:uiPriority w:val="99"/>
    <w:semiHidden/>
    <w:unhideWhenUsed/>
    <w:qFormat/>
    <w:rsid w:val="00DE673B"/>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eastAsia="zh-CN"/>
    </w:rPr>
  </w:style>
  <w:style w:type="character" w:customStyle="1" w:styleId="MacroTextChar">
    <w:name w:val="Macro Text Char"/>
    <w:basedOn w:val="DefaultParagraphFont"/>
    <w:link w:val="MacroText"/>
    <w:uiPriority w:val="99"/>
    <w:semiHidden/>
    <w:rsid w:val="00DE673B"/>
    <w:rPr>
      <w:rFonts w:ascii="Consolas" w:eastAsia="Times New Roman" w:hAnsi="Consolas" w:cs="Times New Roman"/>
      <w:sz w:val="20"/>
      <w:szCs w:val="20"/>
      <w:lang w:eastAsia="zh-CN"/>
    </w:rPr>
  </w:style>
  <w:style w:type="paragraph" w:styleId="MessageHeader">
    <w:name w:val="Message Header"/>
    <w:basedOn w:val="Normal"/>
    <w:link w:val="MessageHeaderChar"/>
    <w:uiPriority w:val="99"/>
    <w:semiHidden/>
    <w:unhideWhenUsed/>
    <w:qFormat/>
    <w:rsid w:val="00DE673B"/>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E673B"/>
    <w:rPr>
      <w:rFonts w:asciiTheme="majorHAnsi" w:eastAsiaTheme="majorEastAsia" w:hAnsiTheme="majorHAnsi" w:cstheme="majorBidi"/>
      <w:sz w:val="24"/>
      <w:szCs w:val="24"/>
      <w:shd w:val="pct20" w:color="auto" w:fill="auto"/>
      <w:lang w:eastAsia="zh-CN"/>
    </w:rPr>
  </w:style>
  <w:style w:type="paragraph" w:styleId="NoSpacing">
    <w:name w:val="No Spacing"/>
    <w:uiPriority w:val="1"/>
    <w:qFormat/>
    <w:rsid w:val="00DE673B"/>
    <w:pPr>
      <w:spacing w:after="0" w:line="240" w:lineRule="auto"/>
      <w:jc w:val="both"/>
    </w:pPr>
    <w:rPr>
      <w:rFonts w:ascii="Calibri" w:eastAsia="Times New Roman" w:hAnsi="Calibri" w:cs="Times New Roman"/>
      <w:lang w:eastAsia="zh-CN"/>
    </w:rPr>
  </w:style>
  <w:style w:type="paragraph" w:styleId="NormalWeb">
    <w:name w:val="Normal (Web)"/>
    <w:basedOn w:val="Normal"/>
    <w:link w:val="NormalWebChar"/>
    <w:uiPriority w:val="99"/>
    <w:unhideWhenUsed/>
    <w:qFormat/>
    <w:rsid w:val="00DE673B"/>
    <w:rPr>
      <w:rFonts w:ascii="Times New Roman" w:hAnsi="Times New Roman"/>
      <w:sz w:val="24"/>
      <w:szCs w:val="24"/>
    </w:rPr>
  </w:style>
  <w:style w:type="paragraph" w:styleId="NormalIndent">
    <w:name w:val="Normal Indent"/>
    <w:basedOn w:val="Normal"/>
    <w:uiPriority w:val="99"/>
    <w:semiHidden/>
    <w:unhideWhenUsed/>
    <w:qFormat/>
    <w:rsid w:val="00DE673B"/>
    <w:pPr>
      <w:ind w:left="720"/>
    </w:pPr>
  </w:style>
  <w:style w:type="paragraph" w:styleId="NoteHeading">
    <w:name w:val="Note Heading"/>
    <w:basedOn w:val="Normal"/>
    <w:next w:val="Normal"/>
    <w:link w:val="NoteHeadingChar"/>
    <w:uiPriority w:val="99"/>
    <w:semiHidden/>
    <w:unhideWhenUsed/>
    <w:qFormat/>
    <w:rsid w:val="00DE673B"/>
    <w:pPr>
      <w:spacing w:line="240" w:lineRule="auto"/>
    </w:pPr>
  </w:style>
  <w:style w:type="character" w:customStyle="1" w:styleId="NoteHeadingChar">
    <w:name w:val="Note Heading Char"/>
    <w:basedOn w:val="DefaultParagraphFont"/>
    <w:link w:val="NoteHeading"/>
    <w:uiPriority w:val="99"/>
    <w:semiHidden/>
    <w:rsid w:val="00DE673B"/>
    <w:rPr>
      <w:rFonts w:ascii="Calibri" w:eastAsia="Times New Roman" w:hAnsi="Calibri" w:cs="Times New Roman"/>
      <w:lang w:eastAsia="zh-CN"/>
    </w:rPr>
  </w:style>
  <w:style w:type="paragraph" w:styleId="PlainText">
    <w:name w:val="Plain Text"/>
    <w:basedOn w:val="Normal"/>
    <w:link w:val="PlainTextChar"/>
    <w:uiPriority w:val="99"/>
    <w:unhideWhenUsed/>
    <w:qFormat/>
    <w:rsid w:val="00DE673B"/>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qFormat/>
    <w:rsid w:val="00DE673B"/>
    <w:rPr>
      <w:rFonts w:ascii="Consolas" w:eastAsia="Times New Roman" w:hAnsi="Consolas" w:cs="Times New Roman"/>
      <w:sz w:val="21"/>
      <w:szCs w:val="21"/>
      <w:lang w:eastAsia="zh-CN"/>
    </w:rPr>
  </w:style>
  <w:style w:type="paragraph" w:styleId="Signature">
    <w:name w:val="Signature"/>
    <w:basedOn w:val="Normal"/>
    <w:link w:val="SignatureChar"/>
    <w:uiPriority w:val="99"/>
    <w:semiHidden/>
    <w:unhideWhenUsed/>
    <w:qFormat/>
    <w:rsid w:val="00DE673B"/>
    <w:pPr>
      <w:spacing w:line="240" w:lineRule="auto"/>
      <w:ind w:left="4252"/>
    </w:pPr>
  </w:style>
  <w:style w:type="character" w:customStyle="1" w:styleId="SignatureChar">
    <w:name w:val="Signature Char"/>
    <w:basedOn w:val="DefaultParagraphFont"/>
    <w:link w:val="Signature"/>
    <w:uiPriority w:val="99"/>
    <w:semiHidden/>
    <w:rsid w:val="00DE673B"/>
    <w:rPr>
      <w:rFonts w:ascii="Calibri" w:eastAsia="Times New Roman" w:hAnsi="Calibri" w:cs="Times New Roman"/>
      <w:lang w:eastAsia="zh-CN"/>
    </w:rPr>
  </w:style>
  <w:style w:type="paragraph" w:styleId="TableofAuthorities">
    <w:name w:val="table of authorities"/>
    <w:basedOn w:val="Normal"/>
    <w:next w:val="Normal"/>
    <w:uiPriority w:val="99"/>
    <w:semiHidden/>
    <w:unhideWhenUsed/>
    <w:qFormat/>
    <w:rsid w:val="00DE673B"/>
    <w:pPr>
      <w:ind w:left="220" w:hanging="220"/>
    </w:pPr>
  </w:style>
  <w:style w:type="paragraph" w:styleId="TOAHeading">
    <w:name w:val="toa heading"/>
    <w:basedOn w:val="Normal"/>
    <w:next w:val="Normal"/>
    <w:uiPriority w:val="99"/>
    <w:semiHidden/>
    <w:unhideWhenUsed/>
    <w:qFormat/>
    <w:rsid w:val="00DE673B"/>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uiPriority w:val="39"/>
    <w:unhideWhenUsed/>
    <w:qFormat/>
    <w:rsid w:val="00DE673B"/>
    <w:pPr>
      <w:spacing w:after="100"/>
      <w:ind w:left="1100"/>
    </w:pPr>
  </w:style>
  <w:style w:type="paragraph" w:styleId="TOC7">
    <w:name w:val="toc 7"/>
    <w:basedOn w:val="Normal"/>
    <w:next w:val="Normal"/>
    <w:autoRedefine/>
    <w:uiPriority w:val="39"/>
    <w:unhideWhenUsed/>
    <w:qFormat/>
    <w:rsid w:val="00DE673B"/>
    <w:pPr>
      <w:spacing w:after="100"/>
      <w:ind w:left="1320"/>
    </w:pPr>
  </w:style>
  <w:style w:type="paragraph" w:styleId="TOC8">
    <w:name w:val="toc 8"/>
    <w:basedOn w:val="Normal"/>
    <w:next w:val="Normal"/>
    <w:autoRedefine/>
    <w:uiPriority w:val="39"/>
    <w:unhideWhenUsed/>
    <w:qFormat/>
    <w:rsid w:val="00DE673B"/>
    <w:pPr>
      <w:spacing w:after="100"/>
      <w:ind w:left="1540"/>
    </w:pPr>
  </w:style>
  <w:style w:type="paragraph" w:styleId="TOC9">
    <w:name w:val="toc 9"/>
    <w:basedOn w:val="Normal"/>
    <w:next w:val="Normal"/>
    <w:autoRedefine/>
    <w:uiPriority w:val="39"/>
    <w:unhideWhenUsed/>
    <w:qFormat/>
    <w:rsid w:val="00DE673B"/>
    <w:pPr>
      <w:spacing w:after="100"/>
      <w:ind w:left="1760"/>
    </w:pPr>
  </w:style>
  <w:style w:type="paragraph" w:customStyle="1" w:styleId="FooterLandscapedEven">
    <w:name w:val="Footer Landscaped Even"/>
    <w:basedOn w:val="Footer"/>
    <w:uiPriority w:val="99"/>
    <w:qFormat/>
    <w:rsid w:val="00DE673B"/>
    <w:pPr>
      <w:tabs>
        <w:tab w:val="clear" w:pos="8306"/>
        <w:tab w:val="right" w:pos="8505"/>
      </w:tabs>
      <w:spacing w:after="1800" w:line="240" w:lineRule="auto"/>
      <w:jc w:val="center"/>
    </w:pPr>
    <w:rPr>
      <w:noProof/>
    </w:rPr>
  </w:style>
  <w:style w:type="paragraph" w:customStyle="1" w:styleId="HeaderLandscapedOdd">
    <w:name w:val="Header Landscaped Odd"/>
    <w:basedOn w:val="Header"/>
    <w:uiPriority w:val="99"/>
    <w:qFormat/>
    <w:rsid w:val="00DE673B"/>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uiPriority w:val="99"/>
    <w:qFormat/>
    <w:rsid w:val="00DE673B"/>
    <w:rPr>
      <w:b/>
    </w:rPr>
  </w:style>
  <w:style w:type="paragraph" w:customStyle="1" w:styleId="Insertedimage">
    <w:name w:val="Inserted image"/>
    <w:basedOn w:val="Normal"/>
    <w:next w:val="Normal"/>
    <w:uiPriority w:val="99"/>
    <w:qFormat/>
    <w:rsid w:val="00DE673B"/>
    <w:pPr>
      <w:keepNext/>
      <w:spacing w:before="120" w:after="120" w:line="240" w:lineRule="auto"/>
      <w:jc w:val="center"/>
    </w:pPr>
    <w:rPr>
      <w:noProof/>
    </w:rPr>
  </w:style>
  <w:style w:type="paragraph" w:styleId="Title">
    <w:name w:val="Title"/>
    <w:basedOn w:val="Normal"/>
    <w:next w:val="Normal"/>
    <w:link w:val="TitleChar"/>
    <w:uiPriority w:val="10"/>
    <w:qFormat/>
    <w:rsid w:val="00DE673B"/>
    <w:pPr>
      <w:spacing w:before="360" w:after="360"/>
      <w:contextualSpacing/>
      <w:jc w:val="center"/>
    </w:pPr>
    <w:rPr>
      <w:rFonts w:asciiTheme="minorHAnsi" w:eastAsiaTheme="majorEastAsia" w:hAnsiTheme="minorHAnsi" w:cstheme="majorBidi"/>
      <w:b/>
      <w:spacing w:val="5"/>
      <w:kern w:val="28"/>
      <w:sz w:val="24"/>
      <w:szCs w:val="52"/>
    </w:rPr>
  </w:style>
  <w:style w:type="character" w:customStyle="1" w:styleId="TitleChar">
    <w:name w:val="Title Char"/>
    <w:basedOn w:val="DefaultParagraphFont"/>
    <w:link w:val="Title"/>
    <w:uiPriority w:val="10"/>
    <w:rsid w:val="00DE673B"/>
    <w:rPr>
      <w:rFonts w:eastAsiaTheme="majorEastAsia" w:cstheme="majorBidi"/>
      <w:b/>
      <w:spacing w:val="5"/>
      <w:kern w:val="28"/>
      <w:sz w:val="24"/>
      <w:szCs w:val="52"/>
      <w:lang w:eastAsia="zh-CN"/>
    </w:rPr>
  </w:style>
  <w:style w:type="character" w:styleId="FollowedHyperlink">
    <w:name w:val="FollowedHyperlink"/>
    <w:basedOn w:val="DefaultParagraphFont"/>
    <w:uiPriority w:val="99"/>
    <w:semiHidden/>
    <w:unhideWhenUsed/>
    <w:rsid w:val="00DE673B"/>
    <w:rPr>
      <w:color w:val="954F72" w:themeColor="followedHyperlink"/>
      <w:u w:val="single"/>
    </w:rPr>
  </w:style>
  <w:style w:type="paragraph" w:styleId="ListParagraph">
    <w:name w:val="List Paragraph"/>
    <w:basedOn w:val="Normal"/>
    <w:uiPriority w:val="34"/>
    <w:qFormat/>
    <w:rsid w:val="00DE673B"/>
    <w:pPr>
      <w:ind w:left="720"/>
      <w:contextualSpacing/>
    </w:pPr>
  </w:style>
  <w:style w:type="paragraph" w:customStyle="1" w:styleId="Default">
    <w:name w:val="Default"/>
    <w:uiPriority w:val="99"/>
    <w:qFormat/>
    <w:rsid w:val="00DE673B"/>
    <w:pPr>
      <w:autoSpaceDE w:val="0"/>
      <w:autoSpaceDN w:val="0"/>
      <w:adjustRightInd w:val="0"/>
      <w:spacing w:after="0" w:line="360" w:lineRule="auto"/>
      <w:jc w:val="both"/>
    </w:pPr>
    <w:rPr>
      <w:rFonts w:ascii="Calibri" w:eastAsia="Times New Roman" w:hAnsi="Calibri" w:cs="Lucida Sans"/>
      <w:color w:val="000000"/>
      <w:szCs w:val="24"/>
      <w:lang w:eastAsia="zh-CN"/>
    </w:rPr>
  </w:style>
  <w:style w:type="character" w:customStyle="1" w:styleId="TableCellChar">
    <w:name w:val="Table Cell Char"/>
    <w:basedOn w:val="DefaultParagraphFont"/>
    <w:link w:val="TableCell"/>
    <w:locked/>
    <w:rsid w:val="00DE673B"/>
    <w:rPr>
      <w:rFonts w:ascii="Calibri" w:eastAsia="Times New Roman" w:hAnsi="Calibri" w:cs="Times New Roman"/>
      <w:lang w:eastAsia="zh-CN"/>
    </w:rPr>
  </w:style>
  <w:style w:type="character" w:customStyle="1" w:styleId="TableHeaderChar">
    <w:name w:val="Table Header Char"/>
    <w:basedOn w:val="TableCellChar"/>
    <w:link w:val="TableHeader"/>
    <w:locked/>
    <w:rsid w:val="00DE673B"/>
    <w:rPr>
      <w:rFonts w:ascii="Calibri" w:eastAsia="Times New Roman" w:hAnsi="Calibri" w:cs="Times New Roman"/>
      <w:b/>
      <w:bCs/>
      <w:lang w:eastAsia="zh-CN"/>
    </w:rPr>
  </w:style>
  <w:style w:type="paragraph" w:customStyle="1" w:styleId="TableHeader">
    <w:name w:val="Table Header"/>
    <w:basedOn w:val="TableCell"/>
    <w:next w:val="TableCell"/>
    <w:link w:val="TableHeaderChar"/>
    <w:qFormat/>
    <w:rsid w:val="00DE673B"/>
    <w:pPr>
      <w:adjustRightInd w:val="0"/>
    </w:pPr>
    <w:rPr>
      <w:b/>
      <w:bCs/>
    </w:rPr>
  </w:style>
  <w:style w:type="paragraph" w:customStyle="1" w:styleId="Abstractfirstparagraph">
    <w:name w:val="Abstract first paragraph"/>
    <w:basedOn w:val="Normal"/>
    <w:next w:val="Abstractsubsequentparagraphs"/>
    <w:uiPriority w:val="99"/>
    <w:qFormat/>
    <w:rsid w:val="00DE673B"/>
    <w:pPr>
      <w:spacing w:after="120" w:line="276" w:lineRule="auto"/>
    </w:pPr>
  </w:style>
  <w:style w:type="paragraph" w:customStyle="1" w:styleId="Abstractsubsequentparagraphs">
    <w:name w:val="Abstract subsequent paragraphs"/>
    <w:basedOn w:val="Abstractfirstparagraph"/>
    <w:uiPriority w:val="99"/>
    <w:qFormat/>
    <w:rsid w:val="00DE673B"/>
    <w:pPr>
      <w:ind w:firstLine="284"/>
    </w:pPr>
  </w:style>
  <w:style w:type="paragraph" w:customStyle="1" w:styleId="Definitions">
    <w:name w:val="Definitions"/>
    <w:basedOn w:val="Normal"/>
    <w:uiPriority w:val="99"/>
    <w:qFormat/>
    <w:rsid w:val="00DE673B"/>
    <w:pPr>
      <w:tabs>
        <w:tab w:val="left" w:leader="dot" w:pos="2552"/>
      </w:tabs>
      <w:spacing w:before="120" w:after="120"/>
      <w:ind w:left="2552" w:hanging="2552"/>
    </w:pPr>
    <w:rPr>
      <w:lang w:eastAsia="en-US"/>
    </w:rPr>
  </w:style>
  <w:style w:type="paragraph" w:customStyle="1" w:styleId="Style1">
    <w:name w:val="Style1"/>
    <w:basedOn w:val="Normal"/>
    <w:link w:val="Style1Char"/>
    <w:autoRedefine/>
    <w:qFormat/>
    <w:rsid w:val="00C97D04"/>
    <w:pPr>
      <w:adjustRightInd w:val="0"/>
      <w:jc w:val="left"/>
    </w:pPr>
    <w:rPr>
      <w:rFonts w:asciiTheme="minorHAnsi" w:eastAsiaTheme="minorHAnsi" w:hAnsiTheme="minorHAnsi" w:cstheme="minorHAnsi"/>
      <w:lang w:eastAsia="en-US" w:bidi="en-GB"/>
    </w:rPr>
  </w:style>
  <w:style w:type="character" w:customStyle="1" w:styleId="Style1Char">
    <w:name w:val="Style1 Char"/>
    <w:basedOn w:val="DefaultParagraphFont"/>
    <w:link w:val="Style1"/>
    <w:rsid w:val="00C97D04"/>
    <w:rPr>
      <w:rFonts w:cstheme="minorHAnsi"/>
      <w:lang w:bidi="en-GB"/>
    </w:rPr>
  </w:style>
  <w:style w:type="character" w:styleId="CommentReference">
    <w:name w:val="annotation reference"/>
    <w:basedOn w:val="DefaultParagraphFont"/>
    <w:uiPriority w:val="99"/>
    <w:unhideWhenUsed/>
    <w:rsid w:val="00DE673B"/>
    <w:rPr>
      <w:sz w:val="16"/>
      <w:szCs w:val="16"/>
    </w:rPr>
  </w:style>
  <w:style w:type="paragraph" w:styleId="Subtitle">
    <w:name w:val="Subtitle"/>
    <w:basedOn w:val="Normal"/>
    <w:next w:val="Normal"/>
    <w:link w:val="SubtitleChar"/>
    <w:uiPriority w:val="11"/>
    <w:qFormat/>
    <w:rsid w:val="00DE673B"/>
    <w:pPr>
      <w:numPr>
        <w:ilvl w:val="1"/>
      </w:numPr>
      <w:suppressAutoHyphens/>
      <w:autoSpaceDN w:val="0"/>
      <w:spacing w:before="80" w:after="160"/>
      <w:textAlignment w:val="baseline"/>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DE673B"/>
    <w:rPr>
      <w:rFonts w:eastAsiaTheme="minorEastAsia"/>
      <w:color w:val="5A5A5A" w:themeColor="text1" w:themeTint="A5"/>
      <w:spacing w:val="15"/>
      <w:lang w:eastAsia="zh-CN"/>
    </w:rPr>
  </w:style>
  <w:style w:type="character" w:styleId="SubtleEmphasis">
    <w:name w:val="Subtle Emphasis"/>
    <w:basedOn w:val="DefaultParagraphFont"/>
    <w:uiPriority w:val="19"/>
    <w:qFormat/>
    <w:rsid w:val="00DE673B"/>
    <w:rPr>
      <w:i/>
      <w:iCs/>
      <w:color w:val="404040" w:themeColor="text1" w:themeTint="BF"/>
    </w:rPr>
  </w:style>
  <w:style w:type="table" w:styleId="GridTable1Light-Accent2">
    <w:name w:val="Grid Table 1 Light Accent 2"/>
    <w:basedOn w:val="TableNormal"/>
    <w:uiPriority w:val="46"/>
    <w:rsid w:val="00DE673B"/>
    <w:pPr>
      <w:spacing w:after="0" w:line="240" w:lineRule="auto"/>
      <w:jc w:val="both"/>
    </w:pPr>
    <w:rPr>
      <w:rFonts w:eastAsia="Times New Roman"/>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customStyle="1" w:styleId="AbstractNormal">
    <w:name w:val="Abstract Normal"/>
    <w:basedOn w:val="Normal"/>
    <w:uiPriority w:val="99"/>
    <w:qFormat/>
    <w:rsid w:val="00DE673B"/>
    <w:pPr>
      <w:spacing w:line="276" w:lineRule="auto"/>
    </w:pPr>
  </w:style>
  <w:style w:type="character" w:customStyle="1" w:styleId="UnresolvedMention1">
    <w:name w:val="Unresolved Mention1"/>
    <w:basedOn w:val="DefaultParagraphFont"/>
    <w:uiPriority w:val="99"/>
    <w:semiHidden/>
    <w:unhideWhenUsed/>
    <w:rsid w:val="00DE673B"/>
    <w:rPr>
      <w:color w:val="605E5C"/>
      <w:shd w:val="clear" w:color="auto" w:fill="E1DFDD"/>
    </w:rPr>
  </w:style>
  <w:style w:type="paragraph" w:customStyle="1" w:styleId="Appendixmain0">
    <w:name w:val="Appendix main"/>
    <w:basedOn w:val="Contents"/>
    <w:next w:val="Normal"/>
    <w:uiPriority w:val="99"/>
    <w:qFormat/>
    <w:rsid w:val="00DE673B"/>
    <w:pPr>
      <w:keepNext/>
      <w:numPr>
        <w:numId w:val="17"/>
      </w:numPr>
      <w:spacing w:before="360" w:after="0"/>
    </w:pPr>
  </w:style>
  <w:style w:type="character" w:styleId="Emphasis">
    <w:name w:val="Emphasis"/>
    <w:basedOn w:val="DefaultParagraphFont"/>
    <w:uiPriority w:val="20"/>
    <w:qFormat/>
    <w:rsid w:val="00DE673B"/>
    <w:rPr>
      <w:i/>
      <w:iCs/>
    </w:rPr>
  </w:style>
  <w:style w:type="character" w:customStyle="1" w:styleId="addmd">
    <w:name w:val="addmd"/>
    <w:basedOn w:val="DefaultParagraphFont"/>
    <w:qFormat/>
    <w:rsid w:val="00DE673B"/>
  </w:style>
  <w:style w:type="paragraph" w:customStyle="1" w:styleId="EndNoteBibliographyTitle">
    <w:name w:val="EndNote Bibliography Title"/>
    <w:basedOn w:val="Normal"/>
    <w:link w:val="EndNoteBibliographyTitleChar"/>
    <w:qFormat/>
    <w:rsid w:val="00DE673B"/>
    <w:pPr>
      <w:jc w:val="center"/>
    </w:pPr>
    <w:rPr>
      <w:rFonts w:cs="Calibri"/>
      <w:noProof/>
    </w:rPr>
  </w:style>
  <w:style w:type="character" w:customStyle="1" w:styleId="EndNoteBibliographyTitleChar">
    <w:name w:val="EndNote Bibliography Title Char"/>
    <w:basedOn w:val="DefaultParagraphFont"/>
    <w:link w:val="EndNoteBibliographyTitle"/>
    <w:rsid w:val="00DE673B"/>
    <w:rPr>
      <w:rFonts w:ascii="Calibri" w:eastAsia="Times New Roman" w:hAnsi="Calibri" w:cs="Calibri"/>
      <w:noProof/>
      <w:lang w:eastAsia="zh-CN"/>
    </w:rPr>
  </w:style>
  <w:style w:type="paragraph" w:customStyle="1" w:styleId="EndNoteBibliography">
    <w:name w:val="EndNote Bibliography"/>
    <w:basedOn w:val="Normal"/>
    <w:link w:val="EndNoteBibliographyChar"/>
    <w:qFormat/>
    <w:rsid w:val="00DE673B"/>
    <w:pPr>
      <w:spacing w:line="240" w:lineRule="auto"/>
    </w:pPr>
    <w:rPr>
      <w:rFonts w:cs="Calibri"/>
      <w:noProof/>
    </w:rPr>
  </w:style>
  <w:style w:type="character" w:customStyle="1" w:styleId="EndNoteBibliographyChar">
    <w:name w:val="EndNote Bibliography Char"/>
    <w:basedOn w:val="DefaultParagraphFont"/>
    <w:link w:val="EndNoteBibliography"/>
    <w:qFormat/>
    <w:rsid w:val="00DE673B"/>
    <w:rPr>
      <w:rFonts w:ascii="Calibri" w:eastAsia="Times New Roman" w:hAnsi="Calibri" w:cs="Calibri"/>
      <w:noProof/>
      <w:lang w:eastAsia="zh-CN"/>
    </w:rPr>
  </w:style>
  <w:style w:type="numbering" w:customStyle="1" w:styleId="WWOutlineListStyle">
    <w:name w:val="WW_OutlineListStyle"/>
    <w:basedOn w:val="NoList"/>
    <w:rsid w:val="00DE673B"/>
    <w:pPr>
      <w:numPr>
        <w:numId w:val="13"/>
      </w:numPr>
    </w:pPr>
  </w:style>
  <w:style w:type="character" w:customStyle="1" w:styleId="apple-converted-space">
    <w:name w:val="apple-converted-space"/>
    <w:basedOn w:val="DefaultParagraphFont"/>
    <w:qFormat/>
    <w:rsid w:val="00DE673B"/>
  </w:style>
  <w:style w:type="character" w:styleId="PlaceholderText">
    <w:name w:val="Placeholder Text"/>
    <w:basedOn w:val="DefaultParagraphFont"/>
    <w:uiPriority w:val="99"/>
    <w:semiHidden/>
    <w:rsid w:val="00DE673B"/>
    <w:rPr>
      <w:color w:val="808080"/>
    </w:rPr>
  </w:style>
  <w:style w:type="character" w:customStyle="1" w:styleId="element-citation">
    <w:name w:val="element-citation"/>
    <w:basedOn w:val="DefaultParagraphFont"/>
    <w:qFormat/>
    <w:rsid w:val="00DE673B"/>
  </w:style>
  <w:style w:type="paragraph" w:customStyle="1" w:styleId="MDPI42tablebody">
    <w:name w:val="MDPI_4.2_table_body"/>
    <w:uiPriority w:val="99"/>
    <w:qFormat/>
    <w:rsid w:val="00DE673B"/>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1text">
    <w:name w:val="MDPI_3.1_text"/>
    <w:link w:val="MDPI31textChar"/>
    <w:qFormat/>
    <w:rsid w:val="00DE673B"/>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CollegamentoInternet">
    <w:name w:val="Collegamento Internet"/>
    <w:basedOn w:val="DefaultParagraphFont"/>
    <w:uiPriority w:val="99"/>
    <w:unhideWhenUsed/>
    <w:rsid w:val="00DE673B"/>
    <w:rPr>
      <w:color w:val="0563C1" w:themeColor="hyperlink"/>
      <w:u w:val="single"/>
    </w:rPr>
  </w:style>
  <w:style w:type="character" w:customStyle="1" w:styleId="Enfasi">
    <w:name w:val="Enfasi"/>
    <w:basedOn w:val="DefaultParagraphFont"/>
    <w:uiPriority w:val="20"/>
    <w:qFormat/>
    <w:rsid w:val="00DE673B"/>
    <w:rPr>
      <w:i/>
      <w:iCs/>
    </w:rPr>
  </w:style>
  <w:style w:type="character" w:customStyle="1" w:styleId="MDPI31textChar">
    <w:name w:val="MDPI_3.1_text Char"/>
    <w:basedOn w:val="DefaultParagraphFont"/>
    <w:link w:val="MDPI31text"/>
    <w:rsid w:val="00DE673B"/>
    <w:rPr>
      <w:rFonts w:ascii="Palatino Linotype" w:eastAsia="Times New Roman" w:hAnsi="Palatino Linotype" w:cs="Times New Roman"/>
      <w:snapToGrid w:val="0"/>
      <w:color w:val="000000"/>
      <w:sz w:val="20"/>
      <w:lang w:val="en-US" w:eastAsia="de-DE" w:bidi="en-US"/>
    </w:rPr>
  </w:style>
  <w:style w:type="paragraph" w:customStyle="1" w:styleId="MDPI41tablecaption">
    <w:name w:val="MDPI_4.1_table_caption"/>
    <w:basedOn w:val="Normal"/>
    <w:uiPriority w:val="99"/>
    <w:qFormat/>
    <w:rsid w:val="00DE673B"/>
    <w:pPr>
      <w:adjustRightInd w:val="0"/>
      <w:snapToGrid w:val="0"/>
      <w:spacing w:before="240" w:after="120" w:line="260" w:lineRule="atLeast"/>
      <w:ind w:left="425" w:right="425"/>
    </w:pPr>
    <w:rPr>
      <w:rFonts w:ascii="Palatino Linotype" w:hAnsi="Palatino Linotype"/>
      <w:color w:val="000000"/>
      <w:sz w:val="18"/>
      <w:lang w:val="en-US" w:eastAsia="de-DE" w:bidi="en-US"/>
    </w:rPr>
  </w:style>
  <w:style w:type="paragraph" w:customStyle="1" w:styleId="MDPI43tablefooter">
    <w:name w:val="MDPI_4.3_table_footer"/>
    <w:basedOn w:val="MDPI41tablecaption"/>
    <w:next w:val="MDPI31text"/>
    <w:uiPriority w:val="99"/>
    <w:qFormat/>
    <w:rsid w:val="00DE673B"/>
    <w:pPr>
      <w:spacing w:before="0"/>
      <w:ind w:left="0" w:right="0"/>
    </w:pPr>
  </w:style>
  <w:style w:type="paragraph" w:customStyle="1" w:styleId="MDPIheaderjournallogo">
    <w:name w:val="MDPI_header_journal_logo"/>
    <w:uiPriority w:val="99"/>
    <w:qFormat/>
    <w:rsid w:val="00DE673B"/>
    <w:pPr>
      <w:adjustRightInd w:val="0"/>
      <w:snapToGrid w:val="0"/>
      <w:spacing w:after="0" w:line="240" w:lineRule="auto"/>
      <w:jc w:val="both"/>
    </w:pPr>
    <w:rPr>
      <w:rFonts w:ascii="Palatino Linotype" w:eastAsia="Times New Roman" w:hAnsi="Palatino Linotype" w:cs="Times New Roman"/>
      <w:i/>
      <w:color w:val="000000"/>
      <w:sz w:val="24"/>
      <w:lang w:val="en-US" w:eastAsia="de-CH"/>
    </w:rPr>
  </w:style>
  <w:style w:type="paragraph" w:customStyle="1" w:styleId="MDPI51figurecaption">
    <w:name w:val="MDPI_5.1_figure_caption"/>
    <w:basedOn w:val="Normal"/>
    <w:uiPriority w:val="99"/>
    <w:qFormat/>
    <w:rsid w:val="00DE673B"/>
    <w:pPr>
      <w:adjustRightInd w:val="0"/>
      <w:snapToGrid w:val="0"/>
      <w:spacing w:before="120" w:after="240" w:line="260" w:lineRule="atLeast"/>
      <w:ind w:left="425" w:right="425"/>
    </w:pPr>
    <w:rPr>
      <w:rFonts w:ascii="Palatino Linotype" w:hAnsi="Palatino Linotype"/>
      <w:color w:val="000000"/>
      <w:sz w:val="18"/>
      <w:szCs w:val="20"/>
      <w:lang w:val="en-US" w:eastAsia="de-DE" w:bidi="en-US"/>
    </w:rPr>
  </w:style>
  <w:style w:type="paragraph" w:customStyle="1" w:styleId="MDPIfooterfirstpage">
    <w:name w:val="MDPI_footer_firstpage"/>
    <w:basedOn w:val="Normal"/>
    <w:uiPriority w:val="99"/>
    <w:qFormat/>
    <w:rsid w:val="00DE673B"/>
    <w:pPr>
      <w:tabs>
        <w:tab w:val="right" w:pos="8845"/>
      </w:tabs>
      <w:adjustRightInd w:val="0"/>
      <w:snapToGrid w:val="0"/>
      <w:spacing w:before="120" w:after="160" w:line="160" w:lineRule="exact"/>
    </w:pPr>
    <w:rPr>
      <w:rFonts w:ascii="Palatino Linotype" w:eastAsiaTheme="minorHAnsi" w:hAnsi="Palatino Linotype" w:cstheme="minorBidi"/>
      <w:sz w:val="16"/>
      <w:lang w:eastAsia="en-US"/>
    </w:rPr>
  </w:style>
  <w:style w:type="character" w:styleId="LineNumber">
    <w:name w:val="line number"/>
    <w:basedOn w:val="DefaultParagraphFont"/>
    <w:uiPriority w:val="99"/>
    <w:semiHidden/>
    <w:unhideWhenUsed/>
    <w:rsid w:val="00DE673B"/>
  </w:style>
  <w:style w:type="paragraph" w:customStyle="1" w:styleId="p">
    <w:name w:val="p"/>
    <w:basedOn w:val="Normal"/>
    <w:uiPriority w:val="99"/>
    <w:qFormat/>
    <w:rsid w:val="00DE673B"/>
    <w:pPr>
      <w:spacing w:before="100" w:beforeAutospacing="1" w:after="100" w:afterAutospacing="1" w:line="240" w:lineRule="auto"/>
    </w:pPr>
    <w:rPr>
      <w:rFonts w:ascii="Times New Roman" w:hAnsi="Times New Roman"/>
      <w:sz w:val="24"/>
      <w:szCs w:val="24"/>
      <w:lang w:eastAsia="en-GB"/>
    </w:rPr>
  </w:style>
  <w:style w:type="character" w:customStyle="1" w:styleId="CommentTextChar1">
    <w:name w:val="Comment Text Char1"/>
    <w:basedOn w:val="DefaultParagraphFont"/>
    <w:rsid w:val="00DE673B"/>
    <w:rPr>
      <w:rFonts w:ascii="Times New Roman" w:eastAsia="SimSun" w:hAnsi="Times New Roman" w:cs="Times New Roman"/>
      <w:sz w:val="20"/>
      <w:szCs w:val="20"/>
      <w:lang w:eastAsia="zh-CN"/>
    </w:rPr>
  </w:style>
  <w:style w:type="numbering" w:customStyle="1" w:styleId="LFO4">
    <w:name w:val="LFO4"/>
    <w:basedOn w:val="NoList"/>
    <w:rsid w:val="00DE673B"/>
    <w:pPr>
      <w:numPr>
        <w:numId w:val="14"/>
      </w:numPr>
    </w:pPr>
  </w:style>
  <w:style w:type="paragraph" w:customStyle="1" w:styleId="ColorfulList-Accent11">
    <w:name w:val="Colorful List - Accent 11"/>
    <w:basedOn w:val="Normal"/>
    <w:uiPriority w:val="34"/>
    <w:qFormat/>
    <w:rsid w:val="00DE673B"/>
    <w:pPr>
      <w:spacing w:line="240" w:lineRule="auto"/>
      <w:ind w:left="720"/>
      <w:contextualSpacing/>
    </w:pPr>
    <w:rPr>
      <w:rFonts w:ascii="Cambria" w:eastAsia="MS Mincho" w:hAnsi="Cambria"/>
      <w:sz w:val="24"/>
      <w:szCs w:val="24"/>
      <w:lang w:val="en-US" w:eastAsia="en-US"/>
    </w:rPr>
  </w:style>
  <w:style w:type="table" w:styleId="TableGridLight">
    <w:name w:val="Grid Table Light"/>
    <w:basedOn w:val="TableNormal"/>
    <w:uiPriority w:val="40"/>
    <w:rsid w:val="00DE673B"/>
    <w:pPr>
      <w:spacing w:after="0" w:line="240" w:lineRule="auto"/>
      <w:jc w:val="both"/>
    </w:pPr>
    <w:rPr>
      <w:rFonts w:eastAsiaTheme="minorEastAsia"/>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qFormat/>
    <w:rsid w:val="00DE673B"/>
    <w:pPr>
      <w:spacing w:after="0" w:line="240" w:lineRule="auto"/>
      <w:jc w:val="both"/>
    </w:pPr>
    <w:rPr>
      <w:rFonts w:ascii="Calibri" w:eastAsia="Times New Roman" w:hAnsi="Calibri" w:cs="Times New Roman"/>
      <w:lang w:eastAsia="zh-CN"/>
    </w:rPr>
  </w:style>
  <w:style w:type="character" w:customStyle="1" w:styleId="UnresolvedMention11">
    <w:name w:val="Unresolved Mention11"/>
    <w:basedOn w:val="DefaultParagraphFont"/>
    <w:uiPriority w:val="99"/>
    <w:semiHidden/>
    <w:unhideWhenUsed/>
    <w:rsid w:val="00DE673B"/>
    <w:rPr>
      <w:color w:val="605E5C"/>
      <w:shd w:val="clear" w:color="auto" w:fill="E1DFDD"/>
    </w:rPr>
  </w:style>
  <w:style w:type="character" w:customStyle="1" w:styleId="NormalWebChar">
    <w:name w:val="Normal (Web) Char"/>
    <w:basedOn w:val="DefaultParagraphFont"/>
    <w:link w:val="NormalWeb"/>
    <w:uiPriority w:val="99"/>
    <w:rsid w:val="00DE673B"/>
    <w:rPr>
      <w:rFonts w:ascii="Times New Roman" w:eastAsia="Times New Roman" w:hAnsi="Times New Roman" w:cs="Times New Roman"/>
      <w:sz w:val="24"/>
      <w:szCs w:val="24"/>
      <w:lang w:eastAsia="zh-CN"/>
    </w:rPr>
  </w:style>
  <w:style w:type="character" w:styleId="Strong">
    <w:name w:val="Strong"/>
    <w:basedOn w:val="DefaultParagraphFont"/>
    <w:uiPriority w:val="22"/>
    <w:qFormat/>
    <w:rsid w:val="00DE673B"/>
    <w:rPr>
      <w:b/>
      <w:bCs/>
    </w:rPr>
  </w:style>
  <w:style w:type="table" w:styleId="GridTable1Light-Accent1">
    <w:name w:val="Grid Table 1 Light Accent 1"/>
    <w:basedOn w:val="TableNormal"/>
    <w:uiPriority w:val="46"/>
    <w:rsid w:val="00DE673B"/>
    <w:pPr>
      <w:spacing w:after="0" w:line="240" w:lineRule="auto"/>
      <w:jc w:val="both"/>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DE673B"/>
    <w:pPr>
      <w:spacing w:after="0" w:line="240" w:lineRule="auto"/>
      <w:jc w:val="both"/>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5Dark-Accent1">
    <w:name w:val="Grid Table 5 Dark Accent 1"/>
    <w:basedOn w:val="TableNormal"/>
    <w:uiPriority w:val="50"/>
    <w:rsid w:val="00DE673B"/>
    <w:pPr>
      <w:spacing w:after="0" w:line="240" w:lineRule="auto"/>
      <w:jc w:val="both"/>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2-Accent5">
    <w:name w:val="Grid Table 2 Accent 5"/>
    <w:basedOn w:val="TableNormal"/>
    <w:uiPriority w:val="47"/>
    <w:rsid w:val="00DE673B"/>
    <w:pPr>
      <w:spacing w:after="0" w:line="240" w:lineRule="auto"/>
      <w:jc w:val="both"/>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5Dark-Accent5">
    <w:name w:val="Grid Table 5 Dark Accent 5"/>
    <w:basedOn w:val="TableNormal"/>
    <w:uiPriority w:val="50"/>
    <w:rsid w:val="00DE673B"/>
    <w:pPr>
      <w:spacing w:after="0" w:line="240" w:lineRule="auto"/>
      <w:jc w:val="both"/>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1Light">
    <w:name w:val="Grid Table 1 Light"/>
    <w:basedOn w:val="TableNormal"/>
    <w:uiPriority w:val="46"/>
    <w:rsid w:val="00DE673B"/>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h4a">
    <w:name w:val="h4a"/>
    <w:basedOn w:val="Normal"/>
    <w:uiPriority w:val="99"/>
    <w:qFormat/>
    <w:rsid w:val="00DE673B"/>
    <w:pPr>
      <w:spacing w:before="100" w:beforeAutospacing="1" w:after="100" w:afterAutospacing="1" w:line="240" w:lineRule="auto"/>
    </w:pPr>
    <w:rPr>
      <w:rFonts w:ascii="Times New Roman" w:hAnsi="Times New Roman"/>
      <w:sz w:val="24"/>
      <w:szCs w:val="24"/>
      <w:lang w:eastAsia="en-GB"/>
    </w:rPr>
  </w:style>
  <w:style w:type="paragraph" w:customStyle="1" w:styleId="mb15">
    <w:name w:val="mb15"/>
    <w:basedOn w:val="Normal"/>
    <w:uiPriority w:val="99"/>
    <w:qFormat/>
    <w:rsid w:val="00DE673B"/>
    <w:pPr>
      <w:spacing w:before="100" w:beforeAutospacing="1" w:after="100" w:afterAutospacing="1" w:line="240" w:lineRule="auto"/>
    </w:pPr>
    <w:rPr>
      <w:rFonts w:ascii="Times New Roman" w:hAnsi="Times New Roman"/>
      <w:sz w:val="24"/>
      <w:szCs w:val="24"/>
      <w:lang w:eastAsia="en-GB"/>
    </w:rPr>
  </w:style>
  <w:style w:type="table" w:styleId="GridTable6Colorful-Accent5">
    <w:name w:val="Grid Table 6 Colorful Accent 5"/>
    <w:basedOn w:val="TableNormal"/>
    <w:uiPriority w:val="51"/>
    <w:rsid w:val="00DE673B"/>
    <w:pPr>
      <w:spacing w:after="0" w:line="240" w:lineRule="auto"/>
      <w:jc w:val="both"/>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current-selection">
    <w:name w:val="current-selection"/>
    <w:basedOn w:val="DefaultParagraphFont"/>
    <w:rsid w:val="00DE673B"/>
  </w:style>
  <w:style w:type="paragraph" w:customStyle="1" w:styleId="inline">
    <w:name w:val="inline"/>
    <w:basedOn w:val="Normal"/>
    <w:uiPriority w:val="99"/>
    <w:qFormat/>
    <w:rsid w:val="00DE673B"/>
    <w:pPr>
      <w:spacing w:before="100" w:beforeAutospacing="1" w:after="100" w:afterAutospacing="1" w:line="240" w:lineRule="auto"/>
    </w:pPr>
    <w:rPr>
      <w:rFonts w:ascii="Times New Roman" w:hAnsi="Times New Roman"/>
      <w:sz w:val="24"/>
      <w:szCs w:val="24"/>
      <w:lang w:eastAsia="en-GB"/>
    </w:rPr>
  </w:style>
  <w:style w:type="character" w:customStyle="1" w:styleId="highlight">
    <w:name w:val="highlight"/>
    <w:basedOn w:val="DefaultParagraphFont"/>
    <w:rsid w:val="00DE673B"/>
  </w:style>
  <w:style w:type="paragraph" w:customStyle="1" w:styleId="Normal0">
    <w:name w:val="[Normal]"/>
    <w:qFormat/>
    <w:rsid w:val="00DE673B"/>
    <w:pPr>
      <w:widowControl w:val="0"/>
      <w:autoSpaceDE w:val="0"/>
      <w:autoSpaceDN w:val="0"/>
      <w:adjustRightInd w:val="0"/>
      <w:spacing w:after="0" w:line="240" w:lineRule="auto"/>
      <w:jc w:val="both"/>
    </w:pPr>
    <w:rPr>
      <w:rFonts w:ascii="Arial" w:hAnsi="Arial" w:cs="Arial"/>
      <w:sz w:val="24"/>
      <w:szCs w:val="24"/>
    </w:rPr>
  </w:style>
  <w:style w:type="table" w:styleId="GridTable6Colorful">
    <w:name w:val="Grid Table 6 Colorful"/>
    <w:basedOn w:val="TableNormal"/>
    <w:uiPriority w:val="51"/>
    <w:rsid w:val="00DE673B"/>
    <w:pPr>
      <w:spacing w:after="0" w:line="240" w:lineRule="auto"/>
      <w:jc w:val="both"/>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DE673B"/>
    <w:pPr>
      <w:autoSpaceDE w:val="0"/>
      <w:autoSpaceDN w:val="0"/>
      <w:adjustRightInd w:val="0"/>
      <w:spacing w:before="109" w:line="240" w:lineRule="auto"/>
      <w:ind w:left="50"/>
    </w:pPr>
    <w:rPr>
      <w:rFonts w:ascii="Lucida Sans" w:hAnsi="Lucida Sans" w:cs="Lucida Sans"/>
      <w:sz w:val="24"/>
      <w:szCs w:val="24"/>
      <w:lang w:eastAsia="en-US"/>
    </w:rPr>
  </w:style>
  <w:style w:type="table" w:customStyle="1" w:styleId="GridTable1Light-Accent51">
    <w:name w:val="Grid Table 1 Light - Accent 51"/>
    <w:basedOn w:val="TableNormal"/>
    <w:uiPriority w:val="46"/>
    <w:rsid w:val="00DE673B"/>
    <w:pPr>
      <w:spacing w:after="0" w:line="240" w:lineRule="auto"/>
      <w:jc w:val="both"/>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character" w:customStyle="1" w:styleId="UnresolvedMention2">
    <w:name w:val="Unresolved Mention2"/>
    <w:basedOn w:val="DefaultParagraphFont"/>
    <w:uiPriority w:val="99"/>
    <w:semiHidden/>
    <w:unhideWhenUsed/>
    <w:rsid w:val="00DE673B"/>
    <w:rPr>
      <w:color w:val="605E5C"/>
      <w:shd w:val="clear" w:color="auto" w:fill="E1DFDD"/>
    </w:rPr>
  </w:style>
  <w:style w:type="paragraph" w:customStyle="1" w:styleId="msonormal0">
    <w:name w:val="msonormal"/>
    <w:basedOn w:val="Normal"/>
    <w:uiPriority w:val="99"/>
    <w:qFormat/>
    <w:rsid w:val="00DE673B"/>
    <w:pPr>
      <w:spacing w:before="200"/>
      <w:jc w:val="left"/>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069931">
      <w:bodyDiv w:val="1"/>
      <w:marLeft w:val="0"/>
      <w:marRight w:val="0"/>
      <w:marTop w:val="0"/>
      <w:marBottom w:val="0"/>
      <w:divBdr>
        <w:top w:val="none" w:sz="0" w:space="0" w:color="auto"/>
        <w:left w:val="none" w:sz="0" w:space="0" w:color="auto"/>
        <w:bottom w:val="none" w:sz="0" w:space="0" w:color="auto"/>
        <w:right w:val="none" w:sz="0" w:space="0" w:color="auto"/>
      </w:divBdr>
    </w:div>
    <w:div w:id="602227178">
      <w:bodyDiv w:val="1"/>
      <w:marLeft w:val="0"/>
      <w:marRight w:val="0"/>
      <w:marTop w:val="0"/>
      <w:marBottom w:val="0"/>
      <w:divBdr>
        <w:top w:val="none" w:sz="0" w:space="0" w:color="auto"/>
        <w:left w:val="none" w:sz="0" w:space="0" w:color="auto"/>
        <w:bottom w:val="none" w:sz="0" w:space="0" w:color="auto"/>
        <w:right w:val="none" w:sz="0" w:space="0" w:color="auto"/>
      </w:divBdr>
    </w:div>
    <w:div w:id="1571892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A6EE221E-95F0-4ADC-B49C-A497A91C72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30</Pages>
  <Words>10295</Words>
  <Characters>58688</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8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ah Alhwoaimel</dc:creator>
  <cp:keywords/>
  <dc:description/>
  <cp:lastModifiedBy>نورة عبدالعزيز سعد الهويمل</cp:lastModifiedBy>
  <cp:revision>35</cp:revision>
  <dcterms:created xsi:type="dcterms:W3CDTF">2021-04-21T16:49:00Z</dcterms:created>
  <dcterms:modified xsi:type="dcterms:W3CDTF">2022-01-16T07:35:00Z</dcterms:modified>
</cp:coreProperties>
</file>